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19DE80" w14:textId="067564F6" w:rsidR="00955E6C" w:rsidRPr="00920014" w:rsidRDefault="00540D58" w:rsidP="00570DB4">
      <w:pPr>
        <w:jc w:val="center"/>
        <w:rPr>
          <w:b/>
          <w:bCs/>
          <w:lang w:val="en-US"/>
        </w:rPr>
      </w:pPr>
      <w:r w:rsidRPr="00920014">
        <w:rPr>
          <w:b/>
          <w:bCs/>
          <w:lang w:val="en-US"/>
        </w:rPr>
        <w:t>Neo-sex chromosome shapes introgression</w:t>
      </w:r>
      <w:r w:rsidR="00B75AAA" w:rsidRPr="00920014">
        <w:rPr>
          <w:b/>
          <w:bCs/>
          <w:lang w:val="en-US"/>
        </w:rPr>
        <w:t xml:space="preserve"> </w:t>
      </w:r>
      <w:r w:rsidR="00C04B90" w:rsidRPr="00920014">
        <w:rPr>
          <w:b/>
          <w:bCs/>
          <w:lang w:val="en-US"/>
        </w:rPr>
        <w:t xml:space="preserve">in </w:t>
      </w:r>
      <w:r w:rsidRPr="00920014">
        <w:rPr>
          <w:b/>
          <w:bCs/>
          <w:lang w:val="en-US"/>
        </w:rPr>
        <w:t xml:space="preserve">a </w:t>
      </w:r>
      <w:r w:rsidR="00C04B90" w:rsidRPr="00920014">
        <w:rPr>
          <w:b/>
          <w:bCs/>
          <w:lang w:val="en-US"/>
        </w:rPr>
        <w:t>hybrid swarm</w:t>
      </w:r>
    </w:p>
    <w:p w14:paraId="570F1786" w14:textId="77777777" w:rsidR="0072402C" w:rsidRPr="00920014" w:rsidRDefault="0072402C" w:rsidP="00620728">
      <w:pPr>
        <w:jc w:val="center"/>
        <w:rPr>
          <w:lang w:val="en-US"/>
        </w:rPr>
      </w:pPr>
    </w:p>
    <w:p w14:paraId="41EC364E" w14:textId="4C4B42E6" w:rsidR="00620728" w:rsidRDefault="00620728" w:rsidP="00620728">
      <w:pPr>
        <w:jc w:val="center"/>
        <w:rPr>
          <w:vertAlign w:val="superscript"/>
          <w:lang w:val="en-US"/>
        </w:rPr>
      </w:pPr>
      <w:r w:rsidRPr="00920014">
        <w:rPr>
          <w:lang w:val="en-US"/>
        </w:rPr>
        <w:t>Silu Wang</w:t>
      </w:r>
      <w:r w:rsidR="00920014" w:rsidRPr="00920014">
        <w:rPr>
          <w:vertAlign w:val="superscript"/>
          <w:lang w:val="en-US"/>
        </w:rPr>
        <w:t>1</w:t>
      </w:r>
      <w:r w:rsidRPr="00920014">
        <w:rPr>
          <w:lang w:val="en-US"/>
        </w:rPr>
        <w:t>, Matt J. Nalley</w:t>
      </w:r>
      <w:r w:rsidR="00920014" w:rsidRPr="00920014">
        <w:rPr>
          <w:vertAlign w:val="superscript"/>
          <w:lang w:val="en-US"/>
        </w:rPr>
        <w:t>1</w:t>
      </w:r>
      <w:r w:rsidRPr="00920014">
        <w:rPr>
          <w:lang w:val="en-US"/>
        </w:rPr>
        <w:t xml:space="preserve">, </w:t>
      </w:r>
      <w:proofErr w:type="spellStart"/>
      <w:r w:rsidR="007513EB">
        <w:rPr>
          <w:lang w:val="en-US"/>
        </w:rPr>
        <w:t>Kamalakar</w:t>
      </w:r>
      <w:proofErr w:type="spellEnd"/>
      <w:r w:rsidR="007513EB">
        <w:rPr>
          <w:lang w:val="en-US"/>
        </w:rPr>
        <w:t xml:space="preserve"> Chatla</w:t>
      </w:r>
      <w:r w:rsidR="00F608DA" w:rsidRPr="00F608DA">
        <w:rPr>
          <w:vertAlign w:val="superscript"/>
          <w:lang w:val="en-US"/>
        </w:rPr>
        <w:t>1</w:t>
      </w:r>
      <w:r w:rsidR="007513EB">
        <w:rPr>
          <w:lang w:val="en-US"/>
        </w:rPr>
        <w:t xml:space="preserve">, </w:t>
      </w:r>
      <w:r w:rsidR="00540D58" w:rsidRPr="00920014">
        <w:rPr>
          <w:lang w:val="en-US"/>
        </w:rPr>
        <w:t>Russ Corbett</w:t>
      </w:r>
      <w:r w:rsidR="00920014" w:rsidRPr="00920014">
        <w:rPr>
          <w:vertAlign w:val="superscript"/>
          <w:lang w:val="en-US"/>
        </w:rPr>
        <w:t>2</w:t>
      </w:r>
      <w:r w:rsidR="00540D58" w:rsidRPr="00920014">
        <w:rPr>
          <w:lang w:val="en-US"/>
        </w:rPr>
        <w:t xml:space="preserve">, </w:t>
      </w:r>
      <w:r w:rsidRPr="00920014">
        <w:rPr>
          <w:lang w:val="en-US"/>
        </w:rPr>
        <w:t>Doris Bachtrog</w:t>
      </w:r>
      <w:r w:rsidR="00920014" w:rsidRPr="00920014">
        <w:rPr>
          <w:vertAlign w:val="superscript"/>
          <w:lang w:val="en-US"/>
        </w:rPr>
        <w:t>1</w:t>
      </w:r>
    </w:p>
    <w:p w14:paraId="1A9DAD41" w14:textId="77777777" w:rsidR="00920014" w:rsidRPr="00920014" w:rsidRDefault="00920014" w:rsidP="00620728">
      <w:pPr>
        <w:jc w:val="center"/>
        <w:rPr>
          <w:lang w:val="en-US"/>
        </w:rPr>
      </w:pPr>
    </w:p>
    <w:p w14:paraId="53F38ED7" w14:textId="570FC19F" w:rsidR="00920014" w:rsidRDefault="00920014" w:rsidP="00BB4854">
      <w:pPr>
        <w:jc w:val="center"/>
        <w:rPr>
          <w:sz w:val="20"/>
          <w:szCs w:val="20"/>
          <w:lang w:val="en-US"/>
        </w:rPr>
      </w:pPr>
      <w:r w:rsidRPr="00920014">
        <w:rPr>
          <w:sz w:val="20"/>
          <w:szCs w:val="20"/>
          <w:vertAlign w:val="superscript"/>
          <w:lang w:val="en-US"/>
        </w:rPr>
        <w:t>1</w:t>
      </w:r>
      <w:r w:rsidRPr="00920014">
        <w:rPr>
          <w:sz w:val="20"/>
          <w:szCs w:val="20"/>
          <w:lang w:val="en-US"/>
        </w:rPr>
        <w:t>Integrative Biology</w:t>
      </w:r>
    </w:p>
    <w:p w14:paraId="62E8FE6D" w14:textId="1398474A" w:rsidR="0037021A" w:rsidRPr="00920014" w:rsidRDefault="0037021A" w:rsidP="00BB4854">
      <w:pPr>
        <w:jc w:val="center"/>
        <w:rPr>
          <w:sz w:val="20"/>
          <w:szCs w:val="20"/>
          <w:lang w:val="en-US"/>
        </w:rPr>
      </w:pPr>
      <w:r w:rsidRPr="00920014">
        <w:rPr>
          <w:sz w:val="20"/>
          <w:szCs w:val="20"/>
          <w:lang w:val="en-US"/>
        </w:rPr>
        <w:t>University of California, Berkeley</w:t>
      </w:r>
    </w:p>
    <w:p w14:paraId="19A26945" w14:textId="77777777" w:rsidR="00920014" w:rsidRPr="00920014" w:rsidRDefault="00806034" w:rsidP="00BB4854">
      <w:pPr>
        <w:jc w:val="center"/>
        <w:rPr>
          <w:sz w:val="20"/>
          <w:szCs w:val="20"/>
          <w:lang w:val="en-US"/>
        </w:rPr>
      </w:pPr>
      <w:r w:rsidRPr="00920014">
        <w:rPr>
          <w:sz w:val="20"/>
          <w:szCs w:val="20"/>
          <w:lang w:val="en-US"/>
        </w:rPr>
        <w:t>3040 VLSB, Berkeley, CA, USA 94720</w:t>
      </w:r>
    </w:p>
    <w:p w14:paraId="56775BEA" w14:textId="1283C4C2" w:rsidR="00920014" w:rsidRDefault="00920014" w:rsidP="00BB4854">
      <w:pPr>
        <w:jc w:val="center"/>
        <w:rPr>
          <w:color w:val="222222"/>
          <w:sz w:val="20"/>
          <w:szCs w:val="20"/>
          <w:shd w:val="clear" w:color="auto" w:fill="FFFFFF"/>
        </w:rPr>
      </w:pPr>
      <w:r w:rsidRPr="00920014">
        <w:rPr>
          <w:color w:val="222222"/>
          <w:sz w:val="20"/>
          <w:szCs w:val="20"/>
          <w:shd w:val="clear" w:color="auto" w:fill="FFFFFF"/>
          <w:vertAlign w:val="superscript"/>
        </w:rPr>
        <w:t>2</w:t>
      </w:r>
      <w:r w:rsidRPr="00920014">
        <w:rPr>
          <w:color w:val="222222"/>
          <w:sz w:val="20"/>
          <w:szCs w:val="20"/>
          <w:shd w:val="clear" w:color="auto" w:fill="FFFFFF"/>
        </w:rPr>
        <w:t>Biomolecular Engineering and Genomics Institute</w:t>
      </w:r>
    </w:p>
    <w:p w14:paraId="642011B4" w14:textId="2868BAC7" w:rsidR="00920014" w:rsidRDefault="00920014" w:rsidP="00BB4854">
      <w:pPr>
        <w:jc w:val="center"/>
        <w:rPr>
          <w:sz w:val="20"/>
          <w:szCs w:val="20"/>
          <w:lang w:val="en-US"/>
        </w:rPr>
      </w:pPr>
      <w:r w:rsidRPr="00920014">
        <w:rPr>
          <w:sz w:val="20"/>
          <w:szCs w:val="20"/>
          <w:lang w:val="en-US"/>
        </w:rPr>
        <w:t>University of California,</w:t>
      </w:r>
      <w:r>
        <w:rPr>
          <w:sz w:val="20"/>
          <w:szCs w:val="20"/>
          <w:lang w:val="en-US"/>
        </w:rPr>
        <w:t xml:space="preserve"> Santa </w:t>
      </w:r>
      <w:proofErr w:type="spellStart"/>
      <w:r>
        <w:rPr>
          <w:sz w:val="20"/>
          <w:szCs w:val="20"/>
          <w:lang w:val="en-US"/>
        </w:rPr>
        <w:t>Crutz</w:t>
      </w:r>
      <w:proofErr w:type="spellEnd"/>
    </w:p>
    <w:p w14:paraId="54D23E6E" w14:textId="77777777" w:rsidR="00920014" w:rsidRDefault="00920014" w:rsidP="00920014">
      <w:pPr>
        <w:jc w:val="center"/>
        <w:rPr>
          <w:color w:val="222222"/>
          <w:sz w:val="20"/>
          <w:szCs w:val="20"/>
          <w:shd w:val="clear" w:color="auto" w:fill="FFFFFF"/>
        </w:rPr>
      </w:pPr>
    </w:p>
    <w:p w14:paraId="29777B09" w14:textId="77777777" w:rsidR="00920014" w:rsidRPr="00920014" w:rsidRDefault="00920014" w:rsidP="00920014">
      <w:pPr>
        <w:jc w:val="center"/>
        <w:rPr>
          <w:sz w:val="20"/>
          <w:szCs w:val="20"/>
          <w:lang w:val="en-US"/>
        </w:rPr>
      </w:pPr>
    </w:p>
    <w:p w14:paraId="625421FA" w14:textId="0BB6BB0D" w:rsidR="00D1534B" w:rsidRPr="00920014" w:rsidRDefault="008F32D4" w:rsidP="00D17D73">
      <w:pPr>
        <w:tabs>
          <w:tab w:val="left" w:pos="1107"/>
        </w:tabs>
        <w:rPr>
          <w:lang w:val="en-US"/>
        </w:rPr>
      </w:pPr>
      <w:r>
        <w:rPr>
          <w:lang w:val="en-US"/>
        </w:rPr>
        <w:tab/>
      </w:r>
    </w:p>
    <w:p w14:paraId="6730561A" w14:textId="77777777" w:rsidR="00D1534B" w:rsidRPr="00920014" w:rsidRDefault="00D1534B" w:rsidP="00620728">
      <w:pPr>
        <w:jc w:val="center"/>
        <w:rPr>
          <w:lang w:val="en-US"/>
        </w:rPr>
      </w:pPr>
    </w:p>
    <w:p w14:paraId="21A668ED" w14:textId="28AFE4B9" w:rsidR="008B29A5" w:rsidRPr="00920014" w:rsidRDefault="008B29A5" w:rsidP="00620728">
      <w:pPr>
        <w:jc w:val="center"/>
        <w:rPr>
          <w:lang w:val="en-US"/>
        </w:rPr>
      </w:pPr>
      <w:r w:rsidRPr="00920014">
        <w:rPr>
          <w:lang w:val="en-US"/>
        </w:rPr>
        <w:t>Corresponding author email: dbachtrog@berkeley.edu</w:t>
      </w:r>
    </w:p>
    <w:p w14:paraId="41A4B6A6" w14:textId="77777777" w:rsidR="003A0482" w:rsidRPr="00920014" w:rsidRDefault="003A0482">
      <w:pPr>
        <w:rPr>
          <w:b/>
          <w:bCs/>
          <w:lang w:val="en-US"/>
        </w:rPr>
      </w:pPr>
      <w:r w:rsidRPr="00920014">
        <w:rPr>
          <w:b/>
          <w:bCs/>
          <w:lang w:val="en-US"/>
        </w:rPr>
        <w:br w:type="page"/>
      </w:r>
    </w:p>
    <w:p w14:paraId="0F07F222" w14:textId="13BBBD28" w:rsidR="00C700B3" w:rsidRDefault="00C700B3">
      <w:pPr>
        <w:rPr>
          <w:b/>
          <w:bCs/>
          <w:lang w:val="en-US"/>
        </w:rPr>
      </w:pPr>
      <w:r>
        <w:rPr>
          <w:b/>
          <w:bCs/>
          <w:lang w:val="en-US"/>
        </w:rPr>
        <w:lastRenderedPageBreak/>
        <w:t>Abstract</w:t>
      </w:r>
    </w:p>
    <w:p w14:paraId="24547310" w14:textId="20E051CD" w:rsidR="00C700B3" w:rsidRPr="00B50938" w:rsidRDefault="00B50938" w:rsidP="008A74AF">
      <w:pPr>
        <w:ind w:firstLine="720"/>
        <w:rPr>
          <w:lang w:val="en-US"/>
        </w:rPr>
      </w:pPr>
      <w:r w:rsidRPr="00B50938">
        <w:rPr>
          <w:lang w:val="en-US"/>
        </w:rPr>
        <w:t>Sex</w:t>
      </w:r>
      <w:r>
        <w:rPr>
          <w:lang w:val="en-US"/>
        </w:rPr>
        <w:t xml:space="preserve"> chromosomes are not only </w:t>
      </w:r>
      <w:r w:rsidR="00762A44">
        <w:rPr>
          <w:lang w:val="en-US"/>
        </w:rPr>
        <w:t>the “</w:t>
      </w:r>
      <w:r>
        <w:rPr>
          <w:lang w:val="en-US"/>
        </w:rPr>
        <w:t>battlegrounds</w:t>
      </w:r>
      <w:r w:rsidR="00762A44">
        <w:rPr>
          <w:lang w:val="en-US"/>
        </w:rPr>
        <w:t>”</w:t>
      </w:r>
      <w:r>
        <w:rPr>
          <w:lang w:val="en-US"/>
        </w:rPr>
        <w:t xml:space="preserve"> between sexes, but </w:t>
      </w:r>
      <w:r w:rsidR="00762A44">
        <w:rPr>
          <w:lang w:val="en-US"/>
        </w:rPr>
        <w:t>also the “G</w:t>
      </w:r>
      <w:r>
        <w:rPr>
          <w:lang w:val="en-US"/>
        </w:rPr>
        <w:t>reat</w:t>
      </w:r>
      <w:r w:rsidR="00762A44">
        <w:rPr>
          <w:lang w:val="en-US"/>
        </w:rPr>
        <w:t xml:space="preserve"> W</w:t>
      </w:r>
      <w:r>
        <w:rPr>
          <w:lang w:val="en-US"/>
        </w:rPr>
        <w:t>alls</w:t>
      </w:r>
      <w:r w:rsidR="00762A44">
        <w:rPr>
          <w:lang w:val="en-US"/>
        </w:rPr>
        <w:t>”</w:t>
      </w:r>
      <w:r>
        <w:rPr>
          <w:lang w:val="en-US"/>
        </w:rPr>
        <w:t xml:space="preserve"> for introgression between diverging lineages. </w:t>
      </w:r>
      <w:r w:rsidR="00213BB8">
        <w:rPr>
          <w:lang w:val="en-US"/>
        </w:rPr>
        <w:t>We</w:t>
      </w:r>
      <w:r w:rsidR="0058496E">
        <w:rPr>
          <w:lang w:val="en-US"/>
        </w:rPr>
        <w:t xml:space="preserve"> </w:t>
      </w:r>
      <w:r w:rsidR="00213BB8">
        <w:rPr>
          <w:lang w:val="en-US"/>
        </w:rPr>
        <w:t xml:space="preserve">are </w:t>
      </w:r>
      <w:r w:rsidR="0058496E">
        <w:rPr>
          <w:lang w:val="en-US"/>
        </w:rPr>
        <w:t xml:space="preserve">only </w:t>
      </w:r>
      <w:r w:rsidR="00121B7C">
        <w:rPr>
          <w:lang w:val="en-US"/>
        </w:rPr>
        <w:t>beginning</w:t>
      </w:r>
      <w:r w:rsidR="0058496E">
        <w:rPr>
          <w:lang w:val="en-US"/>
        </w:rPr>
        <w:t xml:space="preserve"> to understand the </w:t>
      </w:r>
      <w:r w:rsidR="005233BB">
        <w:rPr>
          <w:lang w:val="en-US"/>
        </w:rPr>
        <w:t xml:space="preserve">effect of sex chromosome </w:t>
      </w:r>
      <w:r w:rsidR="00F04DDF">
        <w:rPr>
          <w:lang w:val="en-US"/>
        </w:rPr>
        <w:t xml:space="preserve">evolution </w:t>
      </w:r>
      <w:r w:rsidR="005233BB">
        <w:rPr>
          <w:lang w:val="en-US"/>
        </w:rPr>
        <w:t xml:space="preserve">on speciation. </w:t>
      </w:r>
      <w:r w:rsidR="00464E37">
        <w:rPr>
          <w:lang w:val="en-US"/>
        </w:rPr>
        <w:t xml:space="preserve">Here we take advantage of the </w:t>
      </w:r>
      <w:r w:rsidR="007F6BE7">
        <w:rPr>
          <w:lang w:val="en-US"/>
        </w:rPr>
        <w:t>artificially generated</w:t>
      </w:r>
      <w:r w:rsidR="00B66623">
        <w:rPr>
          <w:lang w:val="en-US"/>
        </w:rPr>
        <w:t xml:space="preserve"> hybrid swarms between </w:t>
      </w:r>
      <w:r w:rsidR="0008010E">
        <w:rPr>
          <w:lang w:val="en-US"/>
        </w:rPr>
        <w:t xml:space="preserve">young </w:t>
      </w:r>
      <w:r w:rsidR="00464E37">
        <w:rPr>
          <w:lang w:val="en-US"/>
        </w:rPr>
        <w:t xml:space="preserve">sister species, </w:t>
      </w:r>
      <w:r w:rsidR="00464E37" w:rsidRPr="00A8462A">
        <w:rPr>
          <w:i/>
          <w:iCs/>
          <w:lang w:val="en-US"/>
        </w:rPr>
        <w:t>D</w:t>
      </w:r>
      <w:r w:rsidR="0008010E" w:rsidRPr="00A8462A">
        <w:rPr>
          <w:i/>
          <w:iCs/>
          <w:lang w:val="en-US"/>
        </w:rPr>
        <w:t>rosophila</w:t>
      </w:r>
      <w:r w:rsidR="00464E37" w:rsidRPr="00A8462A">
        <w:rPr>
          <w:i/>
          <w:iCs/>
          <w:lang w:val="en-US"/>
        </w:rPr>
        <w:t xml:space="preserve"> </w:t>
      </w:r>
      <w:proofErr w:type="spellStart"/>
      <w:r w:rsidR="00464E37" w:rsidRPr="00A8462A">
        <w:rPr>
          <w:i/>
          <w:iCs/>
          <w:lang w:val="en-US"/>
        </w:rPr>
        <w:t>nasuta</w:t>
      </w:r>
      <w:proofErr w:type="spellEnd"/>
      <w:r w:rsidR="00464E37">
        <w:rPr>
          <w:lang w:val="en-US"/>
        </w:rPr>
        <w:t xml:space="preserve"> (</w:t>
      </w:r>
      <w:proofErr w:type="spellStart"/>
      <w:r w:rsidR="00464E37">
        <w:rPr>
          <w:lang w:val="en-US"/>
        </w:rPr>
        <w:t>nas</w:t>
      </w:r>
      <w:proofErr w:type="spellEnd"/>
      <w:r w:rsidR="00464E37">
        <w:rPr>
          <w:lang w:val="en-US"/>
        </w:rPr>
        <w:t xml:space="preserve">) </w:t>
      </w:r>
      <w:r w:rsidR="00A8462A">
        <w:rPr>
          <w:lang w:val="en-US"/>
        </w:rPr>
        <w:t xml:space="preserve">and </w:t>
      </w:r>
      <w:r w:rsidR="0008010E" w:rsidRPr="00A8462A">
        <w:rPr>
          <w:i/>
          <w:iCs/>
          <w:lang w:val="en-US"/>
        </w:rPr>
        <w:t xml:space="preserve">D. </w:t>
      </w:r>
      <w:proofErr w:type="spellStart"/>
      <w:r w:rsidR="0008010E" w:rsidRPr="00A8462A">
        <w:rPr>
          <w:i/>
          <w:iCs/>
          <w:lang w:val="en-US"/>
        </w:rPr>
        <w:t>albomicans</w:t>
      </w:r>
      <w:proofErr w:type="spellEnd"/>
      <w:r w:rsidR="0008010E">
        <w:rPr>
          <w:lang w:val="en-US"/>
        </w:rPr>
        <w:t xml:space="preserve"> (</w:t>
      </w:r>
      <w:proofErr w:type="spellStart"/>
      <w:r w:rsidR="0008010E">
        <w:rPr>
          <w:lang w:val="en-US"/>
        </w:rPr>
        <w:t>alb</w:t>
      </w:r>
      <w:proofErr w:type="spellEnd"/>
      <w:r w:rsidR="0008010E">
        <w:rPr>
          <w:lang w:val="en-US"/>
        </w:rPr>
        <w:t>)</w:t>
      </w:r>
      <w:r w:rsidR="00195383">
        <w:rPr>
          <w:lang w:val="en-US"/>
        </w:rPr>
        <w:t xml:space="preserve"> </w:t>
      </w:r>
      <w:r w:rsidR="00C26A30">
        <w:rPr>
          <w:lang w:val="en-US"/>
        </w:rPr>
        <w:t>with one of the youngest known sex chromosomes</w:t>
      </w:r>
      <w:r w:rsidR="00A91450">
        <w:rPr>
          <w:lang w:val="en-US"/>
        </w:rPr>
        <w:t xml:space="preserve">. The most predominant genomic </w:t>
      </w:r>
      <w:r w:rsidR="00F04DDF">
        <w:rPr>
          <w:lang w:val="en-US"/>
        </w:rPr>
        <w:t>difference</w:t>
      </w:r>
      <w:r w:rsidR="00A91450">
        <w:rPr>
          <w:lang w:val="en-US"/>
        </w:rPr>
        <w:t xml:space="preserve"> between the species, is that </w:t>
      </w:r>
      <w:proofErr w:type="spellStart"/>
      <w:r w:rsidR="00A91450">
        <w:rPr>
          <w:lang w:val="en-US"/>
        </w:rPr>
        <w:t>alb</w:t>
      </w:r>
      <w:proofErr w:type="spellEnd"/>
      <w:r w:rsidR="00A91450">
        <w:rPr>
          <w:lang w:val="en-US"/>
        </w:rPr>
        <w:t xml:space="preserve"> </w:t>
      </w:r>
      <w:r w:rsidR="00475EF9">
        <w:rPr>
          <w:lang w:val="en-US"/>
        </w:rPr>
        <w:t xml:space="preserve">harbors </w:t>
      </w:r>
      <w:proofErr w:type="spellStart"/>
      <w:r w:rsidR="00A91450">
        <w:rPr>
          <w:lang w:val="en-US"/>
        </w:rPr>
        <w:t>neo</w:t>
      </w:r>
      <w:r w:rsidR="00723E0B">
        <w:rPr>
          <w:lang w:val="en-US"/>
        </w:rPr>
        <w:t>sex</w:t>
      </w:r>
      <w:proofErr w:type="spellEnd"/>
      <w:r w:rsidR="00723E0B">
        <w:rPr>
          <w:lang w:val="en-US"/>
        </w:rPr>
        <w:t xml:space="preserve"> chromosome</w:t>
      </w:r>
      <w:r w:rsidR="003709DC">
        <w:rPr>
          <w:lang w:val="en-US"/>
        </w:rPr>
        <w:t xml:space="preserve">s </w:t>
      </w:r>
      <w:r w:rsidR="00A91450">
        <w:rPr>
          <w:lang w:val="en-US"/>
        </w:rPr>
        <w:t xml:space="preserve">formed via </w:t>
      </w:r>
      <w:r w:rsidR="00723E0B">
        <w:rPr>
          <w:lang w:val="en-US"/>
        </w:rPr>
        <w:t xml:space="preserve">fusions of </w:t>
      </w:r>
      <w:r w:rsidR="00BF4AFF">
        <w:rPr>
          <w:lang w:val="en-US"/>
        </w:rPr>
        <w:t>M</w:t>
      </w:r>
      <w:r w:rsidR="00723E0B">
        <w:rPr>
          <w:lang w:val="en-US"/>
        </w:rPr>
        <w:t xml:space="preserve">uller CD (autosome) and the </w:t>
      </w:r>
      <w:r w:rsidR="00993911">
        <w:rPr>
          <w:lang w:val="en-US"/>
        </w:rPr>
        <w:t xml:space="preserve">ancestral </w:t>
      </w:r>
      <w:r w:rsidR="00723E0B">
        <w:rPr>
          <w:lang w:val="en-US"/>
        </w:rPr>
        <w:t xml:space="preserve">X and </w:t>
      </w:r>
      <w:r w:rsidR="00E23AFF">
        <w:rPr>
          <w:lang w:val="en-US"/>
        </w:rPr>
        <w:t>Y</w:t>
      </w:r>
      <w:r w:rsidR="005C2A0F">
        <w:rPr>
          <w:lang w:val="en-US"/>
        </w:rPr>
        <w:t xml:space="preserve">, while </w:t>
      </w:r>
      <w:proofErr w:type="spellStart"/>
      <w:r w:rsidR="005C2A0F">
        <w:rPr>
          <w:lang w:val="en-US"/>
        </w:rPr>
        <w:t>nas</w:t>
      </w:r>
      <w:proofErr w:type="spellEnd"/>
      <w:r w:rsidR="005C2A0F">
        <w:rPr>
          <w:lang w:val="en-US"/>
        </w:rPr>
        <w:t xml:space="preserve"> </w:t>
      </w:r>
      <w:r w:rsidR="00BF4AFF">
        <w:rPr>
          <w:lang w:val="en-US"/>
        </w:rPr>
        <w:t>Muller CDs remain unfused</w:t>
      </w:r>
      <w:r w:rsidR="00123421">
        <w:rPr>
          <w:lang w:val="en-US"/>
        </w:rPr>
        <w:t xml:space="preserve"> from the sex chromosomes</w:t>
      </w:r>
      <w:r w:rsidR="00723E0B">
        <w:rPr>
          <w:lang w:val="en-US"/>
        </w:rPr>
        <w:t xml:space="preserve">. </w:t>
      </w:r>
      <w:r w:rsidR="00A9105B">
        <w:rPr>
          <w:lang w:val="en-US"/>
        </w:rPr>
        <w:t xml:space="preserve">We found that the </w:t>
      </w:r>
      <w:proofErr w:type="spellStart"/>
      <w:r w:rsidR="00A9105B">
        <w:rPr>
          <w:lang w:val="en-US"/>
        </w:rPr>
        <w:t>neosex</w:t>
      </w:r>
      <w:proofErr w:type="spellEnd"/>
      <w:r w:rsidR="00A9105B">
        <w:rPr>
          <w:lang w:val="en-US"/>
        </w:rPr>
        <w:t xml:space="preserve"> chromosome </w:t>
      </w:r>
      <w:r w:rsidR="001B5173">
        <w:rPr>
          <w:lang w:val="en-US"/>
        </w:rPr>
        <w:t xml:space="preserve">stood out as the strongest barrier to introgression, </w:t>
      </w:r>
      <w:r w:rsidR="00733AC4">
        <w:rPr>
          <w:lang w:val="en-US"/>
        </w:rPr>
        <w:t>while</w:t>
      </w:r>
      <w:r w:rsidR="001B5173">
        <w:rPr>
          <w:lang w:val="en-US"/>
        </w:rPr>
        <w:t xml:space="preserve"> facilitat</w:t>
      </w:r>
      <w:r w:rsidR="006D0C98">
        <w:rPr>
          <w:lang w:val="en-US"/>
        </w:rPr>
        <w:t>ing</w:t>
      </w:r>
      <w:r w:rsidR="001B5173">
        <w:rPr>
          <w:lang w:val="en-US"/>
        </w:rPr>
        <w:t xml:space="preserve"> </w:t>
      </w:r>
      <w:proofErr w:type="spellStart"/>
      <w:r w:rsidR="001B5173">
        <w:rPr>
          <w:lang w:val="en-US"/>
        </w:rPr>
        <w:t>alb</w:t>
      </w:r>
      <w:proofErr w:type="spellEnd"/>
      <w:r w:rsidR="00181B15">
        <w:rPr>
          <w:lang w:val="en-US"/>
        </w:rPr>
        <w:t>-biased</w:t>
      </w:r>
      <w:r w:rsidR="001B5173">
        <w:rPr>
          <w:lang w:val="en-US"/>
        </w:rPr>
        <w:t xml:space="preserve"> introgression</w:t>
      </w:r>
      <w:r w:rsidR="007D650B">
        <w:rPr>
          <w:lang w:val="en-US"/>
        </w:rPr>
        <w:t xml:space="preserve"> in a sex-stage-dependent manner</w:t>
      </w:r>
      <w:r w:rsidR="001B5173">
        <w:rPr>
          <w:lang w:val="en-US"/>
        </w:rPr>
        <w:t xml:space="preserve">. </w:t>
      </w:r>
      <w:r w:rsidR="007D650B">
        <w:rPr>
          <w:lang w:val="en-US"/>
        </w:rPr>
        <w:t xml:space="preserve">Specifically, female hybrids </w:t>
      </w:r>
      <w:r w:rsidR="00F640F8">
        <w:rPr>
          <w:lang w:val="en-US"/>
        </w:rPr>
        <w:t xml:space="preserve">showed significant </w:t>
      </w:r>
      <w:proofErr w:type="spellStart"/>
      <w:r w:rsidR="00F640F8">
        <w:rPr>
          <w:lang w:val="en-US"/>
        </w:rPr>
        <w:t>alb</w:t>
      </w:r>
      <w:proofErr w:type="spellEnd"/>
      <w:r w:rsidR="00F640F8">
        <w:rPr>
          <w:lang w:val="en-US"/>
        </w:rPr>
        <w:t>-biased introgression throughout the generations sampled</w:t>
      </w:r>
      <w:r w:rsidR="0097675B">
        <w:rPr>
          <w:lang w:val="en-US"/>
        </w:rPr>
        <w:t xml:space="preserve">, while males </w:t>
      </w:r>
      <w:r w:rsidR="003D0084">
        <w:rPr>
          <w:lang w:val="en-US"/>
        </w:rPr>
        <w:t>showed symmetrical introgression until the last generation</w:t>
      </w:r>
      <w:r w:rsidR="009D3967">
        <w:rPr>
          <w:lang w:val="en-US"/>
        </w:rPr>
        <w:t xml:space="preserve"> sampled</w:t>
      </w:r>
      <w:r w:rsidR="003D0084">
        <w:rPr>
          <w:lang w:val="en-US"/>
        </w:rPr>
        <w:t xml:space="preserve">, when </w:t>
      </w:r>
      <w:proofErr w:type="spellStart"/>
      <w:r w:rsidR="003D0084">
        <w:rPr>
          <w:lang w:val="en-US"/>
        </w:rPr>
        <w:t>alb</w:t>
      </w:r>
      <w:proofErr w:type="spellEnd"/>
      <w:r w:rsidR="003D0084">
        <w:rPr>
          <w:lang w:val="en-US"/>
        </w:rPr>
        <w:t xml:space="preserve"> Muller CD also increased to high frequency. </w:t>
      </w:r>
      <w:r w:rsidR="00C707E0">
        <w:rPr>
          <w:lang w:val="en-US"/>
        </w:rPr>
        <w:t xml:space="preserve">Such introgression </w:t>
      </w:r>
      <w:r w:rsidR="00A74285">
        <w:rPr>
          <w:lang w:val="en-US"/>
        </w:rPr>
        <w:t>asymmetry</w:t>
      </w:r>
      <w:r w:rsidR="00D85502">
        <w:rPr>
          <w:lang w:val="en-US"/>
        </w:rPr>
        <w:t xml:space="preserve"> is likely due to the advantage of </w:t>
      </w:r>
      <w:r w:rsidR="00ED3DA4">
        <w:rPr>
          <w:lang w:val="en-US"/>
        </w:rPr>
        <w:t xml:space="preserve">the </w:t>
      </w:r>
      <w:proofErr w:type="spellStart"/>
      <w:r w:rsidR="00ED3DA4">
        <w:rPr>
          <w:lang w:val="en-US"/>
        </w:rPr>
        <w:t>alb</w:t>
      </w:r>
      <w:proofErr w:type="spellEnd"/>
      <w:r w:rsidR="00ED3DA4">
        <w:rPr>
          <w:lang w:val="en-US"/>
        </w:rPr>
        <w:t xml:space="preserve"> neo</w:t>
      </w:r>
      <w:r w:rsidR="00A21DD4">
        <w:rPr>
          <w:lang w:val="en-US"/>
        </w:rPr>
        <w:t>-</w:t>
      </w:r>
      <w:r w:rsidR="00367C53">
        <w:rPr>
          <w:lang w:val="en-US"/>
        </w:rPr>
        <w:t>X</w:t>
      </w:r>
      <w:r w:rsidR="00ED3DA4">
        <w:rPr>
          <w:lang w:val="en-US"/>
        </w:rPr>
        <w:t xml:space="preserve"> chromosome over </w:t>
      </w:r>
      <w:proofErr w:type="spellStart"/>
      <w:r w:rsidR="00ED3DA4">
        <w:rPr>
          <w:lang w:val="en-US"/>
        </w:rPr>
        <w:t>nas</w:t>
      </w:r>
      <w:proofErr w:type="spellEnd"/>
      <w:r w:rsidR="00ED3DA4">
        <w:rPr>
          <w:lang w:val="en-US"/>
        </w:rPr>
        <w:t xml:space="preserve"> unfused </w:t>
      </w:r>
      <w:r w:rsidR="000D5942">
        <w:rPr>
          <w:lang w:val="en-US"/>
        </w:rPr>
        <w:t>haplo</w:t>
      </w:r>
      <w:r w:rsidR="00D3193D">
        <w:rPr>
          <w:lang w:val="en-US"/>
        </w:rPr>
        <w:t>type</w:t>
      </w:r>
      <w:r w:rsidR="005D1E53">
        <w:rPr>
          <w:lang w:val="en-US"/>
        </w:rPr>
        <w:t xml:space="preserve">, </w:t>
      </w:r>
      <w:r w:rsidR="00C64D71">
        <w:rPr>
          <w:lang w:val="en-US"/>
        </w:rPr>
        <w:t xml:space="preserve">and </w:t>
      </w:r>
      <w:r w:rsidR="005D1E53">
        <w:rPr>
          <w:lang w:val="en-US"/>
        </w:rPr>
        <w:t>neo-X</w:t>
      </w:r>
      <w:r w:rsidR="00A21DD4">
        <w:rPr>
          <w:lang w:val="en-US"/>
        </w:rPr>
        <w:t xml:space="preserve"> later</w:t>
      </w:r>
      <w:r w:rsidR="005D1E53">
        <w:rPr>
          <w:lang w:val="en-US"/>
        </w:rPr>
        <w:t xml:space="preserve"> </w:t>
      </w:r>
      <w:r w:rsidR="00367C53">
        <w:rPr>
          <w:lang w:val="en-US"/>
        </w:rPr>
        <w:t>facil</w:t>
      </w:r>
      <w:r w:rsidR="00A21DD4">
        <w:rPr>
          <w:lang w:val="en-US"/>
        </w:rPr>
        <w:t xml:space="preserve">itates the introgression of neo-Y </w:t>
      </w:r>
      <w:r w:rsidR="00CF75BD">
        <w:rPr>
          <w:lang w:val="en-US"/>
        </w:rPr>
        <w:t xml:space="preserve">by </w:t>
      </w:r>
      <w:r w:rsidR="00D726D4">
        <w:rPr>
          <w:lang w:val="en-US"/>
        </w:rPr>
        <w:t>ensuring</w:t>
      </w:r>
      <w:r w:rsidR="00433CD0">
        <w:rPr>
          <w:lang w:val="en-US"/>
        </w:rPr>
        <w:t xml:space="preserve"> </w:t>
      </w:r>
      <w:r w:rsidR="00D726D4">
        <w:rPr>
          <w:lang w:val="en-US"/>
        </w:rPr>
        <w:t xml:space="preserve">its </w:t>
      </w:r>
      <w:r w:rsidR="00433CD0">
        <w:rPr>
          <w:lang w:val="en-US"/>
        </w:rPr>
        <w:t xml:space="preserve">meiotic </w:t>
      </w:r>
      <w:r w:rsidR="00CF75BD">
        <w:rPr>
          <w:lang w:val="en-US"/>
        </w:rPr>
        <w:t>pairing</w:t>
      </w:r>
      <w:r w:rsidR="005D1E53">
        <w:rPr>
          <w:lang w:val="en-US"/>
        </w:rPr>
        <w:t xml:space="preserve">. </w:t>
      </w:r>
      <w:r w:rsidR="00F00BC5">
        <w:rPr>
          <w:lang w:val="en-US"/>
        </w:rPr>
        <w:t xml:space="preserve">The barrier </w:t>
      </w:r>
      <w:r w:rsidR="009950E9">
        <w:rPr>
          <w:lang w:val="en-US"/>
        </w:rPr>
        <w:t xml:space="preserve">effect is strongly </w:t>
      </w:r>
      <w:r w:rsidR="006162B1">
        <w:rPr>
          <w:lang w:val="en-US"/>
        </w:rPr>
        <w:t xml:space="preserve">negatively </w:t>
      </w:r>
      <w:r w:rsidR="009950E9">
        <w:rPr>
          <w:lang w:val="en-US"/>
        </w:rPr>
        <w:t xml:space="preserve">associated with </w:t>
      </w:r>
      <w:r w:rsidR="00065EB3">
        <w:rPr>
          <w:lang w:val="en-US"/>
        </w:rPr>
        <w:t xml:space="preserve">local recombination rate within </w:t>
      </w:r>
      <w:r w:rsidR="00D74E5D">
        <w:rPr>
          <w:lang w:val="en-US"/>
        </w:rPr>
        <w:t>M</w:t>
      </w:r>
      <w:r w:rsidR="00065EB3">
        <w:rPr>
          <w:lang w:val="en-US"/>
        </w:rPr>
        <w:t>uller CD</w:t>
      </w:r>
      <w:r w:rsidR="00861D09">
        <w:rPr>
          <w:lang w:val="en-US"/>
        </w:rPr>
        <w:t>, whic</w:t>
      </w:r>
      <w:r w:rsidR="009B4410">
        <w:rPr>
          <w:lang w:val="en-US"/>
        </w:rPr>
        <w:t xml:space="preserve">h </w:t>
      </w:r>
      <w:r w:rsidR="00861D09">
        <w:rPr>
          <w:lang w:val="en-US"/>
        </w:rPr>
        <w:t xml:space="preserve">was thought to </w:t>
      </w:r>
      <w:r w:rsidR="00E04E20">
        <w:rPr>
          <w:lang w:val="en-US"/>
        </w:rPr>
        <w:t xml:space="preserve">be </w:t>
      </w:r>
      <w:r w:rsidR="00EC7025">
        <w:rPr>
          <w:lang w:val="en-US"/>
        </w:rPr>
        <w:t xml:space="preserve">driven by sexual antagonistic </w:t>
      </w:r>
      <w:r w:rsidR="00957C97">
        <w:rPr>
          <w:lang w:val="en-US"/>
        </w:rPr>
        <w:t>arm race</w:t>
      </w:r>
      <w:r w:rsidR="00206D7C">
        <w:rPr>
          <w:lang w:val="en-US"/>
        </w:rPr>
        <w:t xml:space="preserve"> in the course of sex chromosome evolution.</w:t>
      </w:r>
      <w:r w:rsidR="003C4199">
        <w:rPr>
          <w:lang w:val="en-US"/>
        </w:rPr>
        <w:t xml:space="preserve"> Together</w:t>
      </w:r>
      <w:r w:rsidR="00D37A32">
        <w:rPr>
          <w:lang w:val="en-US"/>
        </w:rPr>
        <w:t>,</w:t>
      </w:r>
      <w:r w:rsidR="003C4199">
        <w:rPr>
          <w:lang w:val="en-US"/>
        </w:rPr>
        <w:t xml:space="preserve"> </w:t>
      </w:r>
      <w:r w:rsidR="00E83CF0">
        <w:rPr>
          <w:lang w:val="en-US"/>
        </w:rPr>
        <w:t>this</w:t>
      </w:r>
      <w:r w:rsidR="006515F1">
        <w:rPr>
          <w:lang w:val="en-US"/>
        </w:rPr>
        <w:t xml:space="preserve"> hybrid swarm generated from this</w:t>
      </w:r>
      <w:r w:rsidR="00E83CF0">
        <w:rPr>
          <w:lang w:val="en-US"/>
        </w:rPr>
        <w:t xml:space="preserve"> </w:t>
      </w:r>
      <w:r w:rsidR="00914E57">
        <w:rPr>
          <w:lang w:val="en-US"/>
        </w:rPr>
        <w:t xml:space="preserve">young species pair </w:t>
      </w:r>
      <w:r w:rsidR="00A75AEE">
        <w:rPr>
          <w:lang w:val="en-US"/>
        </w:rPr>
        <w:t>shed light onto the dual role</w:t>
      </w:r>
      <w:r w:rsidR="009C673E">
        <w:rPr>
          <w:lang w:val="en-US"/>
        </w:rPr>
        <w:t>s</w:t>
      </w:r>
      <w:r w:rsidR="00A75AEE">
        <w:rPr>
          <w:lang w:val="en-US"/>
        </w:rPr>
        <w:t xml:space="preserve"> of</w:t>
      </w:r>
      <w:r w:rsidR="0046792A">
        <w:rPr>
          <w:lang w:val="en-US"/>
        </w:rPr>
        <w:t xml:space="preserve"> </w:t>
      </w:r>
      <w:proofErr w:type="spellStart"/>
      <w:r w:rsidR="0046792A">
        <w:rPr>
          <w:lang w:val="en-US"/>
        </w:rPr>
        <w:t>neosex</w:t>
      </w:r>
      <w:proofErr w:type="spellEnd"/>
      <w:r w:rsidR="0046792A">
        <w:rPr>
          <w:lang w:val="en-US"/>
        </w:rPr>
        <w:t xml:space="preserve"> chromosome </w:t>
      </w:r>
      <w:r w:rsidR="00E507E5">
        <w:rPr>
          <w:lang w:val="en-US"/>
        </w:rPr>
        <w:t>in sharing</w:t>
      </w:r>
      <w:r w:rsidR="00295C41">
        <w:rPr>
          <w:lang w:val="en-US"/>
        </w:rPr>
        <w:t xml:space="preserve"> </w:t>
      </w:r>
      <w:r w:rsidR="00541045">
        <w:rPr>
          <w:lang w:val="en-US"/>
        </w:rPr>
        <w:t xml:space="preserve">introgression </w:t>
      </w:r>
      <w:r w:rsidR="003731AD">
        <w:rPr>
          <w:lang w:val="en-US"/>
        </w:rPr>
        <w:t>at species boundary.</w:t>
      </w:r>
    </w:p>
    <w:p w14:paraId="7480B9F9" w14:textId="77777777" w:rsidR="00C700B3" w:rsidRDefault="00C700B3">
      <w:pPr>
        <w:rPr>
          <w:b/>
          <w:bCs/>
          <w:lang w:val="en-US"/>
        </w:rPr>
      </w:pPr>
    </w:p>
    <w:p w14:paraId="3CCA97AF" w14:textId="08E5D749" w:rsidR="00D6239C" w:rsidRPr="00920014" w:rsidRDefault="00B06408">
      <w:pPr>
        <w:rPr>
          <w:b/>
          <w:bCs/>
          <w:lang w:val="en-US"/>
        </w:rPr>
      </w:pPr>
      <w:r w:rsidRPr="00920014">
        <w:rPr>
          <w:b/>
          <w:bCs/>
          <w:lang w:val="en-US"/>
        </w:rPr>
        <w:t>Introduction</w:t>
      </w:r>
    </w:p>
    <w:p w14:paraId="74BF3E13" w14:textId="22F333E4" w:rsidR="004E5E4D" w:rsidRDefault="00BB3D79" w:rsidP="007367F2">
      <w:pPr>
        <w:ind w:firstLine="720"/>
        <w:rPr>
          <w:color w:val="000000"/>
          <w:lang w:val="en-US"/>
        </w:rPr>
      </w:pPr>
      <w:r w:rsidRPr="007367F2">
        <w:rPr>
          <w:color w:val="000000"/>
          <w:lang w:val="en-US"/>
        </w:rPr>
        <w:t>Speciation is the fundamental process that generates the diversity of life</w:t>
      </w:r>
      <w:r w:rsidR="00657BA3" w:rsidRPr="007367F2">
        <w:rPr>
          <w:color w:val="000000"/>
          <w:lang w:val="en-US"/>
        </w:rPr>
        <w:t xml:space="preserve"> </w:t>
      </w:r>
      <w:r w:rsidRPr="007367F2">
        <w:rPr>
          <w:color w:val="000000"/>
          <w:lang w:val="en-US"/>
        </w:rPr>
        <w:fldChar w:fldCharType="begin" w:fldLock="1"/>
      </w:r>
      <w:r w:rsidR="004A6ADE">
        <w:rPr>
          <w:color w:val="000000"/>
          <w:lang w:val="en-US"/>
        </w:rPr>
        <w:instrText>ADDIN CSL_CITATION {"citationItems":[{"id":"ITEM-1","itemData":{"ISSN":"00335770","abstract":"On the origin of species by means of natural selection, or the preservation of favoured races in the struggle for life.","author":[{"dropping-particle":"","family":"Darwin","given":"Charles","non-dropping-particle":"","parse-names":false,"suffix":""}],"container-title":"Darwin","id":"ITEM-1","issued":{"date-parts":[["1859"]]},"title":"On the Origin of the Species","type":"book"},"uris":["http://www.mendeley.com/documents/?uuid=3e8ce27d-bff3-4114-9494-0ab5ea694f6f"]}],"mendeley":{"formattedCitation":"(1)","plainTextFormattedCitation":"(1)","previouslyFormattedCitation":"(1)"},"properties":{"noteIndex":0},"schema":"https://github.com/citation-style-language/schema/raw/master/csl-citation.json"}</w:instrText>
      </w:r>
      <w:r w:rsidRPr="007367F2">
        <w:rPr>
          <w:color w:val="000000"/>
          <w:lang w:val="en-US"/>
        </w:rPr>
        <w:fldChar w:fldCharType="separate"/>
      </w:r>
      <w:r w:rsidR="006B24E5" w:rsidRPr="006B24E5">
        <w:rPr>
          <w:noProof/>
          <w:color w:val="000000"/>
          <w:lang w:val="en-US"/>
        </w:rPr>
        <w:t>(1)</w:t>
      </w:r>
      <w:r w:rsidRPr="007367F2">
        <w:rPr>
          <w:color w:val="000000"/>
          <w:lang w:val="en-US"/>
        </w:rPr>
        <w:fldChar w:fldCharType="end"/>
      </w:r>
      <w:r w:rsidR="0092283B">
        <w:rPr>
          <w:color w:val="000000"/>
          <w:lang w:val="en-US"/>
        </w:rPr>
        <w:t>, yet the underlying genomic mechanism of speciation is not well-understood</w:t>
      </w:r>
      <w:r w:rsidR="006E12E5">
        <w:rPr>
          <w:color w:val="000000"/>
          <w:lang w:val="en-US"/>
        </w:rPr>
        <w:t xml:space="preserve"> </w:t>
      </w:r>
      <w:r w:rsidR="006E12E5">
        <w:rPr>
          <w:color w:val="000000"/>
          <w:lang w:val="en-US"/>
        </w:rPr>
        <w:fldChar w:fldCharType="begin" w:fldLock="1"/>
      </w:r>
      <w:r w:rsidR="006E12E5">
        <w:rPr>
          <w:color w:val="000000"/>
          <w:lang w:val="en-US"/>
        </w:rPr>
        <w:instrText>ADDIN CSL_CITATION {"citationItems":[{"id":"ITEM-1","itemData":{"DOI":"10.1111/mec.13557","ISSN":"1365294X","abstract":"Hybridization among diverging lineages is common in nature. Genomic data provide a special opportunity to characterize the history of hybridization and the genetic basis of speciation. We review existing methods and empirical studies to identify recent advances in the genomics of hybridization, as well as issues that need to be addressed. Notable progress has been made in the development of methods for detecting hybridization and inferring individual ancestries. However, few approaches reconstruct the magnitude and timing of gene flow, estimate the fitness of hybrids or incorporate knowledge of recombination rate. Empirical studies indicate that the genomic consequences of hybridization are complex, including a highly heterogeneous landscape of differentiation. Inferred characteristics of hybridization differ substantially among species groups. Loci showing unusual patterns - which may contribute to reproductive barriers - are usually scattered throughout the genome, with potential enrichment in sex chromosomes and regions of reduced recombination. We caution against the growing trend of interpreting genomic variation in summary statistics across genomes as evidence of differential gene flow. We argue that converting genomic patterns into useful inferences about hybridization will ultimately require models and methods that directly incorporate key ingredients of speciation, including the dynamic nature of gene flow, selection acting in hybrid populations and recombination rate variation.","author":[{"dropping-particle":"","family":"Payseur","given":"Bret A.","non-dropping-particle":"","parse-names":false,"suffix":""},{"dropping-particle":"","family":"Rieseberg","given":"Loren H.","non-dropping-particle":"","parse-names":false,"suffix":""}],"container-title":"Molecular ecology","id":"ITEM-1","issued":{"date-parts":[["2016"]]},"title":"A genomic perspective on hybridization and speciation","type":"article"},"uris":["http://www.mendeley.com/documents/?uuid=9f75a086-f723-43f8-8ede-61a5cce56ac6"]},{"id":"ITEM-2","itemData":{"DOI":"10.1098/rstb.2011.0263","ISSN":"14712970","abstract":"Speciation is a fundamental process responsible for the diversity of life. Progress has been made in detecting individual 'speciation genes' that cause reproductive isolation. In contrast, until recently, less attention has been given to genome-wide patterns of divergence during speciation. Thus, major questions remain concerning how individual speciation genes are arrayed within the genome, and how this affects speciation. This theme issue is dedicated to exploring this genomic perspective of speciation. Given recent sequencing and computational advances that now allow genomic analyses in most organisms, the goal is to help move the field towards a more integrative approach. This issue draws upon empirical studies in plants and animals, and theoretical work, to review and further document patterns of genomic divergence. In turn, these studies begin to disentangle the role that different processes, such as natural selection, gene flow and recombination rate, play in generating observed patterns. These factors are considered in the context of how genomes diverge as speciation unfolds, from beginning to end. The collective results point to how experimental work is now required, in conjunction with theory and sequencing studies, to move the field from descriptive studies of patterns of divergence towards a predictive framework that tackles the causes and consequences of genome-wide patterns. © 2011 The Royal Society.","author":[{"dropping-particle":"","family":"Nosil","given":"Patrik","non-dropping-particle":"","parse-names":false,"suffix":""},{"dropping-particle":"","family":"Feder","given":"Jeffrey L.","non-dropping-particle":"","parse-names":false,"suffix":""}],"container-title":"Philosophical Transactions of the Royal Society B: Biological Sciences","id":"ITEM-2","issue":"1587","issued":{"date-parts":[["2012"]]},"page":"332-42","title":"Genomic divergence during speciation: Causes and consequences","type":"article-journal","volume":"367"},"uris":["http://www.mendeley.com/documents/?uuid=4c8c60cc-811e-44e3-be1f-6b66e725a203"]},{"id":"ITEM-3","itemData":{"DOI":"10.1093/biolinnean/bly063","ISSN":"10958312","abstract":"As is true of virtually every realm of the biological sciences, our understanding of speciation is increasingly informed by the genomic revolution of the past decade. Investigators can ask detailed questions relating to both the extrinsic (e.g. inter- and intra-population and ecological interactions) and intrinsic (e.g. genome content and architecture) forces that drive speciation. Technologies ranging from restriction-site associated DNA sequencing (RADseq), to whole genome sequencing and assembly, to transcriptomics, to CRISPR are revolutionizing the means by which investigators can both frame and test hypotheses of lineage diversification. Our review aims to examine both extrinsic and intrinsic aspects of speciation. Genome-scale data have already served to fundamentally clarify the role of gene flow during (and after) speciation, although we predict that the differential propensity for speciation among phylogenetic lineages will be one of the most exciting frontiers for future genomic investigation. We propose that a unified theory of speciation will take into account the idiosyncratic features of genomic architecture examined in the light of each organism's biology and ecology drawn from across the full breadth of the Tree of Life.","author":[{"dropping-particle":"","family":"Campbell","given":"C. Ryan","non-dropping-particle":"","parse-names":false,"suffix":""},{"dropping-particle":"","family":"Poelstra","given":"J. W.","non-dropping-particle":"","parse-names":false,"suffix":""},{"dropping-particle":"","family":"Yoder","given":"Anne D.","non-dropping-particle":"","parse-names":false,"suffix":""}],"container-title":"Biological Journal of the Linnean Society","id":"ITEM-3","issued":{"date-parts":[["2018"]]},"page":"561–583","title":"What is Speciation Genomics? The roles of ecology, gene flow, and genomic architecture in the formation of species","type":"article-journal","volume":"124"},"uris":["http://www.mendeley.com/documents/?uuid=1c168c4a-0c79-424f-b29a-40ada896dd0d"]},{"id":"ITEM-4","itemData":{"DOI":"10.1038/nrg3644","ISSN":"14710064","abstract":"Speciation is a fundamental evolutionary process, the knowledge of which is crucial for understanding the origins of biodiversity. Genomic approaches are an increasingly important aspect of this research field. We review current understanding of genome-wide effects of accumulating reproductive isolation and of genomic properties that influence the process of speciation. Building on this work, we identify emergent trends and gaps in our understanding, propose new approaches to more fully integrate genomics into speciation research, translate speciation theory into hypotheses that are testable using genomic tools and provide an integrative definition of the field of speciation genomics.","author":[{"dropping-particle":"","family":"Seehausen","given":"Ole","non-dropping-particle":"","parse-names":false,"suffix":""},{"dropping-particle":"","family":"Butlin","given":"Roger K.","non-dropping-particle":"","parse-names":false,"suffix":""},{"dropping-particle":"","family":"Keller","given":"Irene","non-dropping-particle":"","parse-names":false,"suffix":""},{"dropping-particle":"","family":"Wagner","given":"Catherine E.","non-dropping-particle":"","parse-names":false,"suffix":""},{"dropping-particle":"","family":"Boughman","given":"Janette W.","non-dropping-particle":"","parse-names":false,"suffix":""},{"dropping-particle":"","family":"Hohenlohe","given":"Paul A.","non-dropping-particle":"","parse-names":false,"suffix":""},{"dropping-particle":"","family":"Peichel","given":"Catherine L.","non-dropping-particle":"","parse-names":false,"suffix":""},{"dropping-particle":"","family":"Saetre","given":"Glenn Peter","non-dropping-particle":"","parse-names":false,"suffix":""},{"dropping-particle":"","family":"Bank","given":"Claudia","non-dropping-particle":"","parse-names":false,"suffix":""},{"dropping-particle":"","family":"Brännström","given":"Åke","non-dropping-particle":"","parse-names":false,"suffix":""},{"dropping-particle":"","family":"Brelsford","given":"Alan","non-dropping-particle":"","parse-names":false,"suffix":""},{"dropping-particle":"","family":"Clarkson","given":"Chris S.","non-dropping-particle":"","parse-names":false,"suffix":""},{"dropping-particle":"","family":"Eroukhmanoff","given":"Fabrice","non-dropping-particle":"","parse-names":false,"suffix":""},{"dropping-particle":"","family":"Feder","given":"Jeffrey L.","non-dropping-particle":"","parse-names":false,"suffix":""},{"dropping-particle":"","family":"Fischer","given":"Martin C.","non-dropping-particle":"","parse-names":false,"suffix":""},{"dropping-particle":"","family":"Foote","given":"Andrew D.","non-dropping-particle":"","parse-names":false,"suffix":""},{"dropping-particle":"","family":"Foote","given":"Andrew D.","non-dropping-particle":"","parse-names":false,"suffix":""},{"dropping-particle":"","family":"Franchini","given":"Paolo","non-dropping-particle":"","parse-names":false,"suffix":""},{"dropping-particle":"","family":"Jiggins","given":"Chris D.","non-dropping-particle":"","parse-names":false,"suffix":""},{"dropping-particle":"","family":"Jones","given":"Felicity C.","non-dropping-particle":"","parse-names":false,"suffix":""},{"dropping-particle":"","family":"Lindholm","given":"Anna K.","non-dropping-particle":"","parse-names":false,"suffix":""},{"dropping-particle":"","family":"Lucek","given":"Kay","non-dropping-particle":"","parse-names":false,"suffix":""},{"dropping-particle":"","family":"Maan","given":"Martine E.","non-dropping-particle":"","parse-names":false,"suffix":""},{"dropping-particle":"","family":"Marques","given":"David A.","non-dropping-particle":"","parse-names":false,"suffix":""},{"dropping-particle":"","family":"Marques","given":"David A.","non-dropping-particle":"","parse-names":false,"suffix":""},{"dropping-particle":"","family":"Martin","given":"Simon H.","non-dropping-particle":"","parse-names":false,"suffix":""},{"dropping-particle":"","family":"Matthews","given":"Blake","non-dropping-particle":"","parse-names":false,"suffix":""},{"dropping-particle":"","family":"Meier","given":"Joana I.","non-dropping-particle":"","parse-names":false,"suffix":""},{"dropping-particle":"","family":"Meier","given":"Joana I.","non-dropping-particle":"","parse-names":false,"suffix":""},{"dropping-particle":"","family":"Möst","given":"Markus","non-dropping-particle":"","parse-names":false,"suffix":""},{"dropping-particle":"","family":"Möst","given":"Markus","non-dropping-particle":"","parse-names":false,"suffix":""},{"dropping-particle":"","family":"Nachman","given":"Michael W.","non-dropping-particle":"","parse-names":false,"suffix":""},{"dropping-particle":"","family":"Nonaka","given":"Etsuko","non-dropping-particle":"","parse-names":false,"suffix":""},{"dropping-particle":"","family":"Rennison","given":"Diana J.","non-dropping-particle":"","parse-names":false,"suffix":""},{"dropping-particle":"","family":"Schwarzer","given":"Julia","non-dropping-particle":"","parse-names":false,"suffix":""},{"dropping-particle":"","family":"Schwarzer","given":"Julia","non-dropping-particle":"","parse-names":false,"suffix":""},{"dropping-particle":"","family":"Schwarzer","given":"Julia","non-dropping-particle":"","parse-names":false,"suffix":""},{"dropping-particle":"","family":"Watson","given":"Eric T.","non-dropping-particle":"","parse-names":false,"suffix":""},{"dropping-particle":"","family":"Westram","given":"Anja M.","non-dropping-particle":"","parse-names":false,"suffix":""},{"dropping-particle":"","family":"Widmer","given":"Alex","non-dropping-particle":"","parse-names":false,"suffix":""}],"container-title":"Nature Reviews Genetics","id":"ITEM-4","issued":{"date-parts":[["2014"]]},"page":"176-192","title":"Genomics and the origin of species","type":"article-journal","volume":"15"},"uris":["http://www.mendeley.com/documents/?uuid=2402aa43-486d-4571-b320-679367fe1335"]}],"mendeley":{"formattedCitation":"(2–5)","plainTextFormattedCitation":"(2–5)","previouslyFormattedCitation":"(2–5)"},"properties":{"noteIndex":0},"schema":"https://github.com/citation-style-language/schema/raw/master/csl-citation.json"}</w:instrText>
      </w:r>
      <w:r w:rsidR="006E12E5">
        <w:rPr>
          <w:color w:val="000000"/>
          <w:lang w:val="en-US"/>
        </w:rPr>
        <w:fldChar w:fldCharType="separate"/>
      </w:r>
      <w:r w:rsidR="006E12E5" w:rsidRPr="006E12E5">
        <w:rPr>
          <w:noProof/>
          <w:color w:val="000000"/>
          <w:lang w:val="en-US"/>
        </w:rPr>
        <w:t>(2–5)</w:t>
      </w:r>
      <w:r w:rsidR="006E12E5">
        <w:rPr>
          <w:color w:val="000000"/>
          <w:lang w:val="en-US"/>
        </w:rPr>
        <w:fldChar w:fldCharType="end"/>
      </w:r>
      <w:r w:rsidRPr="007367F2">
        <w:rPr>
          <w:color w:val="000000"/>
          <w:lang w:val="en-US"/>
        </w:rPr>
        <w:t xml:space="preserve">. </w:t>
      </w:r>
      <w:r w:rsidR="008B1FFB">
        <w:rPr>
          <w:color w:val="000000"/>
          <w:lang w:val="en-US"/>
        </w:rPr>
        <w:t xml:space="preserve">There has been accruing evidence </w:t>
      </w:r>
      <w:r w:rsidR="009D3967">
        <w:rPr>
          <w:color w:val="000000"/>
          <w:lang w:val="en-US"/>
        </w:rPr>
        <w:t>of</w:t>
      </w:r>
      <w:r w:rsidR="008B1FFB">
        <w:rPr>
          <w:color w:val="000000"/>
          <w:lang w:val="en-US"/>
        </w:rPr>
        <w:t xml:space="preserve"> sex chromosome</w:t>
      </w:r>
      <w:r w:rsidR="0031263A">
        <w:rPr>
          <w:color w:val="000000"/>
          <w:lang w:val="en-US"/>
        </w:rPr>
        <w:t xml:space="preserve">s </w:t>
      </w:r>
      <w:r w:rsidR="009B31DC">
        <w:rPr>
          <w:color w:val="000000"/>
          <w:lang w:val="en-US"/>
        </w:rPr>
        <w:t xml:space="preserve">disproportionately </w:t>
      </w:r>
      <w:r w:rsidR="00C56833">
        <w:rPr>
          <w:color w:val="000000"/>
          <w:lang w:val="en-US"/>
        </w:rPr>
        <w:t>repre</w:t>
      </w:r>
      <w:r w:rsidR="000317E5">
        <w:rPr>
          <w:color w:val="000000"/>
          <w:lang w:val="en-US"/>
        </w:rPr>
        <w:t>se</w:t>
      </w:r>
      <w:r w:rsidR="00C56833">
        <w:rPr>
          <w:color w:val="000000"/>
          <w:lang w:val="en-US"/>
        </w:rPr>
        <w:t>nt</w:t>
      </w:r>
      <w:r w:rsidR="00CE1108">
        <w:rPr>
          <w:color w:val="000000"/>
          <w:lang w:val="en-US"/>
        </w:rPr>
        <w:t>ing</w:t>
      </w:r>
      <w:r w:rsidR="00C56833">
        <w:rPr>
          <w:color w:val="000000"/>
          <w:lang w:val="en-US"/>
        </w:rPr>
        <w:t xml:space="preserve"> </w:t>
      </w:r>
      <w:r w:rsidR="000317E5">
        <w:rPr>
          <w:color w:val="000000"/>
          <w:lang w:val="en-US"/>
        </w:rPr>
        <w:t xml:space="preserve">genomic </w:t>
      </w:r>
      <w:r w:rsidR="009B31DC">
        <w:rPr>
          <w:color w:val="000000"/>
          <w:lang w:val="en-US"/>
        </w:rPr>
        <w:t>differentiation among diverging lineages</w:t>
      </w:r>
      <w:r w:rsidR="00B649C8">
        <w:rPr>
          <w:color w:val="000000"/>
          <w:lang w:val="en-US"/>
        </w:rPr>
        <w:t xml:space="preserve"> </w:t>
      </w:r>
      <w:r w:rsidR="00B649C8">
        <w:rPr>
          <w:color w:val="000000"/>
          <w:lang w:val="en-US"/>
        </w:rPr>
        <w:fldChar w:fldCharType="begin" w:fldLock="1"/>
      </w:r>
      <w:r w:rsidR="00C95703">
        <w:rPr>
          <w:color w:val="000000"/>
          <w:lang w:val="en-US"/>
        </w:rPr>
        <w:instrText>ADDIN CSL_CITATION {"citationItems":[{"id":"ITEM-1","itemData":{"DOI":"10.1111/mec.14777","ISSN":"1365294X","PMID":"29940087","abstract":"The ubiquity of the “two rules of speciation”—Haldane's rule and the large X-effect—implies a general, special role for sex chromosomes in the evolution of intrinsic postzygotic reproductive isolation. The recent proliferation of genome-scale analyses has revealed two further general observations: (a) complex speciation involving some form of gene flow is not uncommon, and (b) sex chromosomes in male- and in female-heterogametic taxa tend to show elevated differentiation relative to autosomes. Together, these observations are consistent with speciation histories in which population genetic differentiation at autosomal loci is reduced by gene flow while natural selection against hybrid incompatibilities renders sex chromosomes relatively refractory to gene flow. Here, I summarize multilocus population genetic and population genomic evidence for greater differentiation on the X (or Z) vs. the autosomes and consider the possible causes. I review common population genetic circumstances involving no selection and/or no interspecific gene flow that are nevertheless expected to elevate differentiation on sex chromosomes relative to autosomes. I then review theory for why large X-effects exist for hybrid incompatibilities and, more generally, for loci mediating local adaptation. The observed levels of sex chromosome vs. autosomal differentiation, in many cases, appear consistent with simple explanations requiring neither large X-effects nor gene flow. Discerning signatures of large X-effects during complex speciation will therefore require analyses that go beyond chromosome-scale summaries of population genetic differentiation, explicitly test for differential introgression, and/or integrate experimental genetic data.","author":[{"dropping-particle":"","family":"Presgraves","given":"Daven C.","non-dropping-particle":"","parse-names":false,"suffix":""}],"container-title":"Molecular Ecology","id":"ITEM-1","issue":"19","issued":{"date-parts":[["2018"]]},"page":"3822-3830","title":"Evaluating genomic signatures of “the large X-effect” during complex speciation","type":"article-journal","volume":"27"},"uris":["http://www.mendeley.com/documents/?uuid=0ee7671e-f69a-4864-ad99-bdc27ad26718"]},{"id":"ITEM-2","itemData":{"DOI":"10.1371/journal.pbio.0050243","ISSN":"15449173","PMID":"17850182","abstract":"Postzygotic reproductive isolation is characterized by two striking empirical patterns. The first is Haldane's rule - the preferential inviability or sterility of species hybrids of the heterogametic (XY) sex. The second is the so-called large X effect - substitution of one species's X chromosome for another's has a disproportionately large effect on hybrid fitness compared to similar substitution of an autosome. Although the first rule has been well-established, the second rule remains controversial. Here, we dissect the genetic causes of these two rules using a genome-wide introgression analysis of Drosophila mauritiana chromosome segments in an otherwise D. sechellia genetic background. We find that recessive hybrid incompatibilities outnumber dominant ones and that hybrid male steriles outnumber all other types of incompatibility, consistent with the dominance and faster-male theories of Haldane's rule, respectively. We also find that, although X-linked and autosomal introgressions are of similar size, most X-linked introgressions cause hybrid male sterility (60%) whereas few autosomal introgressions do (18%). Our results thus confirm the large X effect and identify its proximate cause: incompatibilities causing hybrid male sterility have a higher density on the X chromosome than on the autosomes. We evaluate several hypotheses for the evolutionary cause of this excess of X-linked hybrid male sterility. © 2007 Masly and Presgraves.","author":[{"dropping-particle":"","family":"Masly","given":"John P.","non-dropping-particle":"","parse-names":false,"suffix":""},{"dropping-particle":"","family":"Presgraves","given":"Daven C.","non-dropping-particle":"","parse-names":false,"suffix":""}],"container-title":"PLoS Biology","id":"ITEM-2","issued":{"date-parts":[["2007"]]},"page":"e243","title":"High-resolution genome-wide dissection of the two rules of speciation in Drosophila","type":"article-journal","volume":"5"},"uris":["http://www.mendeley.com/documents/?uuid=af44f358-f3f9-4a58-88a6-3eb6a05708f5"]},{"id":"ITEM-3","itemData":{"DOI":"10.1111/mec.14577","ISSN":"1365294X","PMID":"29624756","abstract":"Because sex chromosomes, by definition, carry genes that determine sex, mutations that alter their structural and functional stability can have immediate consequences for the individual by reducing fertility, but also for a species by altering the sex ratio. Moreover, the sex-specific segregation patterns of heteromorphic sex chromosomes make them havens for selfish genetic elements that not only create suboptimal sex ratios but can also foster sexual antagonism. Compensatory mutations to mitigate antagonism or return sex ratios to a Fisherian optimum can create hybrid incompatibility and establish reproductive barriers leading to species divergence. The destabilizing influence of these selfish elements is often manifest within populations as copy number variants (CNVs) in satellite repeats and transposable elements (TE) or as CNVs involving sex-determining genes, or genes essential to fertility and sex chromosome dosage compensation. This review catalogs several examples of well-studied sex chromosome CNVs in Drosophilids and mammals that underlie instances of meiotic drive, hybrid incompatibility and disruptions to sex differentiation and sex chromosome dosage compensation. While it is difficult to pinpoint a direct cause/effect relationship between these sex chromosome CNVs and speciation, it is easy to see how their effects in creating imbalances between the sexes, and the compensatory mutations to restore balance, can lead to lineage splitting and species formation.","author":[{"dropping-particle":"","family":"O'Neill","given":"Michael J.","non-dropping-particle":"","parse-names":false,"suffix":""},{"dropping-particle":"","family":"O'Neill","given":"Rachel J.","non-dropping-particle":"","parse-names":false,"suffix":""}],"container-title":"Molecular Ecology","id":"ITEM-3","issued":{"date-parts":[["2018"]]},"title":"Sex chromosome repeats tip the balance towards speciation","type":"article"},"uris":["http://www.mendeley.com/documents/?uuid=e58b9a3a-9ee0-4113-a301-09908330b54c"]},{"id":"ITEM-4","itemData":{"DOI":"10.1038/hdy.2008.93","ISSN":"0018067X","PMID":"18781167","abstract":"Identification of genes involved in reproductive isolation opens novel ways to investigate links between stages of the speciation process. Are the genes coding for ecological adaptations and sexual isolation the same that eventually lead to hybrid sterility and inviability? We review the role of sex-linked genes at different stages of speciation based on four main differences between sex chromosomes and autosomes; (1) relative speed of evolution, (2) non-random accumulation of genes, (3) exposure of incompatible recessive genes in hybrids and (4) recombination rate. At early stages of population divergence ecological differences appear mainly determined by autosomal genes, but fast-evolving sex-linked genes are likely to play an important role for the evolution of sexual isolation by coding for traits with sex-specific fitness effects (for example, primary and secondary sexual traits). Empirical evidence supports this expectation but mainly in female-heterogametic taxa. By contrast, there is clear evidence for both strong X- and Z-linkage of hybrid sterility and inviability at later stages of speciation. Hence genes coding for sexual isolation traits are more likely to eventually cause hybrid sterility when they are sex-linked. We conclude that the link between sexual isolation and evolution of hybrid sterility is more intuitive in male-heterogametic taxa because recessive sexually antagonistic genes are expected to quickly accumulate on the X-chromosome. However, the broader range of sexual traits that are expected to accumulate on the Z-chromosome may facilitate adaptive speciation in female-heterogametic species by allowing male signals and female preferences to remain in linkage disequilibrium despite periods of gene flow. © 2009 Macmillan Publishers Limited All rights reserved.","author":[{"dropping-particle":"","family":"Qvarnström","given":"A.","non-dropping-particle":"","parse-names":false,"suffix":""},{"dropping-particle":"","family":"Bailey","given":"R. I.","non-dropping-particle":"","parse-names":false,"suffix":""}],"container-title":"Heredity","id":"ITEM-4","issued":{"date-parts":[["2009"]]},"title":"Speciation through evolution of sex-linked genes","type":"article"},"uris":["http://www.mendeley.com/documents/?uuid=060edfa6-ce47-4d79-b15d-d903f255bb93"]}],"mendeley":{"formattedCitation":"(6–9)","plainTextFormattedCitation":"(6–9)","previouslyFormattedCitation":"(6–9)"},"properties":{"noteIndex":0},"schema":"https://github.com/citation-style-language/schema/raw/master/csl-citation.json"}</w:instrText>
      </w:r>
      <w:r w:rsidR="00B649C8">
        <w:rPr>
          <w:color w:val="000000"/>
          <w:lang w:val="en-US"/>
        </w:rPr>
        <w:fldChar w:fldCharType="separate"/>
      </w:r>
      <w:r w:rsidR="006E12E5" w:rsidRPr="006E12E5">
        <w:rPr>
          <w:noProof/>
          <w:color w:val="000000"/>
          <w:lang w:val="en-US"/>
        </w:rPr>
        <w:t>(6–9)</w:t>
      </w:r>
      <w:r w:rsidR="00B649C8">
        <w:rPr>
          <w:color w:val="000000"/>
          <w:lang w:val="en-US"/>
        </w:rPr>
        <w:fldChar w:fldCharType="end"/>
      </w:r>
      <w:r w:rsidR="00B510E3">
        <w:rPr>
          <w:color w:val="000000"/>
          <w:lang w:val="en-US"/>
        </w:rPr>
        <w:t xml:space="preserve">. </w:t>
      </w:r>
      <w:r w:rsidR="00E56260">
        <w:rPr>
          <w:color w:val="000000"/>
          <w:lang w:val="en-US"/>
        </w:rPr>
        <w:t>H</w:t>
      </w:r>
      <w:r w:rsidR="00B649C8">
        <w:rPr>
          <w:color w:val="000000"/>
          <w:lang w:val="en-US"/>
        </w:rPr>
        <w:t>owever, h</w:t>
      </w:r>
      <w:r w:rsidR="00E56260">
        <w:rPr>
          <w:color w:val="000000"/>
          <w:lang w:val="en-US"/>
        </w:rPr>
        <w:t xml:space="preserve">ow does sex chromosome evolution </w:t>
      </w:r>
      <w:r w:rsidR="00C96ED1">
        <w:rPr>
          <w:color w:val="000000"/>
          <w:lang w:val="en-US"/>
        </w:rPr>
        <w:t>facilitate</w:t>
      </w:r>
      <w:r w:rsidR="00D355A0">
        <w:rPr>
          <w:color w:val="000000"/>
          <w:lang w:val="en-US"/>
        </w:rPr>
        <w:t xml:space="preserve"> </w:t>
      </w:r>
      <w:r w:rsidR="006E12E5">
        <w:rPr>
          <w:color w:val="000000"/>
          <w:lang w:val="en-US"/>
        </w:rPr>
        <w:t xml:space="preserve">genomic differentiation </w:t>
      </w:r>
      <w:r w:rsidR="00734252">
        <w:rPr>
          <w:color w:val="000000"/>
          <w:lang w:val="en-US"/>
        </w:rPr>
        <w:t>underlying</w:t>
      </w:r>
      <w:r w:rsidR="006E12E5">
        <w:rPr>
          <w:color w:val="000000"/>
          <w:lang w:val="en-US"/>
        </w:rPr>
        <w:t xml:space="preserve"> </w:t>
      </w:r>
      <w:r w:rsidR="00C96ED1">
        <w:rPr>
          <w:color w:val="000000"/>
          <w:lang w:val="en-US"/>
        </w:rPr>
        <w:t xml:space="preserve">speciation remains an open question. </w:t>
      </w:r>
    </w:p>
    <w:p w14:paraId="67A1CC11" w14:textId="3E1C5A99" w:rsidR="00F66240" w:rsidRPr="007367F2" w:rsidRDefault="00D30AF6" w:rsidP="00A62C7F">
      <w:pPr>
        <w:ind w:firstLine="720"/>
        <w:rPr>
          <w:color w:val="000000"/>
          <w:lang w:val="en-US"/>
        </w:rPr>
      </w:pPr>
      <w:r w:rsidRPr="007367F2">
        <w:rPr>
          <w:color w:val="000000"/>
          <w:lang w:val="en-US"/>
        </w:rPr>
        <w:t>The genomic mechanisms shaping introgression at species boundary of diverging and/or recently diverged lineages discloses the intrinsic mechanisms of speciation.</w:t>
      </w:r>
      <w:r w:rsidR="00F744FA">
        <w:rPr>
          <w:color w:val="000000"/>
          <w:lang w:val="en-US"/>
        </w:rPr>
        <w:t xml:space="preserve"> </w:t>
      </w:r>
      <w:r w:rsidR="00C51CD7" w:rsidRPr="007367F2">
        <w:rPr>
          <w:color w:val="000000"/>
          <w:lang w:val="en-US"/>
        </w:rPr>
        <w:t xml:space="preserve">Here we </w:t>
      </w:r>
      <w:r w:rsidR="00316A8F" w:rsidRPr="007367F2">
        <w:rPr>
          <w:color w:val="000000"/>
          <w:lang w:val="en-US"/>
        </w:rPr>
        <w:t xml:space="preserve">investigated the </w:t>
      </w:r>
      <w:r w:rsidR="00B76A13">
        <w:rPr>
          <w:color w:val="000000"/>
          <w:lang w:val="en-US"/>
        </w:rPr>
        <w:t xml:space="preserve">behavior of </w:t>
      </w:r>
      <w:r w:rsidR="00B649C8">
        <w:rPr>
          <w:color w:val="000000"/>
          <w:lang w:val="en-US"/>
        </w:rPr>
        <w:t>a</w:t>
      </w:r>
      <w:r w:rsidR="00B76A13">
        <w:rPr>
          <w:color w:val="000000"/>
          <w:lang w:val="en-US"/>
        </w:rPr>
        <w:t xml:space="preserve"> young sex chromosome</w:t>
      </w:r>
      <w:r w:rsidR="009E7BDB" w:rsidRPr="007367F2">
        <w:rPr>
          <w:color w:val="000000"/>
          <w:lang w:val="en-US"/>
        </w:rPr>
        <w:t xml:space="preserve"> </w:t>
      </w:r>
      <w:r w:rsidR="00B649C8">
        <w:rPr>
          <w:color w:val="000000"/>
          <w:lang w:val="en-US"/>
        </w:rPr>
        <w:t>(</w:t>
      </w:r>
      <w:r w:rsidR="00BD372F">
        <w:rPr>
          <w:color w:val="000000"/>
          <w:lang w:val="en-US"/>
        </w:rPr>
        <w:t>due to the recent</w:t>
      </w:r>
      <w:r w:rsidR="00B649C8">
        <w:rPr>
          <w:color w:val="000000"/>
          <w:lang w:val="en-US"/>
        </w:rPr>
        <w:t xml:space="preserve"> fusion </w:t>
      </w:r>
      <w:r w:rsidR="00CE60BD">
        <w:rPr>
          <w:color w:val="000000"/>
          <w:lang w:val="en-US"/>
        </w:rPr>
        <w:t>of</w:t>
      </w:r>
      <w:r w:rsidR="00B649C8">
        <w:rPr>
          <w:color w:val="000000"/>
          <w:lang w:val="en-US"/>
        </w:rPr>
        <w:t xml:space="preserve"> the autosome and original sex chromosome) </w:t>
      </w:r>
      <w:r w:rsidR="005A0AF6">
        <w:rPr>
          <w:color w:val="000000"/>
          <w:lang w:val="en-US"/>
        </w:rPr>
        <w:t xml:space="preserve">over </w:t>
      </w:r>
      <w:r w:rsidR="006E62C0">
        <w:rPr>
          <w:color w:val="000000"/>
          <w:lang w:val="en-US"/>
        </w:rPr>
        <w:t xml:space="preserve">28 </w:t>
      </w:r>
      <w:r w:rsidR="005A0AF6">
        <w:rPr>
          <w:color w:val="000000"/>
          <w:lang w:val="en-US"/>
        </w:rPr>
        <w:t>generations of</w:t>
      </w:r>
      <w:r w:rsidR="00B76A13">
        <w:rPr>
          <w:color w:val="000000"/>
          <w:lang w:val="en-US"/>
        </w:rPr>
        <w:t xml:space="preserve"> hybridization</w:t>
      </w:r>
      <w:r w:rsidR="002635D4">
        <w:rPr>
          <w:color w:val="000000"/>
          <w:lang w:val="en-US"/>
        </w:rPr>
        <w:t>s</w:t>
      </w:r>
      <w:r w:rsidR="00993F42" w:rsidRPr="007367F2">
        <w:rPr>
          <w:color w:val="000000"/>
          <w:lang w:val="en-US"/>
        </w:rPr>
        <w:t xml:space="preserve"> between</w:t>
      </w:r>
      <w:r w:rsidR="00B76A13">
        <w:rPr>
          <w:color w:val="000000"/>
          <w:lang w:val="en-US"/>
        </w:rPr>
        <w:t xml:space="preserve"> a</w:t>
      </w:r>
      <w:r w:rsidR="00993F42" w:rsidRPr="007367F2">
        <w:rPr>
          <w:color w:val="000000"/>
          <w:lang w:val="en-US"/>
        </w:rPr>
        <w:t xml:space="preserve"> </w:t>
      </w:r>
      <w:r w:rsidR="003818DF" w:rsidRPr="007367F2">
        <w:rPr>
          <w:color w:val="000000"/>
          <w:lang w:val="en-US"/>
        </w:rPr>
        <w:t>recently diverged sister species</w:t>
      </w:r>
      <w:r w:rsidR="00CE2FE7" w:rsidRPr="007367F2">
        <w:rPr>
          <w:color w:val="000000"/>
          <w:lang w:val="en-US"/>
        </w:rPr>
        <w:t>.</w:t>
      </w:r>
      <w:r w:rsidR="00DE0C93" w:rsidRPr="007367F2">
        <w:rPr>
          <w:color w:val="000000"/>
          <w:lang w:val="en-US"/>
        </w:rPr>
        <w:t xml:space="preserve"> </w:t>
      </w:r>
      <w:r w:rsidR="000A5F99" w:rsidRPr="007367F2">
        <w:rPr>
          <w:color w:val="000000"/>
          <w:lang w:val="en-US"/>
        </w:rPr>
        <w:t xml:space="preserve">Hybrid swarms </w:t>
      </w:r>
      <w:r w:rsidR="00CE1759">
        <w:rPr>
          <w:color w:val="000000"/>
          <w:lang w:val="en-US"/>
        </w:rPr>
        <w:t xml:space="preserve">undergoing </w:t>
      </w:r>
      <w:r w:rsidR="00D739B8">
        <w:rPr>
          <w:color w:val="000000"/>
          <w:lang w:val="en-US"/>
        </w:rPr>
        <w:t>hybridization</w:t>
      </w:r>
      <w:r w:rsidR="00694A6A">
        <w:rPr>
          <w:color w:val="000000"/>
          <w:lang w:val="en-US"/>
        </w:rPr>
        <w:t xml:space="preserve"> </w:t>
      </w:r>
      <w:r w:rsidR="000A5F99" w:rsidRPr="007367F2">
        <w:rPr>
          <w:color w:val="000000"/>
          <w:lang w:val="en-US"/>
        </w:rPr>
        <w:t xml:space="preserve">over multiple generations and </w:t>
      </w:r>
      <w:r w:rsidR="0035026F">
        <w:rPr>
          <w:color w:val="000000"/>
          <w:lang w:val="en-US"/>
        </w:rPr>
        <w:t>can reveal</w:t>
      </w:r>
      <w:r w:rsidR="009D17B0">
        <w:rPr>
          <w:color w:val="000000"/>
          <w:lang w:val="en-US"/>
        </w:rPr>
        <w:t xml:space="preserve"> </w:t>
      </w:r>
      <w:r w:rsidR="00953426" w:rsidRPr="007367F2">
        <w:rPr>
          <w:color w:val="000000"/>
          <w:lang w:val="en-US"/>
        </w:rPr>
        <w:t>the extent and direction of introgression in different parts of the genome</w:t>
      </w:r>
      <w:r w:rsidR="00AC5CE1">
        <w:rPr>
          <w:color w:val="000000"/>
          <w:lang w:val="en-US"/>
        </w:rPr>
        <w:t>.</w:t>
      </w:r>
      <w:r w:rsidR="00953426" w:rsidRPr="007367F2">
        <w:rPr>
          <w:color w:val="000000"/>
          <w:lang w:val="en-US"/>
        </w:rPr>
        <w:t xml:space="preserve"> </w:t>
      </w:r>
    </w:p>
    <w:p w14:paraId="50DB9628" w14:textId="0312D2C4" w:rsidR="00BE5D19" w:rsidRPr="007367F2" w:rsidRDefault="00317CD7" w:rsidP="00E20CAC">
      <w:pPr>
        <w:ind w:firstLine="720"/>
        <w:rPr>
          <w:color w:val="000000"/>
          <w:lang w:val="en-US"/>
        </w:rPr>
      </w:pPr>
      <w:r w:rsidRPr="007367F2">
        <w:rPr>
          <w:color w:val="000000"/>
          <w:lang w:val="en-US"/>
        </w:rPr>
        <w:t xml:space="preserve">The </w:t>
      </w:r>
      <w:r w:rsidR="000D5332">
        <w:rPr>
          <w:color w:val="000000"/>
          <w:lang w:val="en-US"/>
        </w:rPr>
        <w:t xml:space="preserve">sister </w:t>
      </w:r>
      <w:r w:rsidR="00196F1C">
        <w:rPr>
          <w:color w:val="000000"/>
          <w:lang w:val="en-US"/>
        </w:rPr>
        <w:t xml:space="preserve">species </w:t>
      </w:r>
      <w:r w:rsidR="003A41DE" w:rsidRPr="00D54E33">
        <w:rPr>
          <w:i/>
          <w:iCs/>
          <w:color w:val="000000"/>
          <w:lang w:val="en-US"/>
        </w:rPr>
        <w:t xml:space="preserve">Drosophila </w:t>
      </w:r>
      <w:proofErr w:type="spellStart"/>
      <w:r w:rsidR="003A41DE" w:rsidRPr="00D54E33">
        <w:rPr>
          <w:i/>
          <w:iCs/>
          <w:color w:val="000000"/>
          <w:lang w:val="en-US"/>
        </w:rPr>
        <w:t>albomicans</w:t>
      </w:r>
      <w:proofErr w:type="spellEnd"/>
      <w:r w:rsidR="003A41DE" w:rsidRPr="007367F2">
        <w:rPr>
          <w:color w:val="000000"/>
          <w:lang w:val="en-US"/>
        </w:rPr>
        <w:t xml:space="preserve"> </w:t>
      </w:r>
      <w:r w:rsidR="00A62C7F">
        <w:rPr>
          <w:color w:val="000000"/>
          <w:lang w:val="en-US"/>
        </w:rPr>
        <w:t>(</w:t>
      </w:r>
      <w:r w:rsidR="00896028">
        <w:rPr>
          <w:color w:val="000000"/>
          <w:lang w:val="en-US"/>
        </w:rPr>
        <w:t xml:space="preserve">distributed in the Asia Pacific island chain, </w:t>
      </w:r>
      <w:r w:rsidR="00A62C7F">
        <w:rPr>
          <w:color w:val="000000"/>
          <w:lang w:val="en-US"/>
        </w:rPr>
        <w:t xml:space="preserve">abbreviated as </w:t>
      </w:r>
      <w:proofErr w:type="spellStart"/>
      <w:r w:rsidR="00A62C7F">
        <w:rPr>
          <w:color w:val="000000"/>
          <w:lang w:val="en-US"/>
        </w:rPr>
        <w:t>alb</w:t>
      </w:r>
      <w:proofErr w:type="spellEnd"/>
      <w:r w:rsidR="00F54AD3">
        <w:rPr>
          <w:color w:val="000000"/>
          <w:lang w:val="en-US"/>
        </w:rPr>
        <w:t xml:space="preserve"> hereon</w:t>
      </w:r>
      <w:r w:rsidR="00A62C7F">
        <w:rPr>
          <w:color w:val="000000"/>
          <w:lang w:val="en-US"/>
        </w:rPr>
        <w:t xml:space="preserve">) </w:t>
      </w:r>
      <w:r w:rsidR="007A71CC" w:rsidRPr="007367F2">
        <w:rPr>
          <w:color w:val="000000"/>
          <w:lang w:val="en-US"/>
        </w:rPr>
        <w:t xml:space="preserve">and </w:t>
      </w:r>
      <w:r w:rsidR="007A71CC" w:rsidRPr="00D54E33">
        <w:rPr>
          <w:i/>
          <w:iCs/>
          <w:color w:val="000000"/>
          <w:lang w:val="en-US"/>
        </w:rPr>
        <w:t xml:space="preserve">D. </w:t>
      </w:r>
      <w:proofErr w:type="spellStart"/>
      <w:r w:rsidR="007A71CC" w:rsidRPr="00D54E33">
        <w:rPr>
          <w:i/>
          <w:iCs/>
          <w:color w:val="000000"/>
          <w:lang w:val="en-US"/>
        </w:rPr>
        <w:t>nasuta</w:t>
      </w:r>
      <w:proofErr w:type="spellEnd"/>
      <w:r w:rsidR="007A71CC" w:rsidRPr="007367F2">
        <w:rPr>
          <w:color w:val="000000"/>
          <w:lang w:val="en-US"/>
        </w:rPr>
        <w:t xml:space="preserve"> </w:t>
      </w:r>
      <w:r w:rsidR="00A62C7F">
        <w:rPr>
          <w:color w:val="000000"/>
          <w:lang w:val="en-US"/>
        </w:rPr>
        <w:t>(</w:t>
      </w:r>
      <w:r w:rsidR="00F158B4">
        <w:rPr>
          <w:color w:val="000000"/>
          <w:lang w:val="en-US"/>
        </w:rPr>
        <w:t xml:space="preserve">occurs in </w:t>
      </w:r>
      <w:r w:rsidR="00E54F3E">
        <w:rPr>
          <w:color w:val="000000"/>
          <w:lang w:val="en-US"/>
        </w:rPr>
        <w:t>West Africa</w:t>
      </w:r>
      <w:r w:rsidR="00080EAB">
        <w:rPr>
          <w:color w:val="000000"/>
          <w:lang w:val="en-US"/>
        </w:rPr>
        <w:t>,</w:t>
      </w:r>
      <w:r w:rsidR="00E54F3E">
        <w:rPr>
          <w:color w:val="000000"/>
          <w:lang w:val="en-US"/>
        </w:rPr>
        <w:t xml:space="preserve"> </w:t>
      </w:r>
      <w:r w:rsidR="00A62C7F">
        <w:rPr>
          <w:color w:val="000000"/>
          <w:lang w:val="en-US"/>
        </w:rPr>
        <w:t xml:space="preserve">abbreviated as </w:t>
      </w:r>
      <w:proofErr w:type="spellStart"/>
      <w:r w:rsidR="00A62C7F">
        <w:rPr>
          <w:color w:val="000000"/>
          <w:lang w:val="en-US"/>
        </w:rPr>
        <w:t>nas</w:t>
      </w:r>
      <w:proofErr w:type="spellEnd"/>
      <w:r w:rsidR="00D82E20">
        <w:rPr>
          <w:color w:val="000000"/>
          <w:lang w:val="en-US"/>
        </w:rPr>
        <w:t xml:space="preserve"> hereon</w:t>
      </w:r>
      <w:r w:rsidR="00A62C7F">
        <w:rPr>
          <w:color w:val="000000"/>
          <w:lang w:val="en-US"/>
        </w:rPr>
        <w:t>)</w:t>
      </w:r>
      <w:r w:rsidR="00571906">
        <w:rPr>
          <w:color w:val="000000"/>
          <w:lang w:val="en-US"/>
        </w:rPr>
        <w:t>,</w:t>
      </w:r>
      <w:r w:rsidR="00196F1C">
        <w:rPr>
          <w:color w:val="000000"/>
          <w:lang w:val="en-US"/>
        </w:rPr>
        <w:t xml:space="preserve"> </w:t>
      </w:r>
      <w:r w:rsidR="00DF3E10">
        <w:rPr>
          <w:color w:val="000000"/>
          <w:lang w:val="en-US"/>
        </w:rPr>
        <w:t xml:space="preserve">diverged around 0.15-0.5 </w:t>
      </w:r>
      <w:proofErr w:type="spellStart"/>
      <w:r w:rsidR="00DF3E10">
        <w:rPr>
          <w:color w:val="000000"/>
          <w:lang w:val="en-US"/>
        </w:rPr>
        <w:t>mya</w:t>
      </w:r>
      <w:proofErr w:type="spellEnd"/>
      <w:r w:rsidR="00DF3E10">
        <w:rPr>
          <w:color w:val="000000"/>
          <w:lang w:val="en-US"/>
        </w:rPr>
        <w:t xml:space="preserve"> </w:t>
      </w:r>
      <w:r w:rsidR="00DF3E10">
        <w:rPr>
          <w:color w:val="000000"/>
          <w:lang w:val="en-US"/>
        </w:rPr>
        <w:fldChar w:fldCharType="begin" w:fldLock="1"/>
      </w:r>
      <w:r w:rsidR="00D233C7">
        <w:rPr>
          <w:color w:val="000000"/>
          <w:lang w:val="en-US"/>
        </w:rPr>
        <w:instrText>ADDIN CSL_CITATION {"citationItems":[{"id":"ITEM-1","itemData":{"DOI":"10.1017/S0016672306008330","ISSN":"00166723","PMID":"17014741","abstract":"The Drosophila nasuta subgroup of the immigrans species group is widely distributed throughout the South-East Asian region, consisting of morphologically similar species with varying degrees of reproductive isolation. Here, I report nucleotide variability data for five X-linked and two mtDNA loci in eight taxa from the nasuta subgroup, with deeper sampling from D. albomicans and its sister species D. nasuta. Phylogenetic relationships among these species vary among different genomic regions, and levels of genetic differentiation suggest that this species group diversified only about one million years ago. D. albomicans and D. nasuta share nucleotide polymorphisms and are distinguished by relatively few fixed differences. Patterns of genetic differentiation between this species pair are compatible with a simple isolation model with no gene flow. Nucleotide variability levels of species in the nasuta group are comparable to those in members of the melanogaster and pseudoobscura species groups, indicating effective population sizes on the order of several million. Population genetic analyses reveal that summaries of the frequency distribution of neutral polymorphisms in both D. albomicans and D. nasuta generally fit the assumptions of the standard neutral model. D. albomicans is of particular interest for evolutionary studies because of its recently formed neo-sex chromosomes, and our phylogenetic and population genetic analyses suggest that it might be an ideal model to study the very early stages of Y chromosome evolution. © 2006 Cambridge University Press.","author":[{"dropping-particle":"","family":"Bachtrog","given":"Doris","non-dropping-particle":"","parse-names":false,"suffix":""}],"container-title":"Genetical Research","id":"ITEM-1","issued":{"date-parts":[["2006"]]},"page":"13-26","title":"The speciation history of the Drosophila nasuta complex","type":"article-journal","volume":"88"},"uris":["http://www.mendeley.com/documents/?uuid=2fd286f0-18a6-453d-a281-caecc4cb9f8e"]},{"id":"ITEM-2","itemData":{"DOI":"10.2307/2409378","ISSN":"00143820","abstract":"The nasuta subgroup of Drosophila consists of 12 known species classified within the immigrans group. D. nasuta and D. albomicans are two sibling species widely distributed throughout the Indo-Pacific tropics, which, although morphologically indistinguishable, have different metaphase-chromosome configurations: chromosomes X and 3 are attached in D. albomicans, so that 60% of its genes are sex linked. Our experiments show that, at least in the laboratory, here is no sexual, mechanical, or gametic isolation between the two species. There is, however, hybrid \"breakdown\" expressed in three ways: 1) reduction in the number of F2 hybrids produced per culture; 2) reduction in the fertility of F2 (males) and F3 (males and females) hybrid progenies; and 3) abnormal sex ratios in the progenies of crosses between strains of certain localities. In experimental populations, the karyotypes of both species are still present in substantial frequencies after 20 generations, although the frequencies of the two karyotypes vary depending on the geographic origin of the strains. Our results support the hypothesis that, in allopatry, the evolution of postzygotic isolation precedes that of prezygotic ioslation. The mtDNA is polymorphic in both D. nasuta and D. albomicas and fairly similar between them. Assuming typical rates of mtDNA evolution, the two species would have diverged from each other about 500,000 years ago, whereas the African and Indian populaitons of D. nasuta (considered to be different subspecies by some authors) might have diverged some 350,000 years ago.","author":[{"dropping-particle":"","family":"Chang","given":"Hwei-Yu","non-dropping-particle":"","parse-names":false,"suffix":""},{"dropping-particle":"","family":"Ayala","given":"Francisco J.","non-dropping-particle":"","parse-names":false,"suffix":""}],"container-title":"Evolution","id":"ITEM-2","issued":{"date-parts":[["1989"]]},"page":"11610-1624","title":"On the Origin of Incipient Reproductive Isolation: The Case of Drosophila albomicans and D. nasuta","type":"article-journal","volume":"43"},"uris":["http://www.mendeley.com/documents/?uuid=a3b856ee-1667-4198-b4c3-6ef465db9bab"]}],"mendeley":{"formattedCitation":"(10, 11)","manualFormatting":"(10","plainTextFormattedCitation":"(10, 11)","previouslyFormattedCitation":"(10, 11)"},"properties":{"noteIndex":0},"schema":"https://github.com/citation-style-language/schema/raw/master/csl-citation.json"}</w:instrText>
      </w:r>
      <w:r w:rsidR="00DF3E10">
        <w:rPr>
          <w:color w:val="000000"/>
          <w:lang w:val="en-US"/>
        </w:rPr>
        <w:fldChar w:fldCharType="separate"/>
      </w:r>
      <w:r w:rsidR="00DF3E10" w:rsidRPr="00C95703">
        <w:rPr>
          <w:noProof/>
          <w:color w:val="000000"/>
          <w:lang w:val="en-US"/>
        </w:rPr>
        <w:t>(10</w:t>
      </w:r>
      <w:r w:rsidR="00DF3E10">
        <w:rPr>
          <w:color w:val="000000"/>
          <w:lang w:val="en-US"/>
        </w:rPr>
        <w:fldChar w:fldCharType="end"/>
      </w:r>
      <w:r w:rsidR="00DF3E10">
        <w:rPr>
          <w:color w:val="000000"/>
          <w:lang w:val="en-US"/>
        </w:rPr>
        <w:t xml:space="preserve">, </w:t>
      </w:r>
      <w:r w:rsidR="00DF3E10">
        <w:rPr>
          <w:color w:val="000000"/>
          <w:lang w:val="en-US"/>
        </w:rPr>
        <w:fldChar w:fldCharType="begin" w:fldLock="1"/>
      </w:r>
      <w:r w:rsidR="00D233C7">
        <w:rPr>
          <w:color w:val="000000"/>
          <w:lang w:val="en-US"/>
        </w:rPr>
        <w:instrText>ADDIN CSL_CITATION {"citationItems":[{"id":"ITEM-1","itemData":{"DOI":"10.1266/jjg.57.113","ISSN":"0021504X","abstract":"The evolutionary genetic studies of more than ten species or subspecies belonging to the D. nasuta subgroup lead the following conclusions; Morphological differentiation has been observed qualitatively as well as quantitatively, but closely related species could not be identified by means of the techniques of external morphology. By the hybridization tests, D. nasuta, Indian D. nasuta, D. albomicans, and E. keptdauana are closely related species, and four subspecies of D, sul-furigaster are close to D. pulaua. D. kohkoa, D. pallidifrons and Taxon-F are related species to D. sulfurigaster, but are differentiated from each other. Judging from the allozyme analyses, the local populations of D, nasuta were genetically similar in two Esterase loci. The Chiangmai population was differentiated from other allopatric populations of D. sulfurigaster albostrigaia. The pattern of the speciation process in the D. nasuta subgroup was discussed. © 1982, The Genetics Society of Japan. All rights reserved.","author":[{"dropping-particle":"","family":"Wakahama","given":"Ken Ichi","non-dropping-particle":"","parse-names":false,"suffix":""},{"dropping-particle":"","family":"Foyama","given":"Yoshiaki","non-dropping-particle":"","parse-names":false,"suffix":""},{"dropping-particle":"","family":"Shimada","given":"Yoko","non-dropping-particle":"","parse-names":false,"suffix":""},{"dropping-particle":"","family":"Takanashi","given":"Etsuko","non-dropping-particle":"","parse-names":false,"suffix":""},{"dropping-particle":"","family":"Hatsumi","given":"Machiko","non-dropping-particle":"","parse-names":false,"suffix":""},{"dropping-particle":"","family":"Uwabo","given":"Momoko","non-dropping-particle":"","parse-names":false,"suffix":""},{"dropping-particle":"","family":"Mita","given":"Yoshiko","non-dropping-particle":"","parse-names":false,"suffix":""}],"container-title":"The Japanese Journal of Genetics","id":"ITEM-1","issued":{"date-parts":[["1982"]]},"page":"113-141","title":"Genetic studies of the Drosophila nasuta subgroup, with notes on distribution and morphology","type":"article-journal","volume":"57"},"uris":["http://www.mendeley.com/documents/?uuid=801ad089-113d-40fa-acdd-ebfac39fcc51"]}],"mendeley":{"formattedCitation":"(12)","manualFormatting":"11)","plainTextFormattedCitation":"(12)","previouslyFormattedCitation":"(12)"},"properties":{"noteIndex":0},"schema":"https://github.com/citation-style-language/schema/raw/master/csl-citation.json"}</w:instrText>
      </w:r>
      <w:r w:rsidR="00DF3E10">
        <w:rPr>
          <w:color w:val="000000"/>
          <w:lang w:val="en-US"/>
        </w:rPr>
        <w:fldChar w:fldCharType="separate"/>
      </w:r>
      <w:r w:rsidR="00DF3E10" w:rsidRPr="00C95703">
        <w:rPr>
          <w:noProof/>
          <w:color w:val="000000"/>
          <w:lang w:val="en-US"/>
        </w:rPr>
        <w:t>11)</w:t>
      </w:r>
      <w:r w:rsidR="00DF3E10">
        <w:rPr>
          <w:color w:val="000000"/>
          <w:lang w:val="en-US"/>
        </w:rPr>
        <w:fldChar w:fldCharType="end"/>
      </w:r>
      <w:r w:rsidR="00571906">
        <w:rPr>
          <w:color w:val="000000"/>
          <w:lang w:val="en-US"/>
        </w:rPr>
        <w:t>,</w:t>
      </w:r>
      <w:r w:rsidR="00DF3E10">
        <w:rPr>
          <w:color w:val="000000"/>
          <w:lang w:val="en-US"/>
        </w:rPr>
        <w:t xml:space="preserve"> </w:t>
      </w:r>
      <w:r w:rsidR="00CF065A">
        <w:rPr>
          <w:color w:val="000000"/>
          <w:lang w:val="en-US"/>
        </w:rPr>
        <w:t xml:space="preserve">while </w:t>
      </w:r>
      <w:proofErr w:type="spellStart"/>
      <w:r w:rsidR="00CF065A">
        <w:rPr>
          <w:color w:val="000000"/>
          <w:lang w:val="en-US"/>
        </w:rPr>
        <w:t>alb</w:t>
      </w:r>
      <w:proofErr w:type="spellEnd"/>
      <w:r w:rsidR="00CF065A">
        <w:rPr>
          <w:color w:val="000000"/>
          <w:lang w:val="en-US"/>
        </w:rPr>
        <w:t xml:space="preserve"> harbors one of the youngest known sex chromosome pairs</w:t>
      </w:r>
      <w:r w:rsidR="00DB6769">
        <w:rPr>
          <w:color w:val="000000"/>
          <w:lang w:val="en-US"/>
        </w:rPr>
        <w:t xml:space="preserve"> (formed around 0.12 </w:t>
      </w:r>
      <w:proofErr w:type="spellStart"/>
      <w:r w:rsidR="00DB6769">
        <w:rPr>
          <w:color w:val="000000"/>
          <w:lang w:val="en-US"/>
        </w:rPr>
        <w:t>mya</w:t>
      </w:r>
      <w:proofErr w:type="spellEnd"/>
      <w:r w:rsidR="00997DE5">
        <w:rPr>
          <w:color w:val="000000"/>
          <w:lang w:val="en-US"/>
        </w:rPr>
        <w:fldChar w:fldCharType="begin" w:fldLock="1"/>
      </w:r>
      <w:r w:rsidR="00B84CB2">
        <w:rPr>
          <w:color w:val="000000"/>
          <w:lang w:val="en-US"/>
        </w:rPr>
        <w:instrText>ADDIN CSL_CITATION {"citationItems":[{"id":"ITEM-1","itemData":{"DOI":"10.1371/journal.pgen.1008502","ISSN":"15537404","PMID":"31738748","abstract":"Male Drosophila typically have achiasmatic meiosis, and fusions between autosomes and the Y chromosome have repeatedly created non-recombining neo-Y chromosomes that degenerate. Intriguingly, Drosophila nasuta males recombine, but their close relative D. albomicans reverted back to achiasmy after evolving neo-sex chromosomes. Here we use genome-wide polymorphism data to reconstruct the complex evolutionary history of neo-sex chromosomes in D. albomicans and examine the effect of recombination and its cessation on the initiation of neo-Y decay. Population and phylogenomic analyses reveal three distinct neo-Y types that are geographically restricted. Due to ancestral recombination with the neo-X, overall nucleotide diversity on the neo-Y is similar to the neo-X but severely reduced within neo-Y types. Consistently, the neo-Y chromosomes fail to form a monophyletic clade in sliding window trees outside of the region proximal to the fusion. Based on tree topology changes, we inferred the recombination breakpoints that produced haplotypes specific to each neo-Y type. We show that recombination became suppressed at different time points for the different neo-Y haplotypes.Haplotype age correlates with onset of neo-Y decay, and older neo-Y haplotypes show more fixed gene disruption via frameshift indels and down-regulation of neo-Y alleles. Genes are downregulated independently on the different neo-Ys, but are depleted of testes-expressed genes across all haplotypes. This indicates that genes important for male function are initially shielded from degeneration. Our results offer a time course of the early progression of Y chromosome evolution, showing how the suppression of recombination, through the reversal to achiasmy in D. albomicans males, initiates the process of degeneration.","author":[{"dropping-particle":"","family":"Wei","given":"Kevin H.C.","non-dropping-particle":"","parse-names":false,"suffix":""},{"dropping-particle":"","family":"Bachtrog","given":"Doris","non-dropping-particle":"","parse-names":false,"suffix":""}],"container-title":"PLoS Genetics","id":"ITEM-1","issue":"11","issued":{"date-parts":[["2019"]]},"page":"e1008502","title":"Ancestral male recombination in Drosophila albomicans produced geographically restricted neo-Y chromosome haplotypes varying in age and onset of decay","type":"article-journal","volume":"15"},"uris":["http://www.mendeley.com/documents/?uuid=e2be4062-76ec-4a9b-ac24-e9ae7e17d06b"]}],"mendeley":{"formattedCitation":"(13)","plainTextFormattedCitation":"(13)","previouslyFormattedCitation":"(13)"},"properties":{"noteIndex":0},"schema":"https://github.com/citation-style-language/schema/raw/master/csl-citation.json"}</w:instrText>
      </w:r>
      <w:r w:rsidR="00997DE5">
        <w:rPr>
          <w:color w:val="000000"/>
          <w:lang w:val="en-US"/>
        </w:rPr>
        <w:fldChar w:fldCharType="separate"/>
      </w:r>
      <w:r w:rsidR="00997DE5" w:rsidRPr="00997DE5">
        <w:rPr>
          <w:noProof/>
          <w:color w:val="000000"/>
          <w:lang w:val="en-US"/>
        </w:rPr>
        <w:t>(13)</w:t>
      </w:r>
      <w:r w:rsidR="00997DE5">
        <w:rPr>
          <w:color w:val="000000"/>
          <w:lang w:val="en-US"/>
        </w:rPr>
        <w:fldChar w:fldCharType="end"/>
      </w:r>
      <w:r w:rsidR="00DB6769">
        <w:rPr>
          <w:color w:val="000000"/>
          <w:lang w:val="en-US"/>
        </w:rPr>
        <w:t xml:space="preserve">) </w:t>
      </w:r>
      <w:r w:rsidR="00602DFC">
        <w:rPr>
          <w:color w:val="000000"/>
          <w:lang w:val="en-US"/>
        </w:rPr>
        <w:t xml:space="preserve">that </w:t>
      </w:r>
      <w:r w:rsidR="00867A30">
        <w:rPr>
          <w:color w:val="000000"/>
          <w:lang w:val="en-US"/>
        </w:rPr>
        <w:t>are</w:t>
      </w:r>
      <w:r w:rsidR="00602DFC">
        <w:rPr>
          <w:color w:val="000000"/>
          <w:lang w:val="en-US"/>
        </w:rPr>
        <w:t xml:space="preserve"> </w:t>
      </w:r>
      <w:r w:rsidR="00B94520">
        <w:rPr>
          <w:color w:val="000000"/>
          <w:lang w:val="en-US"/>
        </w:rPr>
        <w:t xml:space="preserve">different from </w:t>
      </w:r>
      <w:proofErr w:type="spellStart"/>
      <w:r w:rsidR="00B94520">
        <w:rPr>
          <w:color w:val="000000"/>
          <w:lang w:val="en-US"/>
        </w:rPr>
        <w:t>nas</w:t>
      </w:r>
      <w:proofErr w:type="spellEnd"/>
      <w:r w:rsidR="00866688">
        <w:rPr>
          <w:color w:val="000000"/>
          <w:lang w:val="en-US"/>
        </w:rPr>
        <w:t xml:space="preserve"> </w:t>
      </w:r>
      <w:r w:rsidR="00D233C7">
        <w:rPr>
          <w:color w:val="000000"/>
          <w:lang w:val="en-US"/>
        </w:rPr>
        <w:fldChar w:fldCharType="begin" w:fldLock="1"/>
      </w:r>
      <w:r w:rsidR="00B84CB2">
        <w:rPr>
          <w:color w:val="000000"/>
          <w:lang w:val="en-US"/>
        </w:rPr>
        <w:instrText>ADDIN CSL_CITATION {"citationItems":[{"id":"ITEM-1","itemData":{"DOI":"10.1266/jjg.69.183","ISSN":"0021504X","PMID":"8074888","abstract":"Drosophila albomicans is a species widely distributed but mainly in Southeast Asia. In its traditional distribution, there are substantial genetic differentiations among three geographic areas, Southeast Asian continent, Taiwan and Nansei islands. In the last decade, however, this species has invaded the Japanese mainland and is now spreading its distribution area to western Japan. In this study, variations of chromosomal arrangements, allozymes and sex ratio in F2 hybrids with D. nasuta were examined to identify the origins of the newly colonizing population. The results strongly suggest that the origins of Japanese mainland population can be found in Taiwan. © 1994, The Genetics Society of Japan. All rights reserved.","author":[{"dropping-particle":"","family":"Ohsako","given":"Takashi","non-dropping-particle":"","parse-names":false,"suffix":""},{"dropping-particle":"","family":"Aotsuka","given":"Tadashi","non-dropping-particle":"","parse-names":false,"suffix":""},{"dropping-particle":"","family":"Kitagawa","given":"Osamu","non-dropping-particle":"","parse-names":false,"suffix":""}],"container-title":"Japanese Journal of Genetics","id":"ITEM-1","issued":{"date-parts":[["1994"]]},"page":"183-194","title":"The origins of the Japanese mainland population of Drosophila albomicans","type":"article-journal","volume":"69"},"uris":["http://www.mendeley.com/documents/?uuid=8ec61996-87ee-4fab-8ef5-d628a23f887a"]},{"id":"ITEM-2","itemData":{"DOI":"10.1266/jjg.57.113","ISSN":"0021504X","abstract":"The evolutionary genetic studies of more than ten species or subspecies belonging to the D. nasuta subgroup lead the following conclusions; Morphological differentiation has been observed qualitatively as well as quantitatively, but closely related species could not be identified by means of the techniques of external morphology. By the hybridization tests, D. nasuta, Indian D. nasuta, D. albomicans, and E. keptdauana are closely related species, and four subspecies of D, sul-furigaster are close to D. pulaua. D. kohkoa, D. pallidifrons and Taxon-F are related species to D. sulfurigaster, but are differentiated from each other. Judging from the allozyme analyses, the local populations of D, nasuta were genetically similar in two Esterase loci. The Chiangmai population was differentiated from other allopatric populations of D. sulfurigaster albostrigaia. The pattern of the speciation process in the D. nasuta subgroup was discussed. © 1982, The Genetics Society of Japan. All rights reserved.","author":[{"dropping-particle":"","family":"Wakahama","given":"Ken Ichi","non-dropping-particle":"","parse-names":false,"suffix":""},{"dropping-particle":"","family":"Foyama","given":"Yoshiaki","non-dropping-particle":"","parse-names":false,"suffix":""},{"dropping-particle":"","family":"Shimada","given":"Yoko","non-dropping-particle":"","parse-names":false,"suffix":""},{"dropping-particle":"","family":"Takanashi","given":"Etsuko","non-dropping-particle":"","parse-names":false,"suffix":""},{"dropping-particle":"","family":"Hatsumi","given":"Machiko","non-dropping-particle":"","parse-names":false,"suffix":""},{"dropping-particle":"","family":"Uwabo","given":"Momoko","non-dropping-particle":"","parse-names":false,"suffix":""},{"dropping-particle":"","family":"Mita","given":"Yoshiko","non-dropping-particle":"","parse-names":false,"suffix":""}],"container-title":"The Japanese Journal of Genetics","id":"ITEM-2","issued":{"date-parts":[["1982"]]},"page":"113-141","title":"Genetic studies of the Drosophila nasuta subgroup, with notes on distribution and morphology","type":"article-journal","volume":"57"},"uris":["http://www.mendeley.com/documents/?uuid=801ad089-113d-40fa-acdd-ebfac39fcc51"]}],"mendeley":{"formattedCitation":"(12, 14)","plainTextFormattedCitation":"(12, 14)","previouslyFormattedCitation":"(12, 14)"},"properties":{"noteIndex":0},"schema":"https://github.com/citation-style-language/schema/raw/master/csl-citation.json"}</w:instrText>
      </w:r>
      <w:r w:rsidR="00D233C7">
        <w:rPr>
          <w:color w:val="000000"/>
          <w:lang w:val="en-US"/>
        </w:rPr>
        <w:fldChar w:fldCharType="separate"/>
      </w:r>
      <w:r w:rsidR="00997DE5" w:rsidRPr="00997DE5">
        <w:rPr>
          <w:noProof/>
          <w:color w:val="000000"/>
          <w:lang w:val="en-US"/>
        </w:rPr>
        <w:t>(12, 14)</w:t>
      </w:r>
      <w:r w:rsidR="00D233C7">
        <w:rPr>
          <w:color w:val="000000"/>
          <w:lang w:val="en-US"/>
        </w:rPr>
        <w:fldChar w:fldCharType="end"/>
      </w:r>
      <w:r w:rsidR="00CF065A">
        <w:rPr>
          <w:color w:val="000000"/>
          <w:lang w:val="en-US"/>
        </w:rPr>
        <w:t xml:space="preserve">, </w:t>
      </w:r>
      <w:r w:rsidR="00921932">
        <w:rPr>
          <w:color w:val="000000"/>
          <w:lang w:val="en-US"/>
        </w:rPr>
        <w:t xml:space="preserve">provides a unique opportunity to investigate the role of </w:t>
      </w:r>
      <w:r w:rsidR="000405EE">
        <w:rPr>
          <w:color w:val="000000"/>
          <w:lang w:val="en-US"/>
        </w:rPr>
        <w:t xml:space="preserve">sex chromosome evolution </w:t>
      </w:r>
      <w:r w:rsidR="004D54FB">
        <w:rPr>
          <w:color w:val="000000"/>
          <w:lang w:val="en-US"/>
        </w:rPr>
        <w:t>in</w:t>
      </w:r>
      <w:r w:rsidR="000405EE">
        <w:rPr>
          <w:color w:val="000000"/>
          <w:lang w:val="en-US"/>
        </w:rPr>
        <w:t xml:space="preserve"> speciation</w:t>
      </w:r>
      <w:r w:rsidR="004912ED" w:rsidRPr="007367F2">
        <w:rPr>
          <w:color w:val="000000"/>
          <w:lang w:val="en-US"/>
        </w:rPr>
        <w:t xml:space="preserve">. </w:t>
      </w:r>
      <w:r w:rsidR="00CE2115">
        <w:rPr>
          <w:color w:val="000000"/>
          <w:lang w:val="en-US"/>
        </w:rPr>
        <w:t>k</w:t>
      </w:r>
      <w:r w:rsidR="00F35C66">
        <w:rPr>
          <w:color w:val="000000"/>
          <w:lang w:val="en-US"/>
        </w:rPr>
        <w:t>aryotype studies suggest that the</w:t>
      </w:r>
      <w:r w:rsidR="005034B8">
        <w:rPr>
          <w:color w:val="000000"/>
          <w:lang w:val="en-US"/>
        </w:rPr>
        <w:t xml:space="preserve"> fusion of </w:t>
      </w:r>
      <w:proofErr w:type="spellStart"/>
      <w:r w:rsidR="00090098">
        <w:rPr>
          <w:color w:val="000000"/>
          <w:lang w:val="en-US"/>
        </w:rPr>
        <w:t>alb</w:t>
      </w:r>
      <w:proofErr w:type="spellEnd"/>
      <w:r w:rsidR="00090098">
        <w:rPr>
          <w:color w:val="000000"/>
          <w:lang w:val="en-US"/>
        </w:rPr>
        <w:t xml:space="preserve"> </w:t>
      </w:r>
      <w:r w:rsidR="005034B8">
        <w:rPr>
          <w:color w:val="000000"/>
          <w:lang w:val="en-US"/>
        </w:rPr>
        <w:t>Muller CD (an autosome) and Muller A (the ancestral sex chromosome) formed neo-X before the secondary fusion of the ancestral Y chromosome with Muller CD</w:t>
      </w:r>
      <w:r w:rsidR="00F531E3">
        <w:rPr>
          <w:color w:val="000000"/>
          <w:lang w:val="en-US"/>
        </w:rPr>
        <w:t xml:space="preserve"> </w:t>
      </w:r>
      <w:r w:rsidR="00864E94">
        <w:rPr>
          <w:color w:val="000000"/>
          <w:lang w:val="en-US"/>
        </w:rPr>
        <w:fldChar w:fldCharType="begin" w:fldLock="1"/>
      </w:r>
      <w:r w:rsidR="00B84CB2">
        <w:rPr>
          <w:color w:val="000000"/>
          <w:lang w:val="en-US"/>
        </w:rPr>
        <w:instrText>ADDIN CSL_CITATION {"citationItems":[{"id":"ITEM-1","itemData":{"DOI":"10.1038/sj.hdy.6885470","ISSN":"0018067X","PMID":"10447701","abstract":"A 'stepwise chromosome evolution model' is proposed to elaborate the two stages of the sex chromosome evolution of Drosophila albomicans. To explain the occurrence of both a 3-X and a 3-Y in this species it is proposed that these chromosomes evolved sequentially. The selection forces acting in the two stages are different. The genic composition in the first fused sex chromosome of D. albomicans was supposed to be selectively superior to the primitive unfused chromosomes, thus the fused chromosome could overcome the meiotic structural incompatibility and be maintained in the population during the first stage. When the second fusion occurred, the newly fused sex chromosome was preferentially selected, as it could provide a meiotic pairing partner for the first fusion. The fused sex chromosomes were eventually fixed in the population. Based on this model, we tried to determine which fused chromosome, 3-X or 3-Y, established first. The karyotyping result of four experimental hybrid populations showed that the fused 3-X, as opposed to 3-Y, chromosome has higher fitness values. However, without the coexistence of 3-X, 3-Y is excluded rapidly. Therefore, 3-X is likely to be the first fused chromosome in the stepwise chromosome evolution model. The formation and fixation of the fused 3-Y chromosome occurred subsequently.","author":[{"dropping-particle":"","family":"Yu","given":"Yuh Chyn","non-dropping-particle":"","parse-names":false,"suffix":""},{"dropping-particle":"","family":"Lin","given":"Fei Jann","non-dropping-particle":"","parse-names":false,"suffix":""},{"dropping-particle":"","family":"Chang","given":"Hwei Yu","non-dropping-particle":"","parse-names":false,"suffix":""}],"container-title":"Heredity","id":"ITEM-1","issue":"1","issued":{"date-parts":[["1999"]]},"page":"39-45","title":"Stepwise chromosome evolution in Drosophila albomicans","type":"article-journal","volume":"83"},"uris":["http://www.mendeley.com/documents/?uuid=d7f57675-93fc-4eaa-a92c-2f8a1b08cc32"]}],"mendeley":{"formattedCitation":"(15)","plainTextFormattedCitation":"(15)","previouslyFormattedCitation":"(15)"},"properties":{"noteIndex":0},"schema":"https://github.com/citation-style-language/schema/raw/master/csl-citation.json"}</w:instrText>
      </w:r>
      <w:r w:rsidR="00864E94">
        <w:rPr>
          <w:color w:val="000000"/>
          <w:lang w:val="en-US"/>
        </w:rPr>
        <w:fldChar w:fldCharType="separate"/>
      </w:r>
      <w:r w:rsidR="00997DE5" w:rsidRPr="00997DE5">
        <w:rPr>
          <w:noProof/>
          <w:color w:val="000000"/>
          <w:lang w:val="en-US"/>
        </w:rPr>
        <w:t>(15)</w:t>
      </w:r>
      <w:r w:rsidR="00864E94">
        <w:rPr>
          <w:color w:val="000000"/>
          <w:lang w:val="en-US"/>
        </w:rPr>
        <w:fldChar w:fldCharType="end"/>
      </w:r>
      <w:r w:rsidR="003125FB">
        <w:rPr>
          <w:color w:val="000000"/>
          <w:lang w:val="en-US"/>
        </w:rPr>
        <w:t xml:space="preserve">. This </w:t>
      </w:r>
      <w:r w:rsidR="00901A45">
        <w:rPr>
          <w:color w:val="000000"/>
          <w:lang w:val="en-US"/>
        </w:rPr>
        <w:t xml:space="preserve">inference was supported by the recent population genetic analyses </w:t>
      </w:r>
      <w:r w:rsidR="002934C8">
        <w:rPr>
          <w:color w:val="000000"/>
          <w:lang w:val="en-US"/>
        </w:rPr>
        <w:t xml:space="preserve">in which the neo-X haplotype is largely fixed within </w:t>
      </w:r>
      <w:proofErr w:type="spellStart"/>
      <w:r w:rsidR="002934C8">
        <w:rPr>
          <w:color w:val="000000"/>
          <w:lang w:val="en-US"/>
        </w:rPr>
        <w:t>alb</w:t>
      </w:r>
      <w:proofErr w:type="spellEnd"/>
      <w:r w:rsidR="002934C8">
        <w:rPr>
          <w:color w:val="000000"/>
          <w:lang w:val="en-US"/>
        </w:rPr>
        <w:t xml:space="preserve"> while neo-Ys are </w:t>
      </w:r>
      <w:r w:rsidR="00331C30">
        <w:rPr>
          <w:rFonts w:hint="eastAsia"/>
          <w:color w:val="000000"/>
          <w:lang w:val="en-US"/>
        </w:rPr>
        <w:t>still</w:t>
      </w:r>
      <w:r w:rsidR="00331C30">
        <w:rPr>
          <w:color w:val="000000"/>
          <w:lang w:val="en-US"/>
        </w:rPr>
        <w:t xml:space="preserve"> </w:t>
      </w:r>
      <w:r w:rsidR="002934C8">
        <w:rPr>
          <w:color w:val="000000"/>
          <w:lang w:val="en-US"/>
        </w:rPr>
        <w:t>polymorphic</w:t>
      </w:r>
      <w:r w:rsidR="009D7499">
        <w:rPr>
          <w:color w:val="000000"/>
          <w:lang w:val="en-US"/>
        </w:rPr>
        <w:t xml:space="preserve"> </w:t>
      </w:r>
      <w:r w:rsidR="009D7499">
        <w:rPr>
          <w:color w:val="000000"/>
          <w:lang w:val="en-US"/>
        </w:rPr>
        <w:fldChar w:fldCharType="begin" w:fldLock="1"/>
      </w:r>
      <w:r w:rsidR="00B84CB2">
        <w:rPr>
          <w:color w:val="000000"/>
          <w:lang w:val="en-US"/>
        </w:rPr>
        <w:instrText>ADDIN CSL_CITATION {"citationItems":[{"id":"ITEM-1","itemData":{"DOI":"10.1093/molbev/msv221","ISSN":"15371719","PMID":"26494844","abstract":"Researchers studying Y chromosome evolution have drawn attention to neo-Y chromosomes in Drosophila species due to their resembling the initial stage of Y chromosome evolution. In the studies of neo-Y chromosome of Drosophila miranda, the extremely low genetic diversity observed suggested various modes of natural selection acting on the nonrecombining genome. However, alternative possibility may come from its peculiar origin from a single chromosomal fusion event with male achiasmy, which potentially caused and maintained the low genetic diversity of the neo-Y chromosome. Here, we report a real case where a neo-Y chromosome is in transition from an autosome to a typical Y chromosome. The neo-Y chromosome of Drosophila albomicans harbored a rich genetic diversity comparable to its gametologous neo-X chromosome and an autosome in the same genome. Analyzing sequence variations in 53 genes and measuring recombination rates between pairs of loci by cross experiments, we elucidated the evolutionary scenario of the neo-Y chromosome of D. albomicans having high genetic diversity without assuming selective force, i.e., it originated from a single chromosomal fusion event, experienced meiotic recombination during the initial stage of evolution and diverged from neo-X chromosome by the suppression of recombination tens or a few hundreds of thousand years ago. Consequently, the observed high genetic diversity on the neo-Y chromosome suggested a strong effect of meiotic recombination to introduce genetic variations into the newly arisen sex chromosome.","author":[{"dropping-particle":"","family":"Satomura","given":"Kazuhiro","non-dropping-particle":"","parse-names":false,"suffix":""},{"dropping-particle":"","family":"Tamura","given":"Koichiro","non-dropping-particle":"","parse-names":false,"suffix":""}],"container-title":"Molecular Biology and Evolution","id":"ITEM-1","issued":{"date-parts":[["2016"]]},"page":"367-374","title":"Ancient male recombination shaped genetic diversity of Neo-Y Chromosome in drosophila albomicans","type":"article-journal","volume":"33"},"uris":["http://www.mendeley.com/documents/?uuid=973163a5-4e89-4c47-9c87-d9019e32b681"]},{"id":"ITEM-2","itemData":{"DOI":"10.1371/journal.pgen.1008502","ISSN":"15537404","PMID":"31738748","abstract":"Male Drosophila typically have achiasmatic meiosis, and fusions between autosomes and the Y chromosome have repeatedly created non-recombining neo-Y chromosomes that degenerate. Intriguingly, Drosophila nasuta males recombine, but their close relative D. albomicans reverted back to achiasmy after evolving neo-sex chromosomes. Here we use genome-wide polymorphism data to reconstruct the complex evolutionary history of neo-sex chromosomes in D. albomicans and examine the effect of recombination and its cessation on the initiation of neo-Y decay. Population and phylogenomic analyses reveal three distinct neo-Y types that are geographically restricted. Due to ancestral recombination with the neo-X, overall nucleotide diversity on the neo-Y is similar to the neo-X but severely reduced within neo-Y types. Consistently, the neo-Y chromosomes fail to form a monophyletic clade in sliding window trees outside of the region proximal to the fusion. Based on tree topology changes, we inferred the recombination breakpoints that produced haplotypes specific to each neo-Y type. We show that recombination became suppressed at different time points for the different neo-Y haplotypes.Haplotype age correlates with onset of neo-Y decay, and older neo-Y haplotypes show more fixed gene disruption via frameshift indels and down-regulation of neo-Y alleles. Genes are downregulated independently on the different neo-Ys, but are depleted of testes-expressed genes across all haplotypes. This indicates that genes important for male function are initially shielded from degeneration. Our results offer a time course of the early progression of Y chromosome evolution, showing how the suppression of recombination, through the reversal to achiasmy in D. albomicans males, initiates the process of degeneration.","author":[{"dropping-particle":"","family":"Wei","given":"Kevin H.C.","non-dropping-particle":"","parse-names":false,"suffix":""},{"dropping-particle":"","family":"Bachtrog","given":"Doris","non-dropping-particle":"","parse-names":false,"suffix":""}],"container-title":"PLoS Genetics","id":"ITEM-2","issue":"11","issued":{"date-parts":[["2019"]]},"page":"e1008502","title":"Ancestral male recombination in Drosophila albomicans produced geographically restricted neo-Y chromosome haplotypes varying in age and onset of decay","type":"article-journal","volume":"15"},"uris":["http://www.mendeley.com/documents/?uuid=e2be4062-76ec-4a9b-ac24-e9ae7e17d06b"]}],"mendeley":{"formattedCitation":"(13, 16)","plainTextFormattedCitation":"(13, 16)","previouslyFormattedCitation":"(13, 16)"},"properties":{"noteIndex":0},"schema":"https://github.com/citation-style-language/schema/raw/master/csl-citation.json"}</w:instrText>
      </w:r>
      <w:r w:rsidR="009D7499">
        <w:rPr>
          <w:color w:val="000000"/>
          <w:lang w:val="en-US"/>
        </w:rPr>
        <w:fldChar w:fldCharType="separate"/>
      </w:r>
      <w:r w:rsidR="00997DE5" w:rsidRPr="00997DE5">
        <w:rPr>
          <w:noProof/>
          <w:color w:val="000000"/>
          <w:lang w:val="en-US"/>
        </w:rPr>
        <w:t>(13, 16)</w:t>
      </w:r>
      <w:r w:rsidR="009D7499">
        <w:rPr>
          <w:color w:val="000000"/>
          <w:lang w:val="en-US"/>
        </w:rPr>
        <w:fldChar w:fldCharType="end"/>
      </w:r>
      <w:r w:rsidR="002934C8">
        <w:rPr>
          <w:color w:val="000000"/>
          <w:lang w:val="en-US"/>
        </w:rPr>
        <w:t xml:space="preserve">. </w:t>
      </w:r>
      <w:r w:rsidR="005C4660">
        <w:rPr>
          <w:color w:val="000000"/>
          <w:lang w:val="en-US"/>
        </w:rPr>
        <w:t>Regional r</w:t>
      </w:r>
      <w:r w:rsidR="001C219A">
        <w:rPr>
          <w:color w:val="000000"/>
          <w:lang w:val="en-US"/>
        </w:rPr>
        <w:t xml:space="preserve">ecombination </w:t>
      </w:r>
      <w:r w:rsidR="00D94FCF">
        <w:rPr>
          <w:color w:val="000000"/>
          <w:lang w:val="en-US"/>
        </w:rPr>
        <w:t xml:space="preserve">suppression </w:t>
      </w:r>
      <w:r w:rsidR="00BE5D19">
        <w:rPr>
          <w:color w:val="000000"/>
          <w:lang w:val="en-US"/>
        </w:rPr>
        <w:t xml:space="preserve">and </w:t>
      </w:r>
      <w:r w:rsidR="00B7326F">
        <w:rPr>
          <w:color w:val="000000"/>
          <w:lang w:val="en-US"/>
        </w:rPr>
        <w:t xml:space="preserve">differential expression </w:t>
      </w:r>
      <w:r w:rsidR="00765E94">
        <w:rPr>
          <w:color w:val="000000"/>
          <w:lang w:val="en-US"/>
        </w:rPr>
        <w:t xml:space="preserve">(between neo-X and neo-Y) </w:t>
      </w:r>
      <w:r w:rsidR="00F10CDF">
        <w:rPr>
          <w:color w:val="000000"/>
          <w:lang w:val="en-US"/>
        </w:rPr>
        <w:t>w</w:t>
      </w:r>
      <w:r w:rsidR="00BE5D19">
        <w:rPr>
          <w:color w:val="000000"/>
          <w:lang w:val="en-US"/>
        </w:rPr>
        <w:t>ere</w:t>
      </w:r>
      <w:r w:rsidR="00F10CDF">
        <w:rPr>
          <w:color w:val="000000"/>
          <w:lang w:val="en-US"/>
        </w:rPr>
        <w:t xml:space="preserve"> observed </w:t>
      </w:r>
      <w:r w:rsidR="00BE5D19">
        <w:rPr>
          <w:color w:val="000000"/>
          <w:lang w:val="en-US"/>
        </w:rPr>
        <w:fldChar w:fldCharType="begin" w:fldLock="1"/>
      </w:r>
      <w:r w:rsidR="00B84CB2">
        <w:rPr>
          <w:color w:val="000000"/>
          <w:lang w:val="en-US"/>
        </w:rPr>
        <w:instrText>ADDIN CSL_CITATION {"citationItems":[{"id":"ITEM-1","itemData":{"DOI":"10.1371/journal.pgen.1008502","ISSN":"15537404","PMID":"31738748","abstract":"Male Drosophila typically have achiasmatic meiosis, and fusions between autosomes and the Y chromosome have repeatedly created non-recombining neo-Y chromosomes that degenerate. Intriguingly, Drosophila nasuta males recombine, but their close relative D. albomicans reverted back to achiasmy after evolving neo-sex chromosomes. Here we use genome-wide polymorphism data to reconstruct the complex evolutionary history of neo-sex chromosomes in D. albomicans and examine the effect of recombination and its cessation on the initiation of neo-Y decay. Population and phylogenomic analyses reveal three distinct neo-Y types that are geographically restricted. Due to ancestral recombination with the neo-X, overall nucleotide diversity on the neo-Y is similar to the neo-X but severely reduced within neo-Y types. Consistently, the neo-Y chromosomes fail to form a monophyletic clade in sliding window trees outside of the region proximal to the fusion. Based on tree topology changes, we inferred the recombination breakpoints that produced haplotypes specific to each neo-Y type. We show that recombination became suppressed at different time points for the different neo-Y haplotypes.Haplotype age correlates with onset of neo-Y decay, and older neo-Y haplotypes show more fixed gene disruption via frameshift indels and down-regulation of neo-Y alleles. Genes are downregulated independently on the different neo-Ys, but are depleted of testes-expressed genes across all haplotypes. This indicates that genes important for male function are initially shielded from degeneration. Our results offer a time course of the early progression of Y chromosome evolution, showing how the suppression of recombination, through the reversal to achiasmy in D. albomicans males, initiates the process of degeneration.","author":[{"dropping-particle":"","family":"Wei","given":"Kevin H.C.","non-dropping-particle":"","parse-names":false,"suffix":""},{"dropping-particle":"","family":"Bachtrog","given":"Doris","non-dropping-particle":"","parse-names":false,"suffix":""}],"container-title":"PLoS Genetics","id":"ITEM-1","issue":"11","issued":{"date-parts":[["2019"]]},"page":"e1008502","title":"Ancestral male recombination in Drosophila albomicans produced geographically restricted neo-Y chromosome haplotypes varying in age and onset of decay","type":"article-journal","volume":"15"},"uris":["http://www.mendeley.com/documents/?uuid=e2be4062-76ec-4a9b-ac24-e9ae7e17d06b"]}],"mendeley":{"formattedCitation":"(13)","plainTextFormattedCitation":"(13)","previouslyFormattedCitation":"(13)"},"properties":{"noteIndex":0},"schema":"https://github.com/citation-style-language/schema/raw/master/csl-citation.json"}</w:instrText>
      </w:r>
      <w:r w:rsidR="00BE5D19">
        <w:rPr>
          <w:color w:val="000000"/>
          <w:lang w:val="en-US"/>
        </w:rPr>
        <w:fldChar w:fldCharType="separate"/>
      </w:r>
      <w:r w:rsidR="00997DE5" w:rsidRPr="00997DE5">
        <w:rPr>
          <w:noProof/>
          <w:color w:val="000000"/>
          <w:lang w:val="en-US"/>
        </w:rPr>
        <w:t>(13)</w:t>
      </w:r>
      <w:r w:rsidR="00BE5D19">
        <w:rPr>
          <w:color w:val="000000"/>
          <w:lang w:val="en-US"/>
        </w:rPr>
        <w:fldChar w:fldCharType="end"/>
      </w:r>
      <w:r w:rsidR="00BE5D19">
        <w:rPr>
          <w:color w:val="000000"/>
          <w:lang w:val="en-US"/>
        </w:rPr>
        <w:t xml:space="preserve">, which </w:t>
      </w:r>
      <w:r w:rsidR="00765E94">
        <w:rPr>
          <w:color w:val="000000"/>
          <w:lang w:val="en-US"/>
        </w:rPr>
        <w:t xml:space="preserve">was thought to be </w:t>
      </w:r>
      <w:r w:rsidR="00327A24">
        <w:rPr>
          <w:color w:val="000000"/>
          <w:lang w:val="en-US"/>
        </w:rPr>
        <w:t>driven by sexual antagonistic selection</w:t>
      </w:r>
      <w:r w:rsidR="00E20CAC">
        <w:rPr>
          <w:color w:val="000000"/>
          <w:lang w:val="en-US"/>
        </w:rPr>
        <w:t xml:space="preserve"> </w:t>
      </w:r>
      <w:r w:rsidR="00ED214D">
        <w:rPr>
          <w:color w:val="000000"/>
          <w:lang w:val="en-US"/>
        </w:rPr>
        <w:fldChar w:fldCharType="begin" w:fldLock="1"/>
      </w:r>
      <w:r w:rsidR="00997DE5">
        <w:rPr>
          <w:color w:val="000000"/>
          <w:lang w:val="en-US"/>
        </w:rPr>
        <w:instrText>ADDIN CSL_CITATION {"citationItems":[{"id":"ITEM-1","itemData":{"DOI":"10.1534/genetics.107.084012","ISSN":"00166731","PMID":"18562655","abstract":"Y chromosomes originate from ordinary autosomes and degenerate by accumulating deleterious mutations. This accumulation results from a lack of recombination on the Y and is driven by interference among deleterious mutations (Muller's ratchet and background selection) and the fixation of beneficial alleles (genetic hitchhiking). Here I show that the relative importance of these processes is expected to vary over the course of Y chromosome evolution due to changes in the number of active genes. The dominant mode of degeneration on a newly formed gene-rich Y chromosome is expected to be Muller's ratchet and/or background selection due to the large numbers of deleterious mutations arising in active genes. However, the relative importance of these modes of degeneration declines rapidly as active genes are lost. In contrast, the rate of degeneration due to hitchhiking is predicted to be highest on Y chromosomes containing an intermediate number of active genes. The temporal dynamics of these processes imply that a gradual restriction of recombination, as inferred in mammals, will increase the importance of genetic hitchhiking relative to Muller's ratchet and background selection. Copyright © 2008 by the Genetics Society of America.","author":[{"dropping-particle":"","family":"Bachtrog","given":"Doris","non-dropping-particle":"","parse-names":false,"suffix":""}],"container-title":"Genetics","id":"ITEM-1","issued":{"date-parts":[["2008"]]},"page":"1513-1525","title":"The temporal dynamics of processes underlying Y chromosome degeneration","type":"article-journal","volume":"179"},"uris":["http://www.mendeley.com/documents/?uuid=2d35d9c6-75ae-484a-9e4c-ebd2e299f811"]}],"mendeley":{"formattedCitation":"(17)","plainTextFormattedCitation":"(17)","previouslyFormattedCitation":"(17)"},"properties":{"noteIndex":0},"schema":"https://github.com/citation-style-language/schema/raw/master/csl-citation.json"}</w:instrText>
      </w:r>
      <w:r w:rsidR="00ED214D">
        <w:rPr>
          <w:color w:val="000000"/>
          <w:lang w:val="en-US"/>
        </w:rPr>
        <w:fldChar w:fldCharType="separate"/>
      </w:r>
      <w:r w:rsidR="00ED214D" w:rsidRPr="00ED214D">
        <w:rPr>
          <w:noProof/>
          <w:color w:val="000000"/>
          <w:lang w:val="en-US"/>
        </w:rPr>
        <w:t>(17)</w:t>
      </w:r>
      <w:r w:rsidR="00ED214D">
        <w:rPr>
          <w:color w:val="000000"/>
          <w:lang w:val="en-US"/>
        </w:rPr>
        <w:fldChar w:fldCharType="end"/>
      </w:r>
      <w:r w:rsidR="000F2C8B">
        <w:rPr>
          <w:color w:val="000000"/>
          <w:lang w:val="en-US"/>
        </w:rPr>
        <w:t xml:space="preserve">. </w:t>
      </w:r>
      <w:r w:rsidR="00E20CAC">
        <w:rPr>
          <w:color w:val="000000"/>
          <w:lang w:val="en-US"/>
        </w:rPr>
        <w:t xml:space="preserve">Such process creates heterogeneity of recombination rate that </w:t>
      </w:r>
      <w:r w:rsidR="00F479C5">
        <w:rPr>
          <w:color w:val="000000"/>
          <w:lang w:val="en-US"/>
        </w:rPr>
        <w:t xml:space="preserve">could </w:t>
      </w:r>
      <w:r w:rsidR="002257EE">
        <w:rPr>
          <w:color w:val="000000"/>
          <w:lang w:val="en-US"/>
        </w:rPr>
        <w:t xml:space="preserve">affect introgression </w:t>
      </w:r>
      <w:r w:rsidR="00896028">
        <w:rPr>
          <w:color w:val="000000"/>
          <w:lang w:val="en-US"/>
        </w:rPr>
        <w:t xml:space="preserve">at species boundary. </w:t>
      </w:r>
    </w:p>
    <w:p w14:paraId="0BF6EE8E" w14:textId="17E01DAD" w:rsidR="00657BA3" w:rsidRPr="007367F2" w:rsidRDefault="009241D5" w:rsidP="009D3CBF">
      <w:pPr>
        <w:ind w:firstLine="720"/>
        <w:rPr>
          <w:color w:val="000000"/>
          <w:lang w:val="en-US"/>
        </w:rPr>
      </w:pPr>
      <w:r>
        <w:rPr>
          <w:color w:val="000000"/>
          <w:lang w:val="en-US"/>
        </w:rPr>
        <w:lastRenderedPageBreak/>
        <w:t xml:space="preserve">Although these species pair </w:t>
      </w:r>
      <w:r w:rsidR="00ED4096">
        <w:rPr>
          <w:color w:val="000000"/>
          <w:lang w:val="en-US"/>
        </w:rPr>
        <w:t xml:space="preserve">are allopatric and do not </w:t>
      </w:r>
      <w:r>
        <w:rPr>
          <w:color w:val="000000"/>
          <w:lang w:val="en-US"/>
        </w:rPr>
        <w:t xml:space="preserve">form </w:t>
      </w:r>
      <w:r w:rsidR="00D010A4">
        <w:rPr>
          <w:color w:val="000000"/>
          <w:lang w:val="en-US"/>
        </w:rPr>
        <w:t>secondary contact</w:t>
      </w:r>
      <w:r w:rsidR="00857B89">
        <w:rPr>
          <w:color w:val="000000"/>
          <w:lang w:val="en-US"/>
        </w:rPr>
        <w:t xml:space="preserve"> in nature</w:t>
      </w:r>
      <w:r w:rsidR="00D010A4">
        <w:rPr>
          <w:color w:val="000000"/>
          <w:lang w:val="en-US"/>
        </w:rPr>
        <w:t xml:space="preserve">, </w:t>
      </w:r>
      <w:r w:rsidR="00BF155C">
        <w:rPr>
          <w:color w:val="000000"/>
          <w:lang w:val="en-US"/>
        </w:rPr>
        <w:t xml:space="preserve">artificial hybrid swarms of this species pair </w:t>
      </w:r>
      <w:r w:rsidR="001C2811">
        <w:rPr>
          <w:color w:val="000000"/>
          <w:lang w:val="en-US"/>
        </w:rPr>
        <w:t xml:space="preserve">provides a valuable opportunity </w:t>
      </w:r>
      <w:r w:rsidR="00760A94">
        <w:rPr>
          <w:color w:val="000000"/>
          <w:lang w:val="en-US"/>
        </w:rPr>
        <w:t>to investigate</w:t>
      </w:r>
      <w:r w:rsidR="00E0675A">
        <w:rPr>
          <w:color w:val="000000"/>
          <w:lang w:val="en-US"/>
        </w:rPr>
        <w:t xml:space="preserve"> the effect </w:t>
      </w:r>
      <w:r w:rsidR="00133DA2">
        <w:rPr>
          <w:color w:val="000000"/>
          <w:lang w:val="en-US"/>
        </w:rPr>
        <w:t>o</w:t>
      </w:r>
      <w:r w:rsidR="00387038">
        <w:rPr>
          <w:color w:val="000000"/>
          <w:lang w:val="en-US"/>
        </w:rPr>
        <w:t xml:space="preserve">f </w:t>
      </w:r>
      <w:proofErr w:type="spellStart"/>
      <w:r w:rsidR="00387038">
        <w:rPr>
          <w:color w:val="000000"/>
          <w:lang w:val="en-US"/>
        </w:rPr>
        <w:t>neosex</w:t>
      </w:r>
      <w:proofErr w:type="spellEnd"/>
      <w:r w:rsidR="00387038">
        <w:rPr>
          <w:color w:val="000000"/>
          <w:lang w:val="en-US"/>
        </w:rPr>
        <w:t xml:space="preserve"> chromosome evolution on introgression between </w:t>
      </w:r>
      <w:r w:rsidR="007E36F0">
        <w:rPr>
          <w:color w:val="000000"/>
          <w:lang w:val="en-US"/>
        </w:rPr>
        <w:t xml:space="preserve">the otherwise </w:t>
      </w:r>
      <w:r w:rsidR="00815470">
        <w:rPr>
          <w:color w:val="000000"/>
          <w:lang w:val="en-US"/>
        </w:rPr>
        <w:t xml:space="preserve">(besides the fusions) </w:t>
      </w:r>
      <w:r w:rsidR="00E50226">
        <w:rPr>
          <w:color w:val="000000"/>
          <w:lang w:val="en-US"/>
        </w:rPr>
        <w:t>similar lineages</w:t>
      </w:r>
      <w:r w:rsidR="001B40EC">
        <w:rPr>
          <w:color w:val="000000"/>
          <w:lang w:val="en-US"/>
        </w:rPr>
        <w:t>.</w:t>
      </w:r>
      <w:r w:rsidR="00E50226">
        <w:rPr>
          <w:color w:val="000000"/>
          <w:lang w:val="en-US"/>
        </w:rPr>
        <w:t xml:space="preserve"> </w:t>
      </w:r>
      <w:r w:rsidR="00E50226" w:rsidRPr="007367F2">
        <w:rPr>
          <w:color w:val="000000"/>
          <w:lang w:val="en-US"/>
        </w:rPr>
        <w:t xml:space="preserve">Here we generated hybrid swarms of </w:t>
      </w:r>
      <w:proofErr w:type="spellStart"/>
      <w:r w:rsidR="00E50226">
        <w:rPr>
          <w:color w:val="000000"/>
          <w:lang w:val="en-US"/>
        </w:rPr>
        <w:t>alb</w:t>
      </w:r>
      <w:proofErr w:type="spellEnd"/>
      <w:r w:rsidR="00E50226" w:rsidRPr="007367F2">
        <w:rPr>
          <w:color w:val="000000"/>
          <w:lang w:val="en-US"/>
        </w:rPr>
        <w:t xml:space="preserve"> </w:t>
      </w:r>
      <w:r w:rsidR="00E50226">
        <w:rPr>
          <w:color w:val="000000"/>
          <w:lang w:val="en-US"/>
        </w:rPr>
        <w:t xml:space="preserve">and </w:t>
      </w:r>
      <w:proofErr w:type="spellStart"/>
      <w:r w:rsidR="00E50226">
        <w:rPr>
          <w:color w:val="000000"/>
          <w:lang w:val="en-US"/>
        </w:rPr>
        <w:t>nas</w:t>
      </w:r>
      <w:proofErr w:type="spellEnd"/>
      <w:r w:rsidR="00E50226">
        <w:rPr>
          <w:color w:val="000000"/>
          <w:lang w:val="en-US"/>
        </w:rPr>
        <w:t xml:space="preserve"> </w:t>
      </w:r>
      <w:r w:rsidR="00FA4DA6">
        <w:rPr>
          <w:color w:val="000000"/>
          <w:lang w:val="en-US"/>
        </w:rPr>
        <w:t xml:space="preserve">and sequenced the </w:t>
      </w:r>
      <w:r w:rsidR="00E94662">
        <w:rPr>
          <w:color w:val="000000"/>
          <w:lang w:val="en-US"/>
        </w:rPr>
        <w:t xml:space="preserve">samples of </w:t>
      </w:r>
      <w:r w:rsidR="00FA4DA6">
        <w:rPr>
          <w:color w:val="000000"/>
          <w:lang w:val="en-US"/>
        </w:rPr>
        <w:t xml:space="preserve">hybrids </w:t>
      </w:r>
      <w:r w:rsidR="007E08AB">
        <w:rPr>
          <w:color w:val="000000"/>
          <w:lang w:val="en-US"/>
        </w:rPr>
        <w:t xml:space="preserve">over </w:t>
      </w:r>
      <w:r w:rsidR="00E50226" w:rsidRPr="007367F2">
        <w:rPr>
          <w:color w:val="000000"/>
          <w:lang w:val="en-US"/>
        </w:rPr>
        <w:t>28 generation</w:t>
      </w:r>
      <w:r w:rsidR="006B0589">
        <w:rPr>
          <w:color w:val="000000"/>
          <w:lang w:val="en-US"/>
        </w:rPr>
        <w:t>s</w:t>
      </w:r>
      <w:r w:rsidR="00E50226" w:rsidRPr="007367F2">
        <w:rPr>
          <w:color w:val="000000"/>
          <w:lang w:val="en-US"/>
        </w:rPr>
        <w:t xml:space="preserve">. </w:t>
      </w:r>
      <w:r w:rsidR="001B40EC">
        <w:rPr>
          <w:color w:val="000000"/>
          <w:lang w:val="en-US"/>
        </w:rPr>
        <w:t xml:space="preserve"> </w:t>
      </w:r>
      <w:r w:rsidR="002B0566">
        <w:rPr>
          <w:color w:val="000000"/>
          <w:lang w:val="en-US"/>
        </w:rPr>
        <w:t xml:space="preserve">In particular, we ask: (1) </w:t>
      </w:r>
      <w:r w:rsidR="006D11AE">
        <w:rPr>
          <w:color w:val="000000"/>
          <w:lang w:val="en-US"/>
        </w:rPr>
        <w:t>what is the extent and direction of introgression at the species boundary</w:t>
      </w:r>
      <w:r w:rsidR="004A2B8C">
        <w:rPr>
          <w:color w:val="000000"/>
          <w:lang w:val="en-US"/>
        </w:rPr>
        <w:t xml:space="preserve">; (2) </w:t>
      </w:r>
      <w:r w:rsidR="006D11AE">
        <w:rPr>
          <w:color w:val="000000"/>
          <w:lang w:val="en-US"/>
        </w:rPr>
        <w:t>does the</w:t>
      </w:r>
      <w:r w:rsidR="006522B9">
        <w:rPr>
          <w:color w:val="000000"/>
          <w:lang w:val="en-US"/>
        </w:rPr>
        <w:t xml:space="preserve"> direction and extent of introgression within</w:t>
      </w:r>
      <w:r w:rsidR="006D11AE">
        <w:rPr>
          <w:color w:val="000000"/>
          <w:lang w:val="en-US"/>
        </w:rPr>
        <w:t xml:space="preserve"> </w:t>
      </w:r>
      <w:proofErr w:type="spellStart"/>
      <w:r w:rsidR="006D11AE">
        <w:rPr>
          <w:color w:val="000000"/>
          <w:lang w:val="en-US"/>
        </w:rPr>
        <w:t>neosex</w:t>
      </w:r>
      <w:proofErr w:type="spellEnd"/>
      <w:r w:rsidR="006D11AE">
        <w:rPr>
          <w:color w:val="000000"/>
          <w:lang w:val="en-US"/>
        </w:rPr>
        <w:t xml:space="preserve"> chromosome </w:t>
      </w:r>
      <w:r w:rsidR="006522B9">
        <w:rPr>
          <w:color w:val="000000"/>
          <w:lang w:val="en-US"/>
        </w:rPr>
        <w:t>differ</w:t>
      </w:r>
      <w:r w:rsidR="006D11AE">
        <w:rPr>
          <w:color w:val="000000"/>
          <w:lang w:val="en-US"/>
        </w:rPr>
        <w:t xml:space="preserve"> than the rest of the genome</w:t>
      </w:r>
      <w:r w:rsidR="001668F5">
        <w:rPr>
          <w:color w:val="000000"/>
          <w:lang w:val="en-US"/>
        </w:rPr>
        <w:t>; (3)</w:t>
      </w:r>
      <w:r w:rsidR="002470FE">
        <w:rPr>
          <w:color w:val="000000"/>
          <w:lang w:val="en-US"/>
        </w:rPr>
        <w:t xml:space="preserve"> </w:t>
      </w:r>
      <w:r w:rsidR="001668F5">
        <w:rPr>
          <w:color w:val="000000"/>
          <w:lang w:val="en-US"/>
        </w:rPr>
        <w:t>does sexes differ in introgression</w:t>
      </w:r>
      <w:r w:rsidR="006D11AE">
        <w:rPr>
          <w:color w:val="000000"/>
          <w:lang w:val="en-US"/>
        </w:rPr>
        <w:t>; (</w:t>
      </w:r>
      <w:r w:rsidR="001668F5">
        <w:rPr>
          <w:color w:val="000000"/>
          <w:lang w:val="en-US"/>
        </w:rPr>
        <w:t>4</w:t>
      </w:r>
      <w:r w:rsidR="006D11AE">
        <w:rPr>
          <w:color w:val="000000"/>
          <w:lang w:val="en-US"/>
        </w:rPr>
        <w:t xml:space="preserve">) </w:t>
      </w:r>
      <w:r w:rsidR="008D579F">
        <w:rPr>
          <w:color w:val="000000"/>
          <w:lang w:val="en-US"/>
        </w:rPr>
        <w:t xml:space="preserve">what is the effect of local recombination suppression </w:t>
      </w:r>
      <w:r w:rsidR="009235E1">
        <w:rPr>
          <w:color w:val="000000"/>
          <w:lang w:val="en-US"/>
        </w:rPr>
        <w:t xml:space="preserve">on </w:t>
      </w:r>
      <w:r w:rsidR="007F15FC">
        <w:rPr>
          <w:color w:val="000000"/>
          <w:lang w:val="en-US"/>
        </w:rPr>
        <w:t>introgress</w:t>
      </w:r>
      <w:r w:rsidR="00140CBB">
        <w:rPr>
          <w:color w:val="000000"/>
          <w:lang w:val="en-US"/>
        </w:rPr>
        <w:t>i</w:t>
      </w:r>
      <w:r w:rsidR="007F15FC">
        <w:rPr>
          <w:color w:val="000000"/>
          <w:lang w:val="en-US"/>
        </w:rPr>
        <w:t>on</w:t>
      </w:r>
      <w:r w:rsidR="003D304B">
        <w:rPr>
          <w:color w:val="000000"/>
          <w:lang w:val="en-US"/>
        </w:rPr>
        <w:t xml:space="preserve">; </w:t>
      </w:r>
      <w:r w:rsidR="00EB633D">
        <w:rPr>
          <w:color w:val="000000"/>
          <w:lang w:val="en-US"/>
        </w:rPr>
        <w:t xml:space="preserve">if so, does such </w:t>
      </w:r>
      <w:r w:rsidR="00983991">
        <w:rPr>
          <w:color w:val="000000"/>
          <w:lang w:val="en-US"/>
        </w:rPr>
        <w:t xml:space="preserve">effect </w:t>
      </w:r>
      <w:r w:rsidR="00EB633D">
        <w:rPr>
          <w:color w:val="000000"/>
          <w:lang w:val="en-US"/>
        </w:rPr>
        <w:t xml:space="preserve">differ </w:t>
      </w:r>
      <w:r w:rsidR="009D3CBF">
        <w:rPr>
          <w:color w:val="000000"/>
          <w:lang w:val="en-US"/>
        </w:rPr>
        <w:t xml:space="preserve">within </w:t>
      </w:r>
      <w:proofErr w:type="spellStart"/>
      <w:r w:rsidR="009D3CBF">
        <w:rPr>
          <w:color w:val="000000"/>
          <w:lang w:val="en-US"/>
        </w:rPr>
        <w:t>neosex</w:t>
      </w:r>
      <w:proofErr w:type="spellEnd"/>
      <w:r w:rsidR="009D3CBF">
        <w:rPr>
          <w:color w:val="000000"/>
          <w:lang w:val="en-US"/>
        </w:rPr>
        <w:t xml:space="preserve"> chromosome versus the rest of the genome?</w:t>
      </w:r>
      <w:r w:rsidR="00A36210" w:rsidRPr="007367F2">
        <w:rPr>
          <w:color w:val="000000"/>
          <w:lang w:val="en-US"/>
        </w:rPr>
        <w:t xml:space="preserve"> </w:t>
      </w:r>
    </w:p>
    <w:p w14:paraId="6F511B27" w14:textId="158B9A8F" w:rsidR="00BB3D79" w:rsidRPr="00920014" w:rsidRDefault="00BB3D79">
      <w:pPr>
        <w:rPr>
          <w:lang w:val="en-US"/>
        </w:rPr>
      </w:pPr>
    </w:p>
    <w:p w14:paraId="27B52F4D" w14:textId="77777777" w:rsidR="00BB3D79" w:rsidRPr="00920014" w:rsidRDefault="00BB3D79">
      <w:pPr>
        <w:rPr>
          <w:lang w:val="en-US"/>
        </w:rPr>
      </w:pPr>
    </w:p>
    <w:p w14:paraId="10523F3E" w14:textId="7591BF27" w:rsidR="00D60B88" w:rsidRPr="00920014" w:rsidRDefault="00D60B88">
      <w:pPr>
        <w:rPr>
          <w:b/>
          <w:bCs/>
          <w:lang w:val="en-US"/>
        </w:rPr>
      </w:pPr>
      <w:r w:rsidRPr="00920014">
        <w:rPr>
          <w:b/>
          <w:bCs/>
          <w:lang w:val="en-US"/>
        </w:rPr>
        <w:t>Methods</w:t>
      </w:r>
    </w:p>
    <w:p w14:paraId="2458D73D" w14:textId="615D12B9" w:rsidR="004A7AE4" w:rsidRPr="00920014" w:rsidRDefault="004A7AE4">
      <w:pPr>
        <w:rPr>
          <w:i/>
          <w:iCs/>
          <w:lang w:val="en-US"/>
        </w:rPr>
      </w:pPr>
      <w:r w:rsidRPr="00920014">
        <w:rPr>
          <w:i/>
          <w:iCs/>
          <w:lang w:val="en-US"/>
        </w:rPr>
        <w:t>Hybrid swarm</w:t>
      </w:r>
      <w:r w:rsidR="005C5267">
        <w:rPr>
          <w:i/>
          <w:iCs/>
          <w:lang w:val="en-US"/>
        </w:rPr>
        <w:t xml:space="preserve"> and sampling</w:t>
      </w:r>
    </w:p>
    <w:p w14:paraId="2C098F90" w14:textId="23C8F694" w:rsidR="004A7AE4" w:rsidRPr="00920014" w:rsidRDefault="004A7AE4" w:rsidP="00AC1B71">
      <w:pPr>
        <w:ind w:firstLine="720"/>
        <w:rPr>
          <w:lang w:val="en-US"/>
        </w:rPr>
      </w:pPr>
      <w:r w:rsidRPr="00920014">
        <w:rPr>
          <w:lang w:val="en-US"/>
        </w:rPr>
        <w:t>N</w:t>
      </w:r>
      <w:r w:rsidRPr="00334309">
        <w:rPr>
          <w:highlight w:val="yellow"/>
          <w:lang w:val="en-US"/>
        </w:rPr>
        <w:t>=</w:t>
      </w:r>
      <w:r w:rsidR="00334309" w:rsidRPr="00334309">
        <w:rPr>
          <w:highlight w:val="yellow"/>
          <w:lang w:val="en-US"/>
        </w:rPr>
        <w:t>XX</w:t>
      </w:r>
      <w:r w:rsidRPr="00920014">
        <w:rPr>
          <w:lang w:val="en-US"/>
        </w:rPr>
        <w:t xml:space="preserve"> of each sex</w:t>
      </w:r>
      <w:r w:rsidR="003B5BB6" w:rsidRPr="00920014">
        <w:rPr>
          <w:lang w:val="en-US"/>
        </w:rPr>
        <w:t xml:space="preserve"> of each species</w:t>
      </w:r>
      <w:r w:rsidRPr="00920014">
        <w:rPr>
          <w:lang w:val="en-US"/>
        </w:rPr>
        <w:t xml:space="preserve"> were </w:t>
      </w:r>
      <w:r w:rsidR="008F0B0A" w:rsidRPr="00920014">
        <w:rPr>
          <w:lang w:val="en-US"/>
        </w:rPr>
        <w:t>crossed</w:t>
      </w:r>
      <w:r w:rsidR="00FF3F2B">
        <w:rPr>
          <w:lang w:val="en-US"/>
        </w:rPr>
        <w:t xml:space="preserve"> to form hybrid swarm.</w:t>
      </w:r>
    </w:p>
    <w:p w14:paraId="5F6A9E6C" w14:textId="0116CF38" w:rsidR="00045BD1" w:rsidRPr="00920014" w:rsidRDefault="007D13D3">
      <w:pPr>
        <w:rPr>
          <w:lang w:val="en-US" w:eastAsia="zh-TW"/>
        </w:rPr>
      </w:pPr>
      <w:r w:rsidRPr="00920014">
        <w:rPr>
          <w:lang w:val="en-US"/>
        </w:rPr>
        <w:t xml:space="preserve">Plexiglass (dimension), the arena is maintained at room </w:t>
      </w:r>
      <w:r w:rsidRPr="00920014">
        <w:rPr>
          <w:lang w:val="en-US" w:eastAsia="zh-TW"/>
        </w:rPr>
        <w:t xml:space="preserve">temperature, </w:t>
      </w:r>
      <w:r w:rsidR="00975AA7" w:rsidRPr="00920014">
        <w:rPr>
          <w:highlight w:val="green"/>
          <w:lang w:val="en-US" w:eastAsia="zh-TW"/>
        </w:rPr>
        <w:t>humidity, light-dark cycle</w:t>
      </w:r>
      <w:r w:rsidR="00975AA7" w:rsidRPr="00920014">
        <w:rPr>
          <w:lang w:val="en-US" w:eastAsia="zh-TW"/>
        </w:rPr>
        <w:t xml:space="preserve">. </w:t>
      </w:r>
    </w:p>
    <w:p w14:paraId="24E0BBD9" w14:textId="08815A2E" w:rsidR="007D13D3" w:rsidRDefault="00946709">
      <w:pPr>
        <w:rPr>
          <w:lang w:val="en-US" w:eastAsia="zh-TW"/>
        </w:rPr>
      </w:pPr>
      <w:r>
        <w:rPr>
          <w:lang w:val="en-US" w:eastAsia="zh-TW"/>
        </w:rPr>
        <w:t>Adults were sampled and sexed.</w:t>
      </w:r>
      <w:r w:rsidR="00334309">
        <w:rPr>
          <w:lang w:val="en-US" w:eastAsia="zh-TW"/>
        </w:rPr>
        <w:t xml:space="preserve"> Generation</w:t>
      </w:r>
      <w:r w:rsidR="008B6088">
        <w:rPr>
          <w:lang w:val="en-US" w:eastAsia="zh-TW"/>
        </w:rPr>
        <w:t>s</w:t>
      </w:r>
      <w:r w:rsidR="00334309">
        <w:rPr>
          <w:lang w:val="en-US" w:eastAsia="zh-TW"/>
        </w:rPr>
        <w:t xml:space="preserve"> were determined </w:t>
      </w:r>
      <w:r w:rsidR="00334309" w:rsidRPr="008B6088">
        <w:rPr>
          <w:highlight w:val="yellow"/>
          <w:lang w:val="en-US" w:eastAsia="zh-TW"/>
        </w:rPr>
        <w:t>by</w:t>
      </w:r>
      <w:r w:rsidR="00334309">
        <w:rPr>
          <w:lang w:val="en-US" w:eastAsia="zh-TW"/>
        </w:rPr>
        <w:t xml:space="preserve"> </w:t>
      </w:r>
      <w:r w:rsidR="004C25C4">
        <w:rPr>
          <w:lang w:val="en-US" w:eastAsia="zh-TW"/>
        </w:rPr>
        <w:t>…</w:t>
      </w:r>
    </w:p>
    <w:p w14:paraId="3ACCFE1A" w14:textId="77777777" w:rsidR="00334309" w:rsidRDefault="00334309">
      <w:pPr>
        <w:rPr>
          <w:lang w:val="en-US" w:eastAsia="zh-TW"/>
        </w:rPr>
      </w:pPr>
    </w:p>
    <w:p w14:paraId="1E30467B" w14:textId="50E60BA0" w:rsidR="00B12934" w:rsidRPr="00920014" w:rsidRDefault="00B12934">
      <w:pPr>
        <w:rPr>
          <w:i/>
          <w:iCs/>
          <w:lang w:val="en-US" w:eastAsia="zh-TW"/>
        </w:rPr>
      </w:pPr>
      <w:r w:rsidRPr="00920014">
        <w:rPr>
          <w:i/>
          <w:iCs/>
          <w:lang w:val="en-US" w:eastAsia="zh-TW"/>
        </w:rPr>
        <w:t>Sequencing</w:t>
      </w:r>
    </w:p>
    <w:p w14:paraId="243CA669" w14:textId="5EC88B7D" w:rsidR="00B12934" w:rsidRPr="00920014" w:rsidRDefault="00B12934" w:rsidP="009A12BF">
      <w:pPr>
        <w:ind w:firstLine="720"/>
        <w:rPr>
          <w:lang w:val="en-US" w:eastAsia="zh-TW"/>
        </w:rPr>
      </w:pPr>
      <w:r w:rsidRPr="00920014">
        <w:rPr>
          <w:lang w:val="en-US" w:eastAsia="zh-TW"/>
        </w:rPr>
        <w:t xml:space="preserve">We sequenced </w:t>
      </w:r>
      <w:r w:rsidR="004D6A09" w:rsidRPr="00920014">
        <w:rPr>
          <w:lang w:val="en-US" w:eastAsia="zh-TW"/>
        </w:rPr>
        <w:t>at early generation (</w:t>
      </w:r>
      <w:r w:rsidR="007B11AB">
        <w:rPr>
          <w:lang w:val="en-US" w:eastAsia="zh-TW"/>
        </w:rPr>
        <w:t>1</w:t>
      </w:r>
      <w:r w:rsidR="004D6A09" w:rsidRPr="00920014">
        <w:rPr>
          <w:lang w:val="en-US" w:eastAsia="zh-TW"/>
        </w:rPr>
        <w:t>-5</w:t>
      </w:r>
      <w:r w:rsidR="00D02539" w:rsidRPr="00920014">
        <w:rPr>
          <w:lang w:val="en-US" w:eastAsia="zh-TW"/>
        </w:rPr>
        <w:t>, N=2</w:t>
      </w:r>
      <w:r w:rsidR="007B11AB">
        <w:rPr>
          <w:lang w:val="en-US" w:eastAsia="zh-TW"/>
        </w:rPr>
        <w:t>1</w:t>
      </w:r>
      <w:r w:rsidR="004D6A09" w:rsidRPr="00920014">
        <w:rPr>
          <w:lang w:val="en-US" w:eastAsia="zh-TW"/>
        </w:rPr>
        <w:t xml:space="preserve">), generation </w:t>
      </w:r>
      <w:r w:rsidR="007B11AB">
        <w:rPr>
          <w:lang w:val="en-US" w:eastAsia="zh-TW"/>
        </w:rPr>
        <w:t>9-12</w:t>
      </w:r>
      <w:r w:rsidR="00D02539" w:rsidRPr="00920014">
        <w:rPr>
          <w:lang w:val="en-US" w:eastAsia="zh-TW"/>
        </w:rPr>
        <w:t xml:space="preserve"> (N=</w:t>
      </w:r>
      <w:r w:rsidR="007B11AB">
        <w:rPr>
          <w:lang w:val="en-US" w:eastAsia="zh-TW"/>
        </w:rPr>
        <w:t>19+6+18+5</w:t>
      </w:r>
      <w:r w:rsidR="00D02539" w:rsidRPr="00920014">
        <w:rPr>
          <w:lang w:val="en-US" w:eastAsia="zh-TW"/>
        </w:rPr>
        <w:t xml:space="preserve">), </w:t>
      </w:r>
      <w:r w:rsidR="00DA2B1D" w:rsidRPr="00920014">
        <w:rPr>
          <w:lang w:val="en-US" w:eastAsia="zh-TW"/>
        </w:rPr>
        <w:t xml:space="preserve">generation </w:t>
      </w:r>
      <w:r w:rsidR="007B11AB">
        <w:rPr>
          <w:lang w:val="en-US" w:eastAsia="zh-TW"/>
        </w:rPr>
        <w:t>16-</w:t>
      </w:r>
      <w:r w:rsidR="00DA2B1D" w:rsidRPr="00920014">
        <w:rPr>
          <w:lang w:val="en-US" w:eastAsia="zh-TW"/>
        </w:rPr>
        <w:t>18 (</w:t>
      </w:r>
      <w:r w:rsidR="007B11AB">
        <w:rPr>
          <w:lang w:val="en-US" w:eastAsia="zh-TW"/>
        </w:rPr>
        <w:t>N=10+5+20</w:t>
      </w:r>
      <w:r w:rsidR="00DA2B1D" w:rsidRPr="00920014">
        <w:rPr>
          <w:lang w:val="en-US" w:eastAsia="zh-TW"/>
        </w:rPr>
        <w:t xml:space="preserve">), </w:t>
      </w:r>
      <w:r w:rsidR="004D6A09" w:rsidRPr="00920014">
        <w:rPr>
          <w:lang w:val="en-US" w:eastAsia="zh-TW"/>
        </w:rPr>
        <w:t>21</w:t>
      </w:r>
      <w:r w:rsidR="00D02539" w:rsidRPr="00920014">
        <w:rPr>
          <w:lang w:val="en-US" w:eastAsia="zh-TW"/>
        </w:rPr>
        <w:t xml:space="preserve"> (N=</w:t>
      </w:r>
      <w:r w:rsidR="007B11AB">
        <w:rPr>
          <w:lang w:val="en-US" w:eastAsia="zh-TW"/>
        </w:rPr>
        <w:t>38</w:t>
      </w:r>
      <w:r w:rsidR="00D02539" w:rsidRPr="00920014">
        <w:rPr>
          <w:lang w:val="en-US" w:eastAsia="zh-TW"/>
        </w:rPr>
        <w:t>),</w:t>
      </w:r>
      <w:r w:rsidR="004D6A09" w:rsidRPr="00920014">
        <w:rPr>
          <w:lang w:val="en-US" w:eastAsia="zh-TW"/>
        </w:rPr>
        <w:t xml:space="preserve"> 27</w:t>
      </w:r>
      <w:r w:rsidR="00D02539" w:rsidRPr="00920014">
        <w:rPr>
          <w:lang w:val="en-US" w:eastAsia="zh-TW"/>
        </w:rPr>
        <w:t xml:space="preserve"> (N=</w:t>
      </w:r>
      <w:r w:rsidR="007B11AB">
        <w:rPr>
          <w:lang w:val="en-US" w:eastAsia="zh-TW"/>
        </w:rPr>
        <w:t>44</w:t>
      </w:r>
      <w:r w:rsidR="00D02539" w:rsidRPr="00920014">
        <w:rPr>
          <w:lang w:val="en-US" w:eastAsia="zh-TW"/>
        </w:rPr>
        <w:t>)</w:t>
      </w:r>
      <w:r w:rsidR="00DC323E" w:rsidRPr="00920014">
        <w:rPr>
          <w:lang w:val="en-US" w:eastAsia="zh-TW"/>
        </w:rPr>
        <w:t xml:space="preserve">, </w:t>
      </w:r>
      <w:r w:rsidR="00D02539" w:rsidRPr="00920014">
        <w:rPr>
          <w:lang w:val="en-US" w:eastAsia="zh-TW"/>
        </w:rPr>
        <w:t>and</w:t>
      </w:r>
      <w:r w:rsidR="00DC323E" w:rsidRPr="00920014">
        <w:rPr>
          <w:lang w:val="en-US" w:eastAsia="zh-TW"/>
        </w:rPr>
        <w:t xml:space="preserve"> 28</w:t>
      </w:r>
      <w:r w:rsidR="00D02539" w:rsidRPr="00920014">
        <w:rPr>
          <w:lang w:val="en-US" w:eastAsia="zh-TW"/>
        </w:rPr>
        <w:t xml:space="preserve"> (N=37)</w:t>
      </w:r>
      <w:r w:rsidR="004D6A09" w:rsidRPr="00920014">
        <w:rPr>
          <w:lang w:val="en-US" w:eastAsia="zh-TW"/>
        </w:rPr>
        <w:t>.</w:t>
      </w:r>
      <w:r w:rsidR="009A12BF" w:rsidRPr="00920014">
        <w:rPr>
          <w:lang w:val="en-US" w:eastAsia="zh-TW"/>
        </w:rPr>
        <w:t xml:space="preserve"> </w:t>
      </w:r>
      <w:r w:rsidR="00E906A2">
        <w:rPr>
          <w:lang w:val="en-US" w:eastAsia="zh-TW"/>
        </w:rPr>
        <w:t xml:space="preserve">The detailed sample size in terms of sex and generation is summarized in Table S1. </w:t>
      </w:r>
      <w:r w:rsidR="00A12390">
        <w:rPr>
          <w:lang w:val="en-US" w:eastAsia="zh-TW"/>
        </w:rPr>
        <w:t xml:space="preserve">Sequencing library prep facility and platform </w:t>
      </w:r>
    </w:p>
    <w:p w14:paraId="0BE2095F" w14:textId="77777777" w:rsidR="00EB45C9" w:rsidRPr="00920014" w:rsidRDefault="00EB45C9">
      <w:pPr>
        <w:rPr>
          <w:lang w:val="en-US" w:eastAsia="zh-TW"/>
        </w:rPr>
      </w:pPr>
    </w:p>
    <w:p w14:paraId="512E5F78" w14:textId="0A956012" w:rsidR="00B12934" w:rsidRPr="00920014" w:rsidRDefault="00B12934">
      <w:pPr>
        <w:rPr>
          <w:i/>
          <w:iCs/>
          <w:lang w:val="en-US" w:eastAsia="zh-TW"/>
        </w:rPr>
      </w:pPr>
      <w:r w:rsidRPr="00920014">
        <w:rPr>
          <w:i/>
          <w:iCs/>
          <w:lang w:val="en-US" w:eastAsia="zh-TW"/>
        </w:rPr>
        <w:t xml:space="preserve">Sequence </w:t>
      </w:r>
      <w:r w:rsidR="00BD5050" w:rsidRPr="00920014">
        <w:rPr>
          <w:i/>
          <w:iCs/>
          <w:lang w:val="en-US" w:eastAsia="zh-TW"/>
        </w:rPr>
        <w:t>processing</w:t>
      </w:r>
      <w:r w:rsidRPr="00920014">
        <w:rPr>
          <w:i/>
          <w:iCs/>
          <w:lang w:val="en-US" w:eastAsia="zh-TW"/>
        </w:rPr>
        <w:t xml:space="preserve"> </w:t>
      </w:r>
    </w:p>
    <w:p w14:paraId="4911CBD9" w14:textId="1FDEA02C" w:rsidR="009638E5" w:rsidRPr="00920014" w:rsidRDefault="00D03260" w:rsidP="00575F0A">
      <w:pPr>
        <w:ind w:firstLine="720"/>
        <w:rPr>
          <w:lang w:val="en-US"/>
        </w:rPr>
      </w:pPr>
      <w:r w:rsidRPr="00920014">
        <w:rPr>
          <w:lang w:val="en-US" w:eastAsia="zh-TW"/>
        </w:rPr>
        <w:t xml:space="preserve">We </w:t>
      </w:r>
      <w:r w:rsidR="00504D03">
        <w:rPr>
          <w:lang w:val="en-US" w:eastAsia="zh-TW"/>
        </w:rPr>
        <w:t>trimmed the reads</w:t>
      </w:r>
      <w:r w:rsidR="004C63BE">
        <w:rPr>
          <w:lang w:val="en-US" w:eastAsia="zh-TW"/>
        </w:rPr>
        <w:t xml:space="preserve"> </w:t>
      </w:r>
      <w:r w:rsidR="004C63BE">
        <w:rPr>
          <w:lang w:val="en-US"/>
        </w:rPr>
        <w:t>with</w:t>
      </w:r>
      <w:r w:rsidR="004C63BE" w:rsidRPr="00697B92">
        <w:rPr>
          <w:lang w:val="en-US"/>
        </w:rPr>
        <w:t xml:space="preserve"> </w:t>
      </w:r>
      <w:r w:rsidR="004C63BE" w:rsidRPr="006A5769">
        <w:rPr>
          <w:lang w:val="en-US"/>
        </w:rPr>
        <w:t>quality cutoff =20</w:t>
      </w:r>
      <w:r w:rsidR="00504D03">
        <w:rPr>
          <w:lang w:val="en-US" w:eastAsia="zh-TW"/>
        </w:rPr>
        <w:t xml:space="preserve">, </w:t>
      </w:r>
      <w:r w:rsidRPr="00920014">
        <w:rPr>
          <w:lang w:val="en-US" w:eastAsia="zh-TW"/>
        </w:rPr>
        <w:t>aligned the reads</w:t>
      </w:r>
      <w:r w:rsidR="00D24B27">
        <w:rPr>
          <w:lang w:val="en-US" w:eastAsia="zh-TW"/>
        </w:rPr>
        <w:t xml:space="preserve"> </w:t>
      </w:r>
      <w:r w:rsidR="00D24B27">
        <w:rPr>
          <w:lang w:val="en-US"/>
        </w:rPr>
        <w:t xml:space="preserve">to the closest outgroup </w:t>
      </w:r>
      <w:r w:rsidR="00D24B27" w:rsidRPr="00F7285F">
        <w:rPr>
          <w:i/>
          <w:iCs/>
          <w:lang w:val="en-US"/>
        </w:rPr>
        <w:t xml:space="preserve">D. </w:t>
      </w:r>
      <w:proofErr w:type="spellStart"/>
      <w:r w:rsidR="00D24B27" w:rsidRPr="00F7285F">
        <w:rPr>
          <w:i/>
          <w:iCs/>
          <w:lang w:val="en-US"/>
        </w:rPr>
        <w:t>kepluana</w:t>
      </w:r>
      <w:proofErr w:type="spellEnd"/>
      <w:r w:rsidR="00D24B27">
        <w:rPr>
          <w:lang w:val="en-US"/>
        </w:rPr>
        <w:t xml:space="preserve"> genomic reference </w:t>
      </w:r>
      <w:r w:rsidR="00226142" w:rsidRPr="00920014">
        <w:rPr>
          <w:lang w:val="en-US" w:eastAsia="zh-TW"/>
        </w:rPr>
        <w:t>with bwa</w:t>
      </w:r>
      <w:r w:rsidR="00EB45C9" w:rsidRPr="00920014">
        <w:rPr>
          <w:lang w:val="en-US" w:eastAsia="zh-TW"/>
        </w:rPr>
        <w:t xml:space="preserve"> </w:t>
      </w:r>
      <w:r w:rsidR="00EB45C9" w:rsidRPr="00920014">
        <w:rPr>
          <w:lang w:val="en-US"/>
        </w:rPr>
        <w:fldChar w:fldCharType="begin" w:fldLock="1"/>
      </w:r>
      <w:r w:rsidR="00997DE5">
        <w:rPr>
          <w:lang w:val="en-US" w:eastAsia="zh-TW"/>
        </w:rPr>
        <w:instrText>ADDIN CSL_CITATION {"citationItems":[{"id":"ITEM-1","itemData":{"DOI":"10.1002/pssa.200673542","ISBN":"0031-8965","abstract":"... Short -read algorithm: alter the read sequence such that it matches the reference exactly. Long-read algorithm ( BWA -SW): sample reference subsequences and perform Smith-Waterman alignment between the subsequences and the read. ...","author":[{"dropping-particle":"","family":"Li","given":"Heng","non-dropping-particle":"","parse-names":false,"suffix":""}],"container-title":"Slides","id":"ITEM-1","issued":{"date-parts":[["2010"]]},"title":"Aligning new-sequencing reads by BWA BWA : Burrows-Wheeler Aligner","type":"article-journal"},"uris":["http://www.mendeley.com/documents/?uuid=42dad3ee-8dd4-4004-bbb8-3b737e22e286"]}],"mendeley":{"formattedCitation":"(18)","plainTextFormattedCitation":"(18)","previouslyFormattedCitation":"(18)"},"properties":{"noteIndex":0},"schema":"https://github.com/citation-style-language/schema/raw/master/csl-citation.json"}</w:instrText>
      </w:r>
      <w:r w:rsidR="00EB45C9" w:rsidRPr="00920014">
        <w:rPr>
          <w:lang w:val="en-US"/>
        </w:rPr>
        <w:fldChar w:fldCharType="separate"/>
      </w:r>
      <w:r w:rsidR="00ED214D" w:rsidRPr="00ED214D">
        <w:rPr>
          <w:noProof/>
          <w:lang w:val="en-US"/>
        </w:rPr>
        <w:t>(18)</w:t>
      </w:r>
      <w:r w:rsidR="00EB45C9" w:rsidRPr="00920014">
        <w:rPr>
          <w:lang w:val="en-US"/>
        </w:rPr>
        <w:fldChar w:fldCharType="end"/>
      </w:r>
      <w:r w:rsidR="00226142" w:rsidRPr="00920014">
        <w:rPr>
          <w:lang w:val="en-US"/>
        </w:rPr>
        <w:t xml:space="preserve">. </w:t>
      </w:r>
      <w:r w:rsidR="00674A0D" w:rsidRPr="00920014">
        <w:rPr>
          <w:lang w:val="en-US"/>
        </w:rPr>
        <w:t xml:space="preserve"> </w:t>
      </w:r>
      <w:r w:rsidR="001449C9" w:rsidRPr="006A5769">
        <w:rPr>
          <w:lang w:val="en-US"/>
        </w:rPr>
        <w:t>Individuals with less than 50,000 reads were excluded from downstream analysis.</w:t>
      </w:r>
      <w:r w:rsidR="00F7285F">
        <w:rPr>
          <w:lang w:val="en-US"/>
        </w:rPr>
        <w:t xml:space="preserve"> </w:t>
      </w:r>
    </w:p>
    <w:p w14:paraId="5BDA2A9F" w14:textId="5BD94FAD" w:rsidR="009A12BF" w:rsidRDefault="009A12BF" w:rsidP="00FB049E">
      <w:pPr>
        <w:rPr>
          <w:lang w:val="en-US"/>
        </w:rPr>
      </w:pPr>
    </w:p>
    <w:p w14:paraId="6031AF03" w14:textId="77777777" w:rsidR="00FB049E" w:rsidRPr="00B47AFB" w:rsidRDefault="00FB049E" w:rsidP="00FB049E">
      <w:pPr>
        <w:rPr>
          <w:i/>
          <w:iCs/>
          <w:lang w:val="en-US"/>
        </w:rPr>
      </w:pPr>
      <w:r w:rsidRPr="00B47AFB">
        <w:rPr>
          <w:i/>
          <w:iCs/>
          <w:lang w:val="en-US"/>
        </w:rPr>
        <w:t>Reference haplotypes</w:t>
      </w:r>
    </w:p>
    <w:p w14:paraId="6D13FDBF" w14:textId="1DB55690" w:rsidR="00FB049E" w:rsidRPr="008F1AE6" w:rsidRDefault="00FB049E" w:rsidP="00196C70">
      <w:pPr>
        <w:ind w:firstLine="720"/>
        <w:rPr>
          <w:lang w:val="en-US"/>
        </w:rPr>
      </w:pPr>
      <w:r>
        <w:rPr>
          <w:lang w:val="en-US" w:eastAsia="zh-TW"/>
        </w:rPr>
        <w:t xml:space="preserve">We </w:t>
      </w:r>
      <w:r w:rsidR="004036D8">
        <w:rPr>
          <w:lang w:val="en-US" w:eastAsia="zh-TW"/>
        </w:rPr>
        <w:t xml:space="preserve">used </w:t>
      </w:r>
      <w:r w:rsidR="00D56641">
        <w:rPr>
          <w:lang w:val="en-US" w:eastAsia="zh-TW"/>
        </w:rPr>
        <w:t>the</w:t>
      </w:r>
      <w:r w:rsidR="00E752C0">
        <w:rPr>
          <w:lang w:val="en-US" w:eastAsia="zh-TW"/>
        </w:rPr>
        <w:t xml:space="preserve"> existing high </w:t>
      </w:r>
      <w:r w:rsidR="002E42F9">
        <w:rPr>
          <w:lang w:val="en-US" w:eastAsia="zh-TW"/>
        </w:rPr>
        <w:t xml:space="preserve">coverage sequencing </w:t>
      </w:r>
      <w:r w:rsidR="00CF19D4">
        <w:rPr>
          <w:lang w:val="en-US" w:eastAsia="zh-TW"/>
        </w:rPr>
        <w:t xml:space="preserve">of alb03 line (2 males: </w:t>
      </w:r>
      <w:r w:rsidR="00CF19D4" w:rsidRPr="008F1AE6">
        <w:rPr>
          <w:lang w:val="en-US" w:eastAsia="zh-TW"/>
        </w:rPr>
        <w:t>DBMN30-16_S49_L008 and DBMN30-19_S51_L008</w:t>
      </w:r>
      <w:r w:rsidR="00CF19D4">
        <w:rPr>
          <w:lang w:val="en-US" w:eastAsia="zh-TW"/>
        </w:rPr>
        <w:t xml:space="preserve">, 1 female </w:t>
      </w:r>
      <w:r w:rsidR="00CF19D4" w:rsidRPr="008F1AE6">
        <w:rPr>
          <w:lang w:val="en-US" w:eastAsia="zh-TW"/>
        </w:rPr>
        <w:t>DBMN21-D_S4_L007</w:t>
      </w:r>
      <w:r w:rsidR="00CF19D4">
        <w:rPr>
          <w:lang w:val="en-US" w:eastAsia="zh-TW"/>
        </w:rPr>
        <w:t>) and nas00 line</w:t>
      </w:r>
      <w:r w:rsidR="003773C8">
        <w:rPr>
          <w:lang w:val="en-US" w:eastAsia="zh-TW"/>
        </w:rPr>
        <w:t xml:space="preserve"> (</w:t>
      </w:r>
      <w:r w:rsidR="003773C8" w:rsidRPr="008F1AE6">
        <w:rPr>
          <w:lang w:val="en-US" w:eastAsia="zh-TW"/>
        </w:rPr>
        <w:t>DBCC035C4_S68_L008</w:t>
      </w:r>
      <w:r w:rsidR="000F2030" w:rsidRPr="008F1AE6">
        <w:rPr>
          <w:lang w:val="en-US" w:eastAsia="zh-TW"/>
        </w:rPr>
        <w:t xml:space="preserve">, </w:t>
      </w:r>
      <w:r w:rsidR="003773C8" w:rsidRPr="008F1AE6">
        <w:rPr>
          <w:lang w:val="en-US" w:eastAsia="zh-TW"/>
        </w:rPr>
        <w:t>DBMN21-B_S2_L007</w:t>
      </w:r>
      <w:r w:rsidR="003773C8">
        <w:rPr>
          <w:lang w:val="en-US" w:eastAsia="zh-TW"/>
        </w:rPr>
        <w:t>)</w:t>
      </w:r>
      <w:r w:rsidR="00CF19D4">
        <w:rPr>
          <w:lang w:val="en-US" w:eastAsia="zh-TW"/>
        </w:rPr>
        <w:t xml:space="preserve">. </w:t>
      </w:r>
      <w:r w:rsidR="00E8082F">
        <w:rPr>
          <w:lang w:val="en-US" w:eastAsia="zh-TW"/>
        </w:rPr>
        <w:t xml:space="preserve">We aligned the reads to the same </w:t>
      </w:r>
      <w:proofErr w:type="spellStart"/>
      <w:r w:rsidR="00E8082F">
        <w:rPr>
          <w:lang w:val="en-US" w:eastAsia="zh-TW"/>
        </w:rPr>
        <w:t>kepluana</w:t>
      </w:r>
      <w:proofErr w:type="spellEnd"/>
      <w:r w:rsidR="00E8082F">
        <w:rPr>
          <w:lang w:val="en-US" w:eastAsia="zh-TW"/>
        </w:rPr>
        <w:t xml:space="preserve"> reference before</w:t>
      </w:r>
      <w:r w:rsidR="00E8082F">
        <w:rPr>
          <w:lang w:val="en-US"/>
        </w:rPr>
        <w:t xml:space="preserve"> genotyping with GATK 3.8.</w:t>
      </w:r>
      <w:r w:rsidR="007F36FC">
        <w:rPr>
          <w:lang w:val="en-US"/>
        </w:rPr>
        <w:t xml:space="preserve"> To</w:t>
      </w:r>
      <w:r w:rsidR="007641DA">
        <w:rPr>
          <w:lang w:val="en-US"/>
        </w:rPr>
        <w:t xml:space="preserve"> </w:t>
      </w:r>
      <w:r w:rsidR="005321C5">
        <w:rPr>
          <w:lang w:val="en-US"/>
        </w:rPr>
        <w:t xml:space="preserve">determine </w:t>
      </w:r>
      <w:proofErr w:type="spellStart"/>
      <w:r w:rsidR="005321C5">
        <w:rPr>
          <w:lang w:val="en-US"/>
        </w:rPr>
        <w:t>alb</w:t>
      </w:r>
      <w:proofErr w:type="spellEnd"/>
      <w:r w:rsidR="005321C5">
        <w:rPr>
          <w:lang w:val="en-US"/>
        </w:rPr>
        <w:t xml:space="preserve"> vs </w:t>
      </w:r>
      <w:proofErr w:type="spellStart"/>
      <w:r w:rsidR="005321C5">
        <w:rPr>
          <w:lang w:val="en-US"/>
        </w:rPr>
        <w:t>nas</w:t>
      </w:r>
      <w:proofErr w:type="spellEnd"/>
      <w:r w:rsidR="005321C5">
        <w:rPr>
          <w:lang w:val="en-US"/>
        </w:rPr>
        <w:t xml:space="preserve"> specific </w:t>
      </w:r>
      <w:r w:rsidR="004B4DC3">
        <w:rPr>
          <w:lang w:val="en-US"/>
        </w:rPr>
        <w:t xml:space="preserve">alleles, we calculated allele frequency within </w:t>
      </w:r>
      <w:proofErr w:type="spellStart"/>
      <w:r w:rsidR="004B4DC3">
        <w:rPr>
          <w:lang w:val="en-US"/>
        </w:rPr>
        <w:t>alb</w:t>
      </w:r>
      <w:proofErr w:type="spellEnd"/>
      <w:r w:rsidR="004B4DC3">
        <w:rPr>
          <w:lang w:val="en-US"/>
        </w:rPr>
        <w:t xml:space="preserve"> and </w:t>
      </w:r>
      <w:proofErr w:type="spellStart"/>
      <w:r w:rsidR="004B4DC3">
        <w:rPr>
          <w:lang w:val="en-US"/>
        </w:rPr>
        <w:t>nas</w:t>
      </w:r>
      <w:proofErr w:type="spellEnd"/>
      <w:r w:rsidR="00DB1E77">
        <w:rPr>
          <w:lang w:val="en-US"/>
        </w:rPr>
        <w:t xml:space="preserve"> with </w:t>
      </w:r>
      <w:proofErr w:type="spellStart"/>
      <w:r w:rsidR="00DB1E77">
        <w:rPr>
          <w:lang w:val="en-US"/>
        </w:rPr>
        <w:t>VCFtools</w:t>
      </w:r>
      <w:proofErr w:type="spellEnd"/>
      <w:r w:rsidR="00F24B8D">
        <w:rPr>
          <w:lang w:val="en-US"/>
        </w:rPr>
        <w:t xml:space="preserve"> </w:t>
      </w:r>
      <w:r w:rsidR="00F24B8D">
        <w:rPr>
          <w:lang w:val="en-US"/>
        </w:rPr>
        <w:fldChar w:fldCharType="begin" w:fldLock="1"/>
      </w:r>
      <w:r w:rsidR="00F24B8D">
        <w:rPr>
          <w:lang w:val="en-US"/>
        </w:rPr>
        <w:instrText>ADDIN CSL_CITATION {"citationItems":[{"id":"ITEM-1","itemData":{"DOI":"10.1093/bioinformatics/btr330","ISBN":"1367-4811 (Electronic)\\n1367-4803 (Linking)","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n\\nAVAILABILITY: http://vcftools.sourceforge.net","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e0ce15a7-02f2-4f5c-b109-2e275d6d3285"]}],"mendeley":{"formattedCitation":"(19)","plainTextFormattedCitation":"(19)"},"properties":{"noteIndex":0},"schema":"https://github.com/citation-style-language/schema/raw/master/csl-citation.json"}</w:instrText>
      </w:r>
      <w:r w:rsidR="00F24B8D">
        <w:rPr>
          <w:lang w:val="en-US"/>
        </w:rPr>
        <w:fldChar w:fldCharType="separate"/>
      </w:r>
      <w:r w:rsidR="00F24B8D" w:rsidRPr="00F24B8D">
        <w:rPr>
          <w:noProof/>
          <w:lang w:val="en-US"/>
        </w:rPr>
        <w:t>(19)</w:t>
      </w:r>
      <w:r w:rsidR="00F24B8D">
        <w:rPr>
          <w:lang w:val="en-US"/>
        </w:rPr>
        <w:fldChar w:fldCharType="end"/>
      </w:r>
      <w:r w:rsidR="004B4DC3">
        <w:rPr>
          <w:lang w:val="en-US"/>
        </w:rPr>
        <w:t xml:space="preserve">, and selected the sites with allele frequency difference greater than 0.3. </w:t>
      </w:r>
      <w:r w:rsidR="00196C70">
        <w:rPr>
          <w:lang w:val="en-US"/>
        </w:rPr>
        <w:t xml:space="preserve">Within </w:t>
      </w:r>
      <w:proofErr w:type="spellStart"/>
      <w:r w:rsidR="00196C70">
        <w:rPr>
          <w:lang w:val="en-US"/>
        </w:rPr>
        <w:t>alb</w:t>
      </w:r>
      <w:proofErr w:type="spellEnd"/>
      <w:r w:rsidR="00196C70">
        <w:rPr>
          <w:lang w:val="en-US"/>
        </w:rPr>
        <w:t xml:space="preserve">-specific alleles, we determined whether the muller CD alleles is </w:t>
      </w:r>
      <w:r w:rsidR="005321C5">
        <w:rPr>
          <w:lang w:val="en-US"/>
        </w:rPr>
        <w:t xml:space="preserve">neo-Y </w:t>
      </w:r>
      <w:r w:rsidR="00196C70">
        <w:rPr>
          <w:lang w:val="en-US"/>
        </w:rPr>
        <w:t>or neo-X specific</w:t>
      </w:r>
      <w:r w:rsidR="00653E39">
        <w:rPr>
          <w:lang w:val="en-US"/>
        </w:rPr>
        <w:t xml:space="preserve"> following our previous study</w:t>
      </w:r>
      <w:r w:rsidR="00BB45A3">
        <w:rPr>
          <w:lang w:val="en-US"/>
        </w:rPr>
        <w:t xml:space="preserve"> </w:t>
      </w:r>
      <w:r w:rsidR="00B84CB2">
        <w:rPr>
          <w:lang w:val="en-US"/>
        </w:rPr>
        <w:fldChar w:fldCharType="begin" w:fldLock="1"/>
      </w:r>
      <w:r w:rsidR="00F24B8D">
        <w:rPr>
          <w:lang w:val="en-US"/>
        </w:rPr>
        <w:instrText>ADDIN CSL_CITATION {"citationItems":[{"id":"ITEM-1","itemData":{"DOI":"10.1371/journal.pgen.1008502","ISSN":"15537404","PMID":"31738748","abstract":"Male Drosophila typically have achiasmatic meiosis, and fusions between autosomes and the Y chromosome have repeatedly created non-recombining neo-Y chromosomes that degenerate. Intriguingly, Drosophila nasuta males recombine, but their close relative D. albomicans reverted back to achiasmy after evolving neo-sex chromosomes. Here we use genome-wide polymorphism data to reconstruct the complex evolutionary history of neo-sex chromosomes in D. albomicans and examine the effect of recombination and its cessation on the initiation of neo-Y decay. Population and phylogenomic analyses reveal three distinct neo-Y types that are geographically restricted. Due to ancestral recombination with the neo-X, overall nucleotide diversity on the neo-Y is similar to the neo-X but severely reduced within neo-Y types. Consistently, the neo-Y chromosomes fail to form a monophyletic clade in sliding window trees outside of the region proximal to the fusion. Based on tree topology changes, we inferred the recombination breakpoints that produced haplotypes specific to each neo-Y type. We show that recombination became suppressed at different time points for the different neo-Y haplotypes.Haplotype age correlates with onset of neo-Y decay, and older neo-Y haplotypes show more fixed gene disruption via frameshift indels and down-regulation of neo-Y alleles. Genes are downregulated independently on the different neo-Ys, but are depleted of testes-expressed genes across all haplotypes. This indicates that genes important for male function are initially shielded from degeneration. Our results offer a time course of the early progression of Y chromosome evolution, showing how the suppression of recombination, through the reversal to achiasmy in D. albomicans males, initiates the process of degeneration.","author":[{"dropping-particle":"","family":"Wei","given":"Kevin H.C.","non-dropping-particle":"","parse-names":false,"suffix":""},{"dropping-particle":"","family":"Bachtrog","given":"Doris","non-dropping-particle":"","parse-names":false,"suffix":""}],"container-title":"PLoS Genetics","id":"ITEM-1","issue":"11","issued":{"date-parts":[["2019"]]},"page":"e1008502","title":"Ancestral male recombination in Drosophila albomicans produced geographically restricted neo-Y chromosome haplotypes varying in age and onset of decay","type":"article-journal","volume":"15"},"uris":["http://www.mendeley.com/documents/?uuid=e2be4062-76ec-4a9b-ac24-e9ae7e17d06b"]}],"mendeley":{"formattedCitation":"(13)","plainTextFormattedCitation":"(13)","previouslyFormattedCitation":"(13)"},"properties":{"noteIndex":0},"schema":"https://github.com/citation-style-language/schema/raw/master/csl-citation.json"}</w:instrText>
      </w:r>
      <w:r w:rsidR="00B84CB2">
        <w:rPr>
          <w:lang w:val="en-US"/>
        </w:rPr>
        <w:fldChar w:fldCharType="separate"/>
      </w:r>
      <w:r w:rsidR="00B84CB2" w:rsidRPr="00B84CB2">
        <w:rPr>
          <w:noProof/>
          <w:lang w:val="en-US"/>
        </w:rPr>
        <w:t>(13)</w:t>
      </w:r>
      <w:r w:rsidR="00B84CB2">
        <w:rPr>
          <w:lang w:val="en-US"/>
        </w:rPr>
        <w:fldChar w:fldCharType="end"/>
      </w:r>
      <w:r w:rsidR="00196C70">
        <w:rPr>
          <w:lang w:val="en-US"/>
        </w:rPr>
        <w:t xml:space="preserve">. </w:t>
      </w:r>
      <w:r w:rsidR="004E1A3A">
        <w:rPr>
          <w:lang w:val="en-US"/>
        </w:rPr>
        <w:t xml:space="preserve">Briefly, we </w:t>
      </w:r>
      <w:r w:rsidR="00BA6629">
        <w:rPr>
          <w:lang w:val="en-US"/>
        </w:rPr>
        <w:t xml:space="preserve">regarded </w:t>
      </w:r>
      <w:proofErr w:type="spellStart"/>
      <w:r w:rsidR="00BA6629">
        <w:rPr>
          <w:lang w:val="en-US"/>
        </w:rPr>
        <w:t>neosex</w:t>
      </w:r>
      <w:proofErr w:type="spellEnd"/>
      <w:r w:rsidR="00BA6629">
        <w:rPr>
          <w:lang w:val="en-US"/>
        </w:rPr>
        <w:t xml:space="preserve"> chromosome-specific sites as those within Muller CD that are homozygous in female</w:t>
      </w:r>
      <w:r w:rsidR="00AA6144">
        <w:rPr>
          <w:lang w:val="en-US"/>
        </w:rPr>
        <w:t>s</w:t>
      </w:r>
      <w:r w:rsidR="00BA6629">
        <w:rPr>
          <w:lang w:val="en-US"/>
        </w:rPr>
        <w:t xml:space="preserve"> and heterozygous in male</w:t>
      </w:r>
      <w:r w:rsidR="00AA6144">
        <w:rPr>
          <w:lang w:val="en-US"/>
        </w:rPr>
        <w:t>s</w:t>
      </w:r>
      <w:r w:rsidR="00BA6629">
        <w:rPr>
          <w:lang w:val="en-US"/>
        </w:rPr>
        <w:t>.</w:t>
      </w:r>
    </w:p>
    <w:p w14:paraId="3AD27F4F" w14:textId="5C027F24" w:rsidR="00FB049E" w:rsidRPr="00920014" w:rsidRDefault="00FB049E" w:rsidP="00FB049E">
      <w:pPr>
        <w:rPr>
          <w:lang w:val="en-US"/>
        </w:rPr>
      </w:pPr>
    </w:p>
    <w:p w14:paraId="300891EC" w14:textId="5D1C3529" w:rsidR="00163343" w:rsidRPr="00920014" w:rsidRDefault="00B74489">
      <w:pPr>
        <w:rPr>
          <w:i/>
          <w:iCs/>
          <w:lang w:val="en-US"/>
        </w:rPr>
      </w:pPr>
      <w:r w:rsidRPr="00920014">
        <w:rPr>
          <w:i/>
          <w:iCs/>
          <w:lang w:val="en-US"/>
        </w:rPr>
        <w:t>Ancestry calling</w:t>
      </w:r>
    </w:p>
    <w:p w14:paraId="0112C7FA" w14:textId="2E75742C" w:rsidR="007C4978" w:rsidRPr="000E2A5E" w:rsidRDefault="000B2C48" w:rsidP="000E2A5E">
      <w:pPr>
        <w:ind w:firstLine="720"/>
        <w:rPr>
          <w:lang w:val="en-US"/>
        </w:rPr>
      </w:pPr>
      <w:r w:rsidRPr="00920014">
        <w:rPr>
          <w:lang w:val="en-US"/>
        </w:rPr>
        <w:t xml:space="preserve">Ancestry HMM was used to infer local genomic ancestry among hybrids in the hybrid swarm experiment. </w:t>
      </w:r>
      <w:r w:rsidR="007C4978" w:rsidRPr="00920014">
        <w:rPr>
          <w:lang w:val="en-US"/>
        </w:rPr>
        <w:t xml:space="preserve">Following setting was employed: </w:t>
      </w:r>
      <w:r w:rsidR="007C4978" w:rsidRPr="00920014">
        <w:rPr>
          <w:i/>
          <w:iCs/>
          <w:color w:val="000000"/>
          <w:lang w:val="en-US"/>
        </w:rPr>
        <w:t xml:space="preserve">-a 2 0.5 0.5 -p 0 </w:t>
      </w:r>
      <w:r w:rsidR="003A5D52" w:rsidRPr="00920014">
        <w:rPr>
          <w:i/>
          <w:iCs/>
          <w:color w:val="000000"/>
          <w:lang w:val="en-US"/>
        </w:rPr>
        <w:t>-3</w:t>
      </w:r>
      <w:r w:rsidR="007C4978" w:rsidRPr="00920014">
        <w:rPr>
          <w:i/>
          <w:iCs/>
          <w:color w:val="000000"/>
          <w:lang w:val="en-US"/>
        </w:rPr>
        <w:t xml:space="preserve"> 0.5 -p 1 -3 0.5 -r 0.000</w:t>
      </w:r>
      <w:r w:rsidR="003A5D52" w:rsidRPr="00920014">
        <w:rPr>
          <w:i/>
          <w:iCs/>
          <w:color w:val="000000"/>
          <w:lang w:val="en-US"/>
        </w:rPr>
        <w:t>0</w:t>
      </w:r>
      <w:r w:rsidR="007C4978" w:rsidRPr="00920014">
        <w:rPr>
          <w:i/>
          <w:iCs/>
          <w:color w:val="000000"/>
          <w:lang w:val="en-US"/>
        </w:rPr>
        <w:t>05</w:t>
      </w:r>
      <w:r w:rsidR="007C4978" w:rsidRPr="00920014">
        <w:rPr>
          <w:color w:val="000000"/>
          <w:lang w:val="en-US"/>
        </w:rPr>
        <w:t xml:space="preserve">. </w:t>
      </w:r>
      <w:r w:rsidR="002F0EC8" w:rsidRPr="00920014">
        <w:rPr>
          <w:color w:val="000000"/>
          <w:lang w:val="en-US"/>
        </w:rPr>
        <w:t xml:space="preserve">In particular, </w:t>
      </w:r>
      <w:r w:rsidR="0040564E" w:rsidRPr="00920014">
        <w:rPr>
          <w:color w:val="000000"/>
          <w:lang w:val="en-US"/>
        </w:rPr>
        <w:t xml:space="preserve">we assumed equal </w:t>
      </w:r>
      <w:r w:rsidR="00027BD8" w:rsidRPr="00920014">
        <w:rPr>
          <w:color w:val="000000"/>
          <w:lang w:val="en-US"/>
        </w:rPr>
        <w:t xml:space="preserve">parental </w:t>
      </w:r>
      <w:r w:rsidR="0040564E" w:rsidRPr="00920014">
        <w:rPr>
          <w:color w:val="000000"/>
          <w:lang w:val="en-US"/>
        </w:rPr>
        <w:t>ancestry contribution</w:t>
      </w:r>
      <w:r w:rsidR="00027BD8" w:rsidRPr="00920014">
        <w:rPr>
          <w:color w:val="000000"/>
          <w:lang w:val="en-US"/>
        </w:rPr>
        <w:t xml:space="preserve">s, </w:t>
      </w:r>
      <w:r w:rsidR="00865486" w:rsidRPr="00920014">
        <w:rPr>
          <w:color w:val="000000"/>
          <w:lang w:val="en-US"/>
        </w:rPr>
        <w:t>and recombination rate being 5</w:t>
      </w:r>
      <w:r w:rsidR="003A5D52" w:rsidRPr="00920014">
        <w:rPr>
          <w:color w:val="000000"/>
          <w:lang w:val="en-US"/>
        </w:rPr>
        <w:t>X</w:t>
      </w:r>
      <w:r w:rsidR="00865486" w:rsidRPr="00920014">
        <w:rPr>
          <w:color w:val="000000"/>
          <w:lang w:val="en-US"/>
        </w:rPr>
        <w:t>10</w:t>
      </w:r>
      <w:r w:rsidR="00865486" w:rsidRPr="00920014">
        <w:rPr>
          <w:color w:val="000000"/>
          <w:vertAlign w:val="superscript"/>
          <w:lang w:val="en-US"/>
        </w:rPr>
        <w:t>-</w:t>
      </w:r>
      <w:r w:rsidR="003A5D52" w:rsidRPr="00920014">
        <w:rPr>
          <w:color w:val="000000"/>
          <w:vertAlign w:val="superscript"/>
          <w:lang w:val="en-US"/>
        </w:rPr>
        <w:t>6</w:t>
      </w:r>
      <w:r w:rsidR="003A5D52" w:rsidRPr="00920014">
        <w:rPr>
          <w:color w:val="000000"/>
          <w:lang w:val="en-US"/>
        </w:rPr>
        <w:t xml:space="preserve">, and estimated </w:t>
      </w:r>
      <w:r w:rsidR="001D0DC3" w:rsidRPr="00920014">
        <w:rPr>
          <w:color w:val="000000"/>
          <w:lang w:val="en-US"/>
        </w:rPr>
        <w:t>the generation</w:t>
      </w:r>
      <w:r w:rsidR="00F230AB" w:rsidRPr="00920014">
        <w:rPr>
          <w:color w:val="000000"/>
          <w:lang w:val="en-US"/>
        </w:rPr>
        <w:t xml:space="preserve">s before present in which the ancestry pulse occurred. </w:t>
      </w:r>
      <w:r w:rsidR="007E2B99" w:rsidRPr="00920014">
        <w:rPr>
          <w:lang w:val="en-US" w:eastAsia="zh-TW"/>
        </w:rPr>
        <w:t>W</w:t>
      </w:r>
      <w:r w:rsidR="007E2B99" w:rsidRPr="00920014">
        <w:rPr>
          <w:lang w:val="en-US"/>
        </w:rPr>
        <w:t xml:space="preserve">e first find the </w:t>
      </w:r>
      <w:r w:rsidR="007E2B99">
        <w:rPr>
          <w:lang w:val="en-US"/>
        </w:rPr>
        <w:t xml:space="preserve">ancestry informative alleles of </w:t>
      </w:r>
      <w:proofErr w:type="spellStart"/>
      <w:r w:rsidR="007E2B99" w:rsidRPr="00920014">
        <w:rPr>
          <w:lang w:val="en-US"/>
        </w:rPr>
        <w:t>nasuta</w:t>
      </w:r>
      <w:proofErr w:type="spellEnd"/>
      <w:r w:rsidR="007E2B99" w:rsidRPr="00920014">
        <w:rPr>
          <w:lang w:val="en-US"/>
        </w:rPr>
        <w:t xml:space="preserve"> and </w:t>
      </w:r>
      <w:proofErr w:type="spellStart"/>
      <w:r w:rsidR="007E2B99" w:rsidRPr="00920014">
        <w:rPr>
          <w:lang w:val="en-US"/>
        </w:rPr>
        <w:t>albomicans</w:t>
      </w:r>
      <w:proofErr w:type="spellEnd"/>
      <w:r w:rsidR="007E2B99" w:rsidRPr="00920014">
        <w:rPr>
          <w:lang w:val="en-US"/>
        </w:rPr>
        <w:t xml:space="preserve">. Then we prepared the input for ancestry HMM with a custom script. </w:t>
      </w:r>
      <w:r w:rsidR="002D678B">
        <w:rPr>
          <w:lang w:val="en-US"/>
        </w:rPr>
        <w:tab/>
        <w:t xml:space="preserve">We defined </w:t>
      </w:r>
      <w:r w:rsidR="007E2B99" w:rsidRPr="00920014">
        <w:rPr>
          <w:lang w:val="en-US"/>
        </w:rPr>
        <w:t>0=</w:t>
      </w:r>
      <w:r w:rsidR="007E2B99">
        <w:rPr>
          <w:lang w:val="en-US"/>
        </w:rPr>
        <w:t xml:space="preserve"> </w:t>
      </w:r>
      <w:proofErr w:type="spellStart"/>
      <w:r w:rsidR="007E2B99" w:rsidRPr="00920014">
        <w:rPr>
          <w:lang w:val="en-US"/>
        </w:rPr>
        <w:t>nasuta</w:t>
      </w:r>
      <w:proofErr w:type="spellEnd"/>
      <w:r w:rsidR="007E2B99" w:rsidRPr="00920014">
        <w:rPr>
          <w:lang w:val="en-US"/>
        </w:rPr>
        <w:t>, 0.5</w:t>
      </w:r>
      <w:r w:rsidR="007E2B99">
        <w:rPr>
          <w:lang w:val="en-US"/>
        </w:rPr>
        <w:t xml:space="preserve"> </w:t>
      </w:r>
      <w:r w:rsidR="007E2B99" w:rsidRPr="00920014">
        <w:rPr>
          <w:lang w:val="en-US"/>
        </w:rPr>
        <w:t>=</w:t>
      </w:r>
      <w:r w:rsidR="007E2B99">
        <w:rPr>
          <w:lang w:val="en-US"/>
        </w:rPr>
        <w:t xml:space="preserve"> </w:t>
      </w:r>
      <w:r w:rsidR="007E2B99" w:rsidRPr="00920014">
        <w:rPr>
          <w:lang w:val="en-US"/>
        </w:rPr>
        <w:lastRenderedPageBreak/>
        <w:t>heterozygotes, 1</w:t>
      </w:r>
      <w:r w:rsidR="007E2B99">
        <w:rPr>
          <w:lang w:val="en-US"/>
        </w:rPr>
        <w:t xml:space="preserve"> </w:t>
      </w:r>
      <w:r w:rsidR="007E2B99" w:rsidRPr="00920014">
        <w:rPr>
          <w:lang w:val="en-US"/>
        </w:rPr>
        <w:t>=</w:t>
      </w:r>
      <w:r w:rsidR="007E2B99">
        <w:rPr>
          <w:lang w:val="en-US"/>
        </w:rPr>
        <w:t xml:space="preserve"> </w:t>
      </w:r>
      <w:proofErr w:type="spellStart"/>
      <w:r w:rsidR="007E2B99" w:rsidRPr="00920014">
        <w:rPr>
          <w:lang w:val="en-US"/>
        </w:rPr>
        <w:t>albomicans</w:t>
      </w:r>
      <w:proofErr w:type="spellEnd"/>
      <w:r w:rsidR="007E2B99" w:rsidRPr="00920014">
        <w:rPr>
          <w:lang w:val="en-US"/>
        </w:rPr>
        <w:t xml:space="preserve">. </w:t>
      </w:r>
      <w:r w:rsidR="00E77372">
        <w:rPr>
          <w:color w:val="000000"/>
          <w:lang w:val="en-US"/>
        </w:rPr>
        <w:t>Ancestry</w:t>
      </w:r>
      <w:r w:rsidR="00EF295E" w:rsidRPr="00920014">
        <w:rPr>
          <w:color w:val="000000"/>
          <w:lang w:val="en-US"/>
        </w:rPr>
        <w:t xml:space="preserve"> </w:t>
      </w:r>
      <w:r w:rsidR="00560754">
        <w:rPr>
          <w:color w:val="000000"/>
          <w:lang w:val="en-US"/>
        </w:rPr>
        <w:t xml:space="preserve">genotype </w:t>
      </w:r>
      <w:r w:rsidR="00EF295E" w:rsidRPr="00920014">
        <w:rPr>
          <w:color w:val="000000"/>
          <w:lang w:val="en-US"/>
        </w:rPr>
        <w:t>was</w:t>
      </w:r>
      <w:r w:rsidR="00E77372">
        <w:rPr>
          <w:color w:val="000000"/>
          <w:lang w:val="en-US"/>
        </w:rPr>
        <w:t xml:space="preserve"> only</w:t>
      </w:r>
      <w:r w:rsidR="00EF295E" w:rsidRPr="00920014">
        <w:rPr>
          <w:color w:val="000000"/>
          <w:lang w:val="en-US"/>
        </w:rPr>
        <w:t xml:space="preserve"> called if the </w:t>
      </w:r>
      <w:r w:rsidR="00EF295E">
        <w:rPr>
          <w:color w:val="000000"/>
          <w:lang w:val="en-US"/>
        </w:rPr>
        <w:t xml:space="preserve">maximum </w:t>
      </w:r>
      <w:r w:rsidR="00EF295E" w:rsidRPr="00920014">
        <w:rPr>
          <w:color w:val="000000"/>
          <w:lang w:val="en-US"/>
        </w:rPr>
        <w:t>posterior probability &gt; 0.</w:t>
      </w:r>
      <w:r w:rsidR="00EF295E">
        <w:rPr>
          <w:color w:val="000000"/>
          <w:lang w:val="en-US"/>
        </w:rPr>
        <w:t>9</w:t>
      </w:r>
      <w:r w:rsidR="00FD1032">
        <w:rPr>
          <w:color w:val="000000"/>
          <w:lang w:val="en-US"/>
        </w:rPr>
        <w:t xml:space="preserve">, when the maximum posterior probability genotype was </w:t>
      </w:r>
      <w:r w:rsidR="00304493">
        <w:rPr>
          <w:color w:val="000000"/>
          <w:lang w:val="en-US"/>
        </w:rPr>
        <w:t>assigned to the locus</w:t>
      </w:r>
      <w:r w:rsidR="00FD1032">
        <w:rPr>
          <w:color w:val="000000"/>
          <w:lang w:val="en-US"/>
        </w:rPr>
        <w:t>.</w:t>
      </w:r>
    </w:p>
    <w:p w14:paraId="7CAFF863" w14:textId="77777777" w:rsidR="00025CAC" w:rsidRDefault="00025CAC" w:rsidP="009E6C1F">
      <w:pPr>
        <w:ind w:firstLine="720"/>
        <w:rPr>
          <w:lang w:val="en-US"/>
        </w:rPr>
      </w:pPr>
    </w:p>
    <w:p w14:paraId="31E4EC56" w14:textId="23CE2D4D" w:rsidR="00D03247" w:rsidRPr="00C62010" w:rsidRDefault="00A9772C" w:rsidP="00D03247">
      <w:pPr>
        <w:rPr>
          <w:i/>
          <w:iCs/>
          <w:lang w:val="en-US"/>
        </w:rPr>
      </w:pPr>
      <w:proofErr w:type="spellStart"/>
      <w:r w:rsidRPr="00C62010">
        <w:rPr>
          <w:i/>
          <w:iCs/>
          <w:lang w:val="en-US"/>
        </w:rPr>
        <w:t>Neosex</w:t>
      </w:r>
      <w:proofErr w:type="spellEnd"/>
      <w:r w:rsidRPr="00C62010">
        <w:rPr>
          <w:i/>
          <w:iCs/>
          <w:lang w:val="en-US"/>
        </w:rPr>
        <w:t xml:space="preserve"> chromosome haplotyping</w:t>
      </w:r>
    </w:p>
    <w:p w14:paraId="37AC9A32" w14:textId="452B7F88" w:rsidR="00A9772C" w:rsidRPr="00920014" w:rsidRDefault="001B1708" w:rsidP="00174531">
      <w:pPr>
        <w:ind w:firstLine="720"/>
        <w:rPr>
          <w:lang w:val="en-US"/>
        </w:rPr>
      </w:pPr>
      <w:r>
        <w:rPr>
          <w:color w:val="000000"/>
          <w:lang w:val="en-US"/>
        </w:rPr>
        <w:t xml:space="preserve">Within Muller CD, we need to delineate neo-X, neo-Y, versus </w:t>
      </w:r>
      <w:proofErr w:type="spellStart"/>
      <w:r>
        <w:rPr>
          <w:color w:val="000000"/>
          <w:lang w:val="en-US"/>
        </w:rPr>
        <w:t>nas</w:t>
      </w:r>
      <w:proofErr w:type="spellEnd"/>
      <w:r>
        <w:rPr>
          <w:color w:val="000000"/>
          <w:lang w:val="en-US"/>
        </w:rPr>
        <w:t xml:space="preserve"> genetic blocks. To do so, we run a secondary three ancestry </w:t>
      </w:r>
      <w:proofErr w:type="spellStart"/>
      <w:r>
        <w:rPr>
          <w:color w:val="000000"/>
          <w:lang w:val="en-US"/>
        </w:rPr>
        <w:t>Ancestry</w:t>
      </w:r>
      <w:proofErr w:type="spellEnd"/>
      <w:r>
        <w:rPr>
          <w:color w:val="000000"/>
          <w:lang w:val="en-US"/>
        </w:rPr>
        <w:t xml:space="preserve"> HMM for sites within Muller CD, </w:t>
      </w:r>
      <w:r w:rsidRPr="00C81B3A">
        <w:rPr>
          <w:i/>
          <w:iCs/>
          <w:color w:val="000000"/>
          <w:lang w:val="en-US"/>
        </w:rPr>
        <w:t>-a 3 0.3325 0.3325 0.335 -p 0 -3 0.3325 -p 1 -3 0.3325 -p 2 -3 0.335 -r 0.000005</w:t>
      </w:r>
      <w:r>
        <w:rPr>
          <w:color w:val="000000"/>
          <w:lang w:val="en-US"/>
        </w:rPr>
        <w:t>.</w:t>
      </w:r>
      <w:r w:rsidRPr="005D2E71">
        <w:rPr>
          <w:color w:val="000000"/>
          <w:lang w:val="en-US"/>
        </w:rPr>
        <w:t xml:space="preserve"> </w:t>
      </w:r>
      <w:r w:rsidR="00495CDF">
        <w:rPr>
          <w:color w:val="000000"/>
          <w:lang w:val="en-US"/>
        </w:rPr>
        <w:t>Muller CD haplotype</w:t>
      </w:r>
      <w:r w:rsidRPr="00920014">
        <w:rPr>
          <w:color w:val="000000"/>
          <w:lang w:val="en-US"/>
        </w:rPr>
        <w:t xml:space="preserve"> was called if the </w:t>
      </w:r>
      <w:r w:rsidR="00CE4226">
        <w:rPr>
          <w:color w:val="000000"/>
          <w:lang w:val="en-US"/>
        </w:rPr>
        <w:t xml:space="preserve">maximum </w:t>
      </w:r>
      <w:r w:rsidRPr="00920014">
        <w:rPr>
          <w:color w:val="000000"/>
          <w:lang w:val="en-US"/>
        </w:rPr>
        <w:t>posterior probability &gt; 0.</w:t>
      </w:r>
      <w:r>
        <w:rPr>
          <w:color w:val="000000"/>
          <w:lang w:val="en-US"/>
        </w:rPr>
        <w:t>9</w:t>
      </w:r>
      <w:r w:rsidR="005F4815">
        <w:rPr>
          <w:color w:val="000000"/>
          <w:lang w:val="en-US"/>
        </w:rPr>
        <w:t xml:space="preserve">. </w:t>
      </w:r>
      <w:r w:rsidR="00E03F1D">
        <w:rPr>
          <w:lang w:val="en-US"/>
        </w:rPr>
        <w:t xml:space="preserve"> </w:t>
      </w:r>
      <w:r w:rsidR="009D4806">
        <w:rPr>
          <w:lang w:val="en-US"/>
        </w:rPr>
        <w:t xml:space="preserve">For each individual, we estimated the haplotype proportion (proportion of </w:t>
      </w:r>
      <w:r w:rsidR="001F6891">
        <w:rPr>
          <w:lang w:val="en-US"/>
        </w:rPr>
        <w:t>sites</w:t>
      </w:r>
      <w:r w:rsidR="009A1760">
        <w:rPr>
          <w:lang w:val="en-US"/>
        </w:rPr>
        <w:t xml:space="preserve"> </w:t>
      </w:r>
      <w:r w:rsidR="000319FA">
        <w:rPr>
          <w:lang w:val="en-US"/>
        </w:rPr>
        <w:t>of each haplotype</w:t>
      </w:r>
      <w:r w:rsidR="00364CDD">
        <w:rPr>
          <w:lang w:val="en-US"/>
        </w:rPr>
        <w:t xml:space="preserve"> across all the haplotype-informative sites</w:t>
      </w:r>
      <w:r w:rsidR="009D4806">
        <w:rPr>
          <w:lang w:val="en-US"/>
        </w:rPr>
        <w:t>)</w:t>
      </w:r>
      <w:r w:rsidR="00484A30">
        <w:rPr>
          <w:lang w:val="en-US"/>
        </w:rPr>
        <w:t xml:space="preserve">. </w:t>
      </w:r>
      <w:r w:rsidR="00724264">
        <w:rPr>
          <w:lang w:val="en-US"/>
        </w:rPr>
        <w:t xml:space="preserve">We refer the </w:t>
      </w:r>
      <w:r w:rsidR="001D2E23">
        <w:rPr>
          <w:lang w:val="en-US"/>
        </w:rPr>
        <w:t>any</w:t>
      </w:r>
      <w:r w:rsidR="00724264">
        <w:rPr>
          <w:lang w:val="en-US"/>
        </w:rPr>
        <w:t xml:space="preserve"> single</w:t>
      </w:r>
      <w:r w:rsidR="001D2E23">
        <w:rPr>
          <w:lang w:val="en-US"/>
        </w:rPr>
        <w:t xml:space="preserve"> haplotype with &gt; 0.5 haplotype proportion</w:t>
      </w:r>
      <w:r w:rsidR="00724264">
        <w:rPr>
          <w:lang w:val="en-US"/>
        </w:rPr>
        <w:t xml:space="preserve"> </w:t>
      </w:r>
      <w:r w:rsidR="003947CD">
        <w:rPr>
          <w:lang w:val="en-US"/>
        </w:rPr>
        <w:t xml:space="preserve">being the </w:t>
      </w:r>
      <w:proofErr w:type="spellStart"/>
      <w:r w:rsidR="003947CD">
        <w:rPr>
          <w:lang w:val="en-US"/>
        </w:rPr>
        <w:t>neosex</w:t>
      </w:r>
      <w:proofErr w:type="spellEnd"/>
      <w:r w:rsidR="003947CD">
        <w:rPr>
          <w:lang w:val="en-US"/>
        </w:rPr>
        <w:t xml:space="preserve"> chromosome ‘haplotype background’ of each individual.</w:t>
      </w:r>
      <w:r w:rsidR="00B7265A">
        <w:rPr>
          <w:lang w:val="en-US"/>
        </w:rPr>
        <w:t xml:space="preserve"> </w:t>
      </w:r>
      <w:r w:rsidR="00C041D5">
        <w:rPr>
          <w:lang w:val="en-US"/>
        </w:rPr>
        <w:t xml:space="preserve">This way, we can association </w:t>
      </w:r>
      <w:r w:rsidR="00CA5E40">
        <w:rPr>
          <w:lang w:val="en-US"/>
        </w:rPr>
        <w:t xml:space="preserve">between </w:t>
      </w:r>
      <w:proofErr w:type="spellStart"/>
      <w:r w:rsidR="00810E99">
        <w:rPr>
          <w:lang w:val="en-US"/>
        </w:rPr>
        <w:t>neosex</w:t>
      </w:r>
      <w:proofErr w:type="spellEnd"/>
      <w:r w:rsidR="00810E99">
        <w:rPr>
          <w:lang w:val="en-US"/>
        </w:rPr>
        <w:t xml:space="preserve"> chromosome haplotype</w:t>
      </w:r>
      <w:r w:rsidR="00CA35D7">
        <w:rPr>
          <w:lang w:val="en-US"/>
        </w:rPr>
        <w:t>s</w:t>
      </w:r>
      <w:r w:rsidR="00810E99">
        <w:rPr>
          <w:lang w:val="en-US"/>
        </w:rPr>
        <w:t xml:space="preserve"> with </w:t>
      </w:r>
      <w:r w:rsidR="00C041D5">
        <w:rPr>
          <w:lang w:val="en-US"/>
        </w:rPr>
        <w:t xml:space="preserve">introgression </w:t>
      </w:r>
      <w:r w:rsidR="007455B2">
        <w:rPr>
          <w:lang w:val="en-US"/>
        </w:rPr>
        <w:t xml:space="preserve">and </w:t>
      </w:r>
      <w:r w:rsidR="00AA47C6">
        <w:rPr>
          <w:lang w:val="en-US"/>
        </w:rPr>
        <w:t>ancestry turnover rates</w:t>
      </w:r>
      <w:r w:rsidR="00DB6CFB">
        <w:rPr>
          <w:lang w:val="en-US"/>
        </w:rPr>
        <w:t xml:space="preserve">. </w:t>
      </w:r>
    </w:p>
    <w:p w14:paraId="28C5D46D" w14:textId="0B1D6C5E" w:rsidR="000D13A7" w:rsidRDefault="000D13A7" w:rsidP="00144E4F">
      <w:pPr>
        <w:rPr>
          <w:lang w:val="en-US"/>
        </w:rPr>
      </w:pPr>
    </w:p>
    <w:p w14:paraId="02D30A6C" w14:textId="1F90B0FE" w:rsidR="00540B77" w:rsidRPr="00CE70D8" w:rsidRDefault="00540B77" w:rsidP="00144E4F">
      <w:pPr>
        <w:rPr>
          <w:i/>
          <w:iCs/>
          <w:lang w:val="en-US"/>
        </w:rPr>
      </w:pPr>
      <w:r w:rsidRPr="00CE70D8">
        <w:rPr>
          <w:i/>
          <w:iCs/>
          <w:lang w:val="en-US"/>
        </w:rPr>
        <w:t>Introgression</w:t>
      </w:r>
    </w:p>
    <w:p w14:paraId="0B553BA5" w14:textId="78763B41" w:rsidR="00E93FAB" w:rsidRDefault="00290BF0" w:rsidP="00144E4F">
      <w:pPr>
        <w:rPr>
          <w:lang w:val="en-US"/>
        </w:rPr>
      </w:pPr>
      <w:r>
        <w:rPr>
          <w:lang w:val="en-US"/>
        </w:rPr>
        <w:tab/>
      </w:r>
      <w:r w:rsidR="00F57928">
        <w:rPr>
          <w:lang w:val="en-US"/>
        </w:rPr>
        <w:t xml:space="preserve">We considered introgression with </w:t>
      </w:r>
      <w:r w:rsidR="00CB4EBA">
        <w:rPr>
          <w:lang w:val="en-US"/>
        </w:rPr>
        <w:t xml:space="preserve">respect to the extent of admixture inferred with heterozygosity. Heterozygosity </w:t>
      </w:r>
      <w:r w:rsidR="0096180E">
        <w:rPr>
          <w:lang w:val="en-US"/>
        </w:rPr>
        <w:t>(</w:t>
      </w:r>
      <w:r w:rsidR="0096180E" w:rsidRPr="0096180E">
        <w:rPr>
          <w:i/>
          <w:iCs/>
          <w:lang w:val="en-US"/>
        </w:rPr>
        <w:t>h</w:t>
      </w:r>
      <w:r w:rsidR="0096180E">
        <w:rPr>
          <w:lang w:val="en-US"/>
        </w:rPr>
        <w:t xml:space="preserve">) </w:t>
      </w:r>
      <w:r w:rsidR="00CB4EBA">
        <w:rPr>
          <w:lang w:val="en-US"/>
        </w:rPr>
        <w:t xml:space="preserve">was calculated as the fraction of heterozygous ancestry-informative sites within each individual. </w:t>
      </w:r>
      <w:r w:rsidR="001C090D">
        <w:rPr>
          <w:lang w:val="en-US"/>
        </w:rPr>
        <w:t xml:space="preserve">Admixture proportion </w:t>
      </w:r>
      <w:r w:rsidR="003231E8">
        <w:rPr>
          <w:lang w:val="en-US"/>
        </w:rPr>
        <w:t>(</w:t>
      </w:r>
      <w:r w:rsidR="00244AF8">
        <w:rPr>
          <w:i/>
          <w:iCs/>
          <w:lang w:val="en-US"/>
        </w:rPr>
        <w:t>p</w:t>
      </w:r>
      <w:r w:rsidR="003231E8">
        <w:rPr>
          <w:lang w:val="en-US"/>
        </w:rPr>
        <w:t xml:space="preserve">) </w:t>
      </w:r>
      <w:r w:rsidR="001C090D">
        <w:rPr>
          <w:lang w:val="en-US"/>
        </w:rPr>
        <w:t xml:space="preserve">was </w:t>
      </w:r>
      <w:r w:rsidR="0038695B">
        <w:rPr>
          <w:lang w:val="en-US"/>
        </w:rPr>
        <w:t xml:space="preserve">the fraction of </w:t>
      </w:r>
      <w:proofErr w:type="spellStart"/>
      <w:r w:rsidR="0038695B">
        <w:rPr>
          <w:lang w:val="en-US"/>
        </w:rPr>
        <w:t>alb</w:t>
      </w:r>
      <w:proofErr w:type="spellEnd"/>
      <w:r w:rsidR="0038695B">
        <w:rPr>
          <w:lang w:val="en-US"/>
        </w:rPr>
        <w:t xml:space="preserve"> alleles across ancestry-informative sites. </w:t>
      </w:r>
      <w:r w:rsidR="00CB4EBA">
        <w:rPr>
          <w:lang w:val="en-US"/>
        </w:rPr>
        <w:t xml:space="preserve">We calculated </w:t>
      </w:r>
      <w:r w:rsidR="00D5131C">
        <w:rPr>
          <w:lang w:val="en-US"/>
        </w:rPr>
        <w:t xml:space="preserve">admixture proportion and </w:t>
      </w:r>
      <w:r w:rsidR="00CB4EBA">
        <w:rPr>
          <w:lang w:val="en-US"/>
        </w:rPr>
        <w:t xml:space="preserve">heterozygosity </w:t>
      </w:r>
      <w:r w:rsidR="00D5131C">
        <w:rPr>
          <w:lang w:val="en-US"/>
        </w:rPr>
        <w:t xml:space="preserve">both </w:t>
      </w:r>
      <w:r w:rsidR="00CB4EBA">
        <w:rPr>
          <w:lang w:val="en-US"/>
        </w:rPr>
        <w:t>genome-wide</w:t>
      </w:r>
      <w:r w:rsidR="00D5131C">
        <w:rPr>
          <w:lang w:val="en-US"/>
        </w:rPr>
        <w:t xml:space="preserve"> and</w:t>
      </w:r>
      <w:r w:rsidR="00CB4EBA">
        <w:rPr>
          <w:lang w:val="en-US"/>
        </w:rPr>
        <w:t xml:space="preserve"> within each </w:t>
      </w:r>
      <w:r w:rsidR="00D5131C">
        <w:rPr>
          <w:lang w:val="en-US"/>
        </w:rPr>
        <w:t>M</w:t>
      </w:r>
      <w:r w:rsidR="00CB4EBA">
        <w:rPr>
          <w:lang w:val="en-US"/>
        </w:rPr>
        <w:t xml:space="preserve">uller element. </w:t>
      </w:r>
      <w:r>
        <w:rPr>
          <w:lang w:val="en-US"/>
        </w:rPr>
        <w:t xml:space="preserve">To investigate the introgression across various muller element, we calculated Muller element-specific </w:t>
      </w:r>
      <w:proofErr w:type="spellStart"/>
      <w:r w:rsidR="003A4654">
        <w:rPr>
          <w:lang w:val="en-US"/>
        </w:rPr>
        <w:t>alb</w:t>
      </w:r>
      <w:proofErr w:type="spellEnd"/>
      <w:r w:rsidR="003A4654">
        <w:rPr>
          <w:lang w:val="en-US"/>
        </w:rPr>
        <w:t xml:space="preserve">-biased </w:t>
      </w:r>
      <w:r>
        <w:rPr>
          <w:lang w:val="en-US"/>
        </w:rPr>
        <w:t>introgression</w:t>
      </w:r>
      <w:r w:rsidR="002569C6">
        <w:rPr>
          <w:lang w:val="en-US"/>
        </w:rPr>
        <w:t xml:space="preserve"> as</w:t>
      </w:r>
    </w:p>
    <w:p w14:paraId="5E6BFA63" w14:textId="18BB6E8C" w:rsidR="00E93FAB" w:rsidRDefault="002569C6" w:rsidP="00144E4F">
      <w:pPr>
        <w:rPr>
          <w:lang w:val="en-US"/>
        </w:rPr>
      </w:pPr>
      <w:r>
        <w:rPr>
          <w:lang w:val="en-US"/>
        </w:rPr>
        <w:t xml:space="preserve"> </w:t>
      </w:r>
      <w:r w:rsidR="00E93FAB">
        <w:rPr>
          <w:lang w:val="en-US"/>
        </w:rPr>
        <w:tab/>
      </w:r>
      <w:r w:rsidR="00E93FAB">
        <w:rPr>
          <w:lang w:val="en-US"/>
        </w:rPr>
        <w:tab/>
      </w:r>
      <w:r w:rsidR="00E93FAB">
        <w:rPr>
          <w:lang w:val="en-US"/>
        </w:rPr>
        <w:tab/>
      </w:r>
      <w:r w:rsidR="00E93FAB">
        <w:rPr>
          <w:lang w:val="en-US"/>
        </w:rPr>
        <w:tab/>
      </w:r>
      <w:r w:rsidR="00E93FAB">
        <w:rPr>
          <w:lang w:val="en-US"/>
        </w:rPr>
        <w:tab/>
      </w:r>
      <w:r w:rsidR="00E93FAB">
        <w:rPr>
          <w:lang w:val="en-US"/>
        </w:rPr>
        <w:tab/>
      </w:r>
      <m:oMath>
        <m:f>
          <m:fPr>
            <m:ctrlPr>
              <w:ins w:id="0" w:author="Silu Wang" w:date="2020-09-28T08:53:00Z">
                <w:rPr>
                  <w:rFonts w:ascii="Cambria Math" w:hAnsi="Cambria Math"/>
                  <w:i/>
                  <w:lang w:val="en-US"/>
                </w:rPr>
              </w:ins>
            </m:ctrlPr>
          </m:fPr>
          <m:num>
            <m:r>
              <m:rPr>
                <m:sty m:val="p"/>
              </m:rPr>
              <w:rPr>
                <w:rFonts w:ascii="Cambria Math" w:hAnsi="Cambria Math"/>
                <w:lang w:val="en-US"/>
              </w:rPr>
              <m:t>1-2p</m:t>
            </m:r>
          </m:num>
          <m:den>
            <m:r>
              <w:rPr>
                <w:rFonts w:ascii="Cambria Math" w:hAnsi="Cambria Math"/>
                <w:lang w:val="en-US"/>
              </w:rPr>
              <m:t>1-</m:t>
            </m:r>
            <m:r>
              <w:rPr>
                <w:rFonts w:ascii="Cambria Math" w:hAnsi="Cambria Math"/>
                <w:lang w:val="en-US"/>
              </w:rPr>
              <m:t>h</m:t>
            </m:r>
          </m:den>
        </m:f>
      </m:oMath>
      <w:r w:rsidR="00692A02">
        <w:rPr>
          <w:lang w:val="en-US"/>
        </w:rPr>
        <w:t>.</w:t>
      </w:r>
    </w:p>
    <w:p w14:paraId="0CE2C1F4" w14:textId="5AD2C05E" w:rsidR="00540B77" w:rsidRDefault="00386A49" w:rsidP="00E93FAB">
      <w:pPr>
        <w:rPr>
          <w:lang w:val="en-US"/>
        </w:rPr>
      </w:pPr>
      <w:r>
        <w:rPr>
          <w:lang w:val="en-US"/>
        </w:rPr>
        <w:t xml:space="preserve">This </w:t>
      </w:r>
      <w:proofErr w:type="spellStart"/>
      <w:r>
        <w:rPr>
          <w:lang w:val="en-US"/>
        </w:rPr>
        <w:t>alb</w:t>
      </w:r>
      <w:proofErr w:type="spellEnd"/>
      <w:r>
        <w:rPr>
          <w:lang w:val="en-US"/>
        </w:rPr>
        <w:t>-biased introgression index ranges ranging from -1 (</w:t>
      </w:r>
      <w:proofErr w:type="spellStart"/>
      <w:r>
        <w:rPr>
          <w:lang w:val="en-US"/>
        </w:rPr>
        <w:t>nas</w:t>
      </w:r>
      <w:proofErr w:type="spellEnd"/>
      <w:r>
        <w:rPr>
          <w:lang w:val="en-US"/>
        </w:rPr>
        <w:t>-biased introgression) and 1 (</w:t>
      </w:r>
      <w:proofErr w:type="spellStart"/>
      <w:r>
        <w:rPr>
          <w:lang w:val="en-US"/>
        </w:rPr>
        <w:t>alb</w:t>
      </w:r>
      <w:proofErr w:type="spellEnd"/>
      <w:r>
        <w:rPr>
          <w:lang w:val="en-US"/>
        </w:rPr>
        <w:t>-biased introgression)</w:t>
      </w:r>
      <w:r w:rsidR="00450781">
        <w:rPr>
          <w:lang w:val="en-US"/>
        </w:rPr>
        <w:t xml:space="preserve"> with zero implying equal introgression from either ancestry. It</w:t>
      </w:r>
      <w:r>
        <w:rPr>
          <w:lang w:val="en-US"/>
        </w:rPr>
        <w:t xml:space="preserve"> </w:t>
      </w:r>
      <w:r w:rsidR="003A2146">
        <w:rPr>
          <w:lang w:val="en-US"/>
        </w:rPr>
        <w:t xml:space="preserve">controls </w:t>
      </w:r>
      <w:r w:rsidR="0073611B">
        <w:rPr>
          <w:lang w:val="en-US"/>
        </w:rPr>
        <w:t>for the fact that hybrids with more admixed genomes (</w:t>
      </w:r>
      <w:r w:rsidR="0031035E">
        <w:rPr>
          <w:lang w:val="en-US"/>
        </w:rPr>
        <w:t xml:space="preserve">lower </w:t>
      </w:r>
      <w:r w:rsidR="0073611B">
        <w:rPr>
          <w:lang w:val="en-US"/>
        </w:rPr>
        <w:t>heterozygosity</w:t>
      </w:r>
      <w:r w:rsidR="008A5476">
        <w:rPr>
          <w:lang w:val="en-US"/>
        </w:rPr>
        <w:t>,</w:t>
      </w:r>
      <w:r w:rsidR="00E20C08">
        <w:rPr>
          <w:lang w:val="en-US"/>
        </w:rPr>
        <w:t xml:space="preserve"> greater deviation </w:t>
      </w:r>
      <w:r w:rsidR="00DD3A64">
        <w:rPr>
          <w:lang w:val="en-US"/>
        </w:rPr>
        <w:t>of</w:t>
      </w:r>
      <w:r w:rsidR="008A5476">
        <w:rPr>
          <w:lang w:val="en-US"/>
        </w:rPr>
        <w:t xml:space="preserve"> </w:t>
      </w:r>
      <w:r w:rsidR="008A5476" w:rsidRPr="008A5476">
        <w:rPr>
          <w:i/>
          <w:iCs/>
          <w:lang w:val="en-US"/>
        </w:rPr>
        <w:t>y</w:t>
      </w:r>
      <w:r w:rsidR="00DD3A64">
        <w:rPr>
          <w:i/>
          <w:iCs/>
          <w:lang w:val="en-US"/>
        </w:rPr>
        <w:t xml:space="preserve"> </w:t>
      </w:r>
      <w:r w:rsidR="00DD3A64">
        <w:rPr>
          <w:lang w:val="en-US"/>
        </w:rPr>
        <w:t>from 1</w:t>
      </w:r>
      <w:r w:rsidR="0073611B">
        <w:rPr>
          <w:lang w:val="en-US"/>
        </w:rPr>
        <w:t xml:space="preserve">) </w:t>
      </w:r>
      <w:r w:rsidR="00711C7D">
        <w:rPr>
          <w:lang w:val="en-US"/>
        </w:rPr>
        <w:t>and</w:t>
      </w:r>
      <w:r w:rsidR="003774CB">
        <w:rPr>
          <w:lang w:val="en-US"/>
        </w:rPr>
        <w:t xml:space="preserve"> signature of backcrossing (</w:t>
      </w:r>
      <w:r w:rsidR="006E6674">
        <w:rPr>
          <w:lang w:val="en-US"/>
        </w:rPr>
        <w:t>positive</w:t>
      </w:r>
      <w:r w:rsidR="00E17184">
        <w:rPr>
          <w:lang w:val="en-US"/>
        </w:rPr>
        <w:t xml:space="preserve"> </w:t>
      </w:r>
      <w:r w:rsidR="004C6717">
        <w:rPr>
          <w:lang w:val="en-US"/>
        </w:rPr>
        <w:t>deviation</w:t>
      </w:r>
      <w:r w:rsidR="00E17184">
        <w:rPr>
          <w:lang w:val="en-US"/>
        </w:rPr>
        <w:t xml:space="preserve"> of</w:t>
      </w:r>
      <w:r w:rsidR="00C0315B">
        <w:rPr>
          <w:lang w:val="en-US"/>
        </w:rPr>
        <w:t xml:space="preserve"> </w:t>
      </w:r>
      <w:r w:rsidR="00C0315B" w:rsidRPr="0086526D">
        <w:rPr>
          <w:i/>
          <w:iCs/>
          <w:lang w:val="en-US"/>
        </w:rPr>
        <w:t>x</w:t>
      </w:r>
      <w:r w:rsidR="00C0315B">
        <w:rPr>
          <w:lang w:val="en-US"/>
        </w:rPr>
        <w:t xml:space="preserve"> from </w:t>
      </w:r>
      <w:r w:rsidR="00E17184">
        <w:rPr>
          <w:lang w:val="en-US"/>
        </w:rPr>
        <w:t>0.5</w:t>
      </w:r>
      <w:r w:rsidR="003774CB">
        <w:rPr>
          <w:lang w:val="en-US"/>
        </w:rPr>
        <w:t xml:space="preserve">) </w:t>
      </w:r>
      <w:r w:rsidR="00154D23">
        <w:rPr>
          <w:lang w:val="en-US"/>
        </w:rPr>
        <w:t xml:space="preserve">are more likely to demonstrate </w:t>
      </w:r>
      <w:r w:rsidR="00C0524B">
        <w:rPr>
          <w:lang w:val="en-US"/>
        </w:rPr>
        <w:t>asymmetrical</w:t>
      </w:r>
      <w:r w:rsidR="00154D23">
        <w:rPr>
          <w:lang w:val="en-US"/>
        </w:rPr>
        <w:t xml:space="preserve"> introgression. </w:t>
      </w:r>
    </w:p>
    <w:p w14:paraId="67895B1C" w14:textId="7490CD8B" w:rsidR="004B0764" w:rsidRDefault="004B0764" w:rsidP="00144E4F">
      <w:pPr>
        <w:rPr>
          <w:lang w:val="en-US"/>
        </w:rPr>
      </w:pPr>
    </w:p>
    <w:p w14:paraId="28F0B6B3" w14:textId="77777777" w:rsidR="002733E8" w:rsidRPr="00380161" w:rsidRDefault="002733E8" w:rsidP="002733E8">
      <w:pPr>
        <w:rPr>
          <w:i/>
          <w:iCs/>
          <w:lang w:val="en-US"/>
        </w:rPr>
      </w:pPr>
      <w:r w:rsidRPr="00380161">
        <w:rPr>
          <w:i/>
          <w:iCs/>
          <w:lang w:val="en-US"/>
        </w:rPr>
        <w:t>Ancestry turnover across the genome</w:t>
      </w:r>
    </w:p>
    <w:p w14:paraId="4EF07229" w14:textId="3A9F1584" w:rsidR="00DC5494" w:rsidRDefault="00DC5494" w:rsidP="00DC5494">
      <w:pPr>
        <w:ind w:firstLine="720"/>
        <w:rPr>
          <w:lang w:val="en-US"/>
        </w:rPr>
      </w:pPr>
      <w:r>
        <w:rPr>
          <w:lang w:val="en-US"/>
        </w:rPr>
        <w:t xml:space="preserve">We estimated </w:t>
      </w:r>
      <w:r w:rsidR="00F66929">
        <w:rPr>
          <w:lang w:val="en-US"/>
        </w:rPr>
        <w:t>ancestry turnover rate</w:t>
      </w:r>
      <w:r>
        <w:rPr>
          <w:lang w:val="en-US"/>
        </w:rPr>
        <w:t xml:space="preserve"> (</w:t>
      </w:r>
      <w:r w:rsidRPr="007A2047">
        <w:rPr>
          <w:i/>
          <w:iCs/>
          <w:lang w:val="en-US"/>
        </w:rPr>
        <w:t>r</w:t>
      </w:r>
      <w:r>
        <w:rPr>
          <w:lang w:val="en-US"/>
        </w:rPr>
        <w:t>)</w:t>
      </w:r>
      <w:r w:rsidR="00144597">
        <w:rPr>
          <w:lang w:val="en-US"/>
        </w:rPr>
        <w:t xml:space="preserve"> </w:t>
      </w:r>
      <w:r>
        <w:rPr>
          <w:lang w:val="en-US"/>
        </w:rPr>
        <w:t xml:space="preserve">by the number of </w:t>
      </w:r>
      <w:r w:rsidR="00583071">
        <w:rPr>
          <w:lang w:val="en-US"/>
        </w:rPr>
        <w:t>ancestry</w:t>
      </w:r>
      <w:r>
        <w:rPr>
          <w:lang w:val="en-US"/>
        </w:rPr>
        <w:t xml:space="preserve"> switches across each muller element and across the genome. However, hybrids of later generations of admixture will exhibit more recombination, while backcrosses exhibit less recombination. To ensure that each class of hybrids are comparable, we employed a transformation index based on the </w:t>
      </w:r>
      <w:r w:rsidR="0054395D">
        <w:rPr>
          <w:lang w:val="en-US"/>
        </w:rPr>
        <w:t>Euclidian</w:t>
      </w:r>
      <w:r>
        <w:rPr>
          <w:lang w:val="en-US"/>
        </w:rPr>
        <w:t xml:space="preserve"> distance between the position of each individual and the point (0.5, 0) in the triangle plot. </w:t>
      </w:r>
    </w:p>
    <w:p w14:paraId="795871A6" w14:textId="77777777" w:rsidR="00DC5494" w:rsidRPr="00E93FAB" w:rsidRDefault="00DC5494" w:rsidP="00DC5494">
      <w:pPr>
        <w:ind w:firstLine="720"/>
        <w:rPr>
          <w:lang w:val="en-US"/>
        </w:rPr>
      </w:pPr>
      <m:oMathPara>
        <m:oMath>
          <m:r>
            <w:rPr>
              <w:rFonts w:ascii="Cambria Math" w:hAnsi="Cambria Math"/>
              <w:lang w:val="en-US"/>
            </w:rPr>
            <m:t xml:space="preserve">λ= </m:t>
          </m:r>
          <m:rad>
            <m:radPr>
              <m:degHide m:val="1"/>
              <m:ctrlPr>
                <w:ins w:id="1" w:author="Silu Wang" w:date="2020-09-28T08:53:00Z">
                  <w:rPr>
                    <w:rFonts w:ascii="Cambria Math" w:hAnsi="Cambria Math"/>
                    <w:i/>
                    <w:color w:val="000000" w:themeColor="text1"/>
                    <w:lang w:val="en-US"/>
                  </w:rPr>
                </w:ins>
              </m:ctrlPr>
            </m:radPr>
            <m:deg/>
            <m:e>
              <m:sSup>
                <m:sSupPr>
                  <m:ctrlPr>
                    <w:ins w:id="2" w:author="Silu Wang" w:date="2020-09-28T08:53:00Z">
                      <w:rPr>
                        <w:rFonts w:ascii="Cambria Math" w:hAnsi="Cambria Math"/>
                        <w:i/>
                        <w:color w:val="000000" w:themeColor="text1"/>
                        <w:lang w:val="en-US"/>
                      </w:rPr>
                    </w:ins>
                  </m:ctrlPr>
                </m:sSupPr>
                <m:e>
                  <m:r>
                    <w:rPr>
                      <w:rFonts w:ascii="Cambria Math" w:hAnsi="Cambria Math"/>
                      <w:color w:val="000000" w:themeColor="text1"/>
                      <w:lang w:val="en-US"/>
                    </w:rPr>
                    <m:t>(x-0.5)</m:t>
                  </m:r>
                </m:e>
                <m:sup>
                  <m:r>
                    <w:rPr>
                      <w:rFonts w:ascii="Cambria Math" w:hAnsi="Cambria Math"/>
                      <w:color w:val="000000" w:themeColor="text1"/>
                      <w:lang w:val="en-US"/>
                    </w:rPr>
                    <m:t>2</m:t>
                  </m:r>
                </m:sup>
              </m:sSup>
              <m:r>
                <w:rPr>
                  <w:rFonts w:ascii="Cambria Math" w:hAnsi="Cambria Math"/>
                  <w:color w:val="000000" w:themeColor="text1"/>
                  <w:lang w:val="en-US"/>
                </w:rPr>
                <m:t>+</m:t>
              </m:r>
              <m:sSup>
                <m:sSupPr>
                  <m:ctrlPr>
                    <w:ins w:id="3" w:author="Silu Wang" w:date="2020-09-28T08:53:00Z">
                      <w:rPr>
                        <w:rFonts w:ascii="Cambria Math" w:hAnsi="Cambria Math"/>
                        <w:i/>
                        <w:color w:val="000000" w:themeColor="text1"/>
                        <w:lang w:val="en-US"/>
                      </w:rPr>
                    </w:ins>
                  </m:ctrlPr>
                </m:sSupPr>
                <m:e>
                  <m:r>
                    <w:rPr>
                      <w:rFonts w:ascii="Cambria Math" w:hAnsi="Cambria Math"/>
                      <w:color w:val="000000" w:themeColor="text1"/>
                      <w:lang w:val="en-US"/>
                    </w:rPr>
                    <m:t>y</m:t>
                  </m:r>
                </m:e>
                <m:sup>
                  <m:r>
                    <w:rPr>
                      <w:rFonts w:ascii="Cambria Math" w:hAnsi="Cambria Math"/>
                      <w:color w:val="000000" w:themeColor="text1"/>
                      <w:lang w:val="en-US"/>
                    </w:rPr>
                    <m:t>2</m:t>
                  </m:r>
                </m:sup>
              </m:sSup>
            </m:e>
          </m:rad>
        </m:oMath>
      </m:oMathPara>
    </w:p>
    <w:p w14:paraId="01AF877B" w14:textId="77777777" w:rsidR="00190BC2" w:rsidRDefault="00DC5494" w:rsidP="00DC5494">
      <w:pPr>
        <w:ind w:firstLine="720"/>
        <w:rPr>
          <w:lang w:val="en-US"/>
        </w:rPr>
      </w:pPr>
      <w:r>
        <w:rPr>
          <w:lang w:val="en-US"/>
        </w:rPr>
        <w:t>The greater the distance, the less recombination event is expected. Thus r *</w:t>
      </w:r>
      <m:oMath>
        <m:r>
          <w:rPr>
            <w:rFonts w:ascii="Cambria Math" w:hAnsi="Cambria Math"/>
            <w:lang w:val="en-US"/>
          </w:rPr>
          <m:t>λ</m:t>
        </m:r>
      </m:oMath>
      <w:r>
        <w:rPr>
          <w:lang w:val="en-US"/>
        </w:rPr>
        <w:t xml:space="preserve"> is the admixture-co</w:t>
      </w:r>
      <w:proofErr w:type="spellStart"/>
      <w:r>
        <w:rPr>
          <w:lang w:val="en-US"/>
        </w:rPr>
        <w:t>rrected</w:t>
      </w:r>
      <w:proofErr w:type="spellEnd"/>
      <w:r>
        <w:rPr>
          <w:lang w:val="en-US"/>
        </w:rPr>
        <w:t xml:space="preserve"> recombination estimate. </w:t>
      </w:r>
    </w:p>
    <w:p w14:paraId="510CD694" w14:textId="6471B8BF" w:rsidR="00DC5494" w:rsidRDefault="00190BC2" w:rsidP="00DC5494">
      <w:pPr>
        <w:ind w:firstLine="720"/>
        <w:rPr>
          <w:lang w:val="en-US"/>
        </w:rPr>
      </w:pPr>
      <w:r>
        <w:rPr>
          <w:lang w:val="en-US"/>
        </w:rPr>
        <w:t xml:space="preserve">To compare ancestry turnover </w:t>
      </w:r>
      <w:r w:rsidR="0019106B">
        <w:rPr>
          <w:lang w:val="en-US"/>
        </w:rPr>
        <w:t xml:space="preserve">frequency </w:t>
      </w:r>
      <w:r>
        <w:rPr>
          <w:lang w:val="en-US"/>
        </w:rPr>
        <w:t xml:space="preserve">among different Muller elements, </w:t>
      </w:r>
      <w:r w:rsidR="0019106B">
        <w:rPr>
          <w:lang w:val="en-US"/>
        </w:rPr>
        <w:t xml:space="preserve">the ancestry turnover rate </w:t>
      </w:r>
      <w:r w:rsidR="00945208">
        <w:rPr>
          <w:lang w:val="en-US"/>
        </w:rPr>
        <w:t xml:space="preserve">per informative site </w:t>
      </w:r>
      <w:r w:rsidR="0019106B">
        <w:rPr>
          <w:lang w:val="en-US"/>
        </w:rPr>
        <w:t xml:space="preserve">was used, by </w:t>
      </w:r>
      <w:r w:rsidR="00A94E2F">
        <w:rPr>
          <w:lang w:val="en-US"/>
        </w:rPr>
        <w:t>ancestry switches</w:t>
      </w:r>
      <w:r w:rsidR="005C7DB7">
        <w:rPr>
          <w:lang w:val="en-US"/>
        </w:rPr>
        <w:t xml:space="preserve"> over</w:t>
      </w:r>
      <w:r w:rsidR="00A94E2F">
        <w:rPr>
          <w:lang w:val="en-US"/>
        </w:rPr>
        <w:t xml:space="preserve"> the number of informative sites in each Muller element. Muller F </w:t>
      </w:r>
      <w:r w:rsidR="006D763A">
        <w:rPr>
          <w:lang w:val="en-US"/>
        </w:rPr>
        <w:t xml:space="preserve">is excluded from this </w:t>
      </w:r>
      <w:r w:rsidR="001A41EC">
        <w:rPr>
          <w:lang w:val="en-US"/>
        </w:rPr>
        <w:t xml:space="preserve">comparison </w:t>
      </w:r>
      <w:r w:rsidR="006D763A">
        <w:rPr>
          <w:lang w:val="en-US"/>
        </w:rPr>
        <w:t>beca</w:t>
      </w:r>
      <w:r w:rsidR="003E75EE">
        <w:rPr>
          <w:lang w:val="en-US"/>
        </w:rPr>
        <w:t xml:space="preserve">use of the scarcity of informative sites. </w:t>
      </w:r>
      <w:r w:rsidR="0084723A">
        <w:rPr>
          <w:lang w:val="en-US"/>
        </w:rPr>
        <w:t xml:space="preserve">We employed ANOVA followed by </w:t>
      </w:r>
      <w:r w:rsidR="00A83212">
        <w:rPr>
          <w:lang w:val="en-US"/>
        </w:rPr>
        <w:t>post-hoc paired-t-test with FDR correction</w:t>
      </w:r>
      <w:r w:rsidR="000A4B86">
        <w:rPr>
          <w:lang w:val="en-US"/>
        </w:rPr>
        <w:t xml:space="preserve"> to test whether the corrected ancestry turnover rates were different among muller elements and among Muller CD haplotype groups</w:t>
      </w:r>
      <w:r w:rsidR="00A83212">
        <w:rPr>
          <w:lang w:val="en-US"/>
        </w:rPr>
        <w:t xml:space="preserve">. </w:t>
      </w:r>
    </w:p>
    <w:p w14:paraId="1A082F58" w14:textId="3BACC0E2" w:rsidR="00086245" w:rsidRPr="00920014" w:rsidRDefault="00086245" w:rsidP="00443258">
      <w:pPr>
        <w:rPr>
          <w:lang w:val="en-US"/>
        </w:rPr>
      </w:pPr>
    </w:p>
    <w:p w14:paraId="6C98AF2D" w14:textId="6D707325" w:rsidR="0072344A" w:rsidRPr="00920014" w:rsidRDefault="0072344A" w:rsidP="0072344A">
      <w:pPr>
        <w:rPr>
          <w:lang w:val="en-US"/>
        </w:rPr>
      </w:pPr>
      <w:r w:rsidRPr="00920014">
        <w:rPr>
          <w:i/>
          <w:iCs/>
          <w:lang w:val="en-US"/>
        </w:rPr>
        <w:t xml:space="preserve">Genomic </w:t>
      </w:r>
      <w:r w:rsidR="00363208" w:rsidRPr="00920014">
        <w:rPr>
          <w:i/>
          <w:iCs/>
          <w:lang w:val="en-US"/>
        </w:rPr>
        <w:t>clines</w:t>
      </w:r>
    </w:p>
    <w:p w14:paraId="7727CC16" w14:textId="01CF8CE1" w:rsidR="00E521BC" w:rsidRDefault="00D853E7" w:rsidP="00E521BC">
      <w:pPr>
        <w:ind w:firstLine="720"/>
        <w:rPr>
          <w:lang w:val="en-US"/>
        </w:rPr>
      </w:pPr>
      <w:r w:rsidRPr="00920014">
        <w:rPr>
          <w:lang w:val="en-US"/>
        </w:rPr>
        <w:t xml:space="preserve">To </w:t>
      </w:r>
      <w:r w:rsidR="000D0F2A" w:rsidRPr="00920014">
        <w:rPr>
          <w:lang w:val="en-US"/>
        </w:rPr>
        <w:t xml:space="preserve">detect </w:t>
      </w:r>
      <w:r w:rsidR="006E71E1" w:rsidRPr="00920014">
        <w:rPr>
          <w:lang w:val="en-US"/>
        </w:rPr>
        <w:t>genetic clusters that serve as</w:t>
      </w:r>
      <w:r w:rsidR="000D0F2A" w:rsidRPr="00920014">
        <w:rPr>
          <w:lang w:val="en-US"/>
        </w:rPr>
        <w:t xml:space="preserve"> </w:t>
      </w:r>
      <w:r w:rsidR="006E71E1" w:rsidRPr="00920014">
        <w:rPr>
          <w:lang w:val="en-US"/>
        </w:rPr>
        <w:t>barriers to gene flow,</w:t>
      </w:r>
      <w:r w:rsidR="00756575" w:rsidRPr="00920014">
        <w:rPr>
          <w:lang w:val="en-US"/>
        </w:rPr>
        <w:t xml:space="preserve"> </w:t>
      </w:r>
      <w:r w:rsidR="000A37AA">
        <w:rPr>
          <w:lang w:val="en-US"/>
        </w:rPr>
        <w:t>we fitted</w:t>
      </w:r>
      <w:r w:rsidR="00BE412C" w:rsidRPr="00920014">
        <w:rPr>
          <w:lang w:val="en-US"/>
        </w:rPr>
        <w:t xml:space="preserve"> genomics clines</w:t>
      </w:r>
      <w:r w:rsidR="00056C1E" w:rsidRPr="00920014">
        <w:rPr>
          <w:lang w:val="en-US"/>
        </w:rPr>
        <w:t xml:space="preserve"> </w:t>
      </w:r>
      <w:r w:rsidR="00056C1E" w:rsidRPr="00920014">
        <w:rPr>
          <w:lang w:val="en-US"/>
        </w:rPr>
        <w:fldChar w:fldCharType="begin" w:fldLock="1"/>
      </w:r>
      <w:r w:rsidR="00F24B8D">
        <w:rPr>
          <w:lang w:val="en-US"/>
        </w:rPr>
        <w:instrText>ADDIN CSL_CITATION {"citationItems":[{"id":"ITEM-1","itemData":{"DOI":"10.1111/j.1365-294X.2011.05074.x","ISBN":"1365-294X","ISSN":"1365-294X","PMID":"21453352","abstract":"We developed a Bayesian genomic cline model to study the genetic architecture of adaptive divergence and reproductive isolation between hybridizing lineages. This model quantifies locus-specific patterns of introgression with two cline parameters that describe the probability of locus-specific ancestry as a function of genome-wide admixture. 'Outlier' loci with extreme patterns of introgression relative to most of the genome can be identified. These loci are potentially associated with adaptive divergence or reproductive isolation. We simulated genetic data for admixed populations that included neutral introgression, as well as loci that were subject to directional, epistatic or underdominant selection, and analysed these data using the Bayesian genomic cline model. Under many demographic conditions, underdominance or directional selection had detectable and predictable effects on cline parameters, and 'outlier' loci were greatly enriched for genetic regions affected by selection. We also analysed previously published genetic data from two transects through a hybrid zone between Mus domesticus and M. musculus. We found considerable variation in rates of introgression across the genome and particularly low rates of introgression for two X-linked markers. There were similarities and differences in patterns of introgression between the two transects, which likely reflects a combination of stochastic variability because of genetic drift and geographic variation in the genetic architecture of reproductive isolation. By providing a robust framework to quantify and compare patterns of introgression among genetic regions and populations, the Bayesian genomic cline model will advance our understanding of the genetics of reproductive isolation and the speciation process.","author":[{"dropping-particle":"","family":"Gompert","given":"Zachariah","non-dropping-particle":"","parse-names":false,"suffix":""},{"dropping-particle":"","family":"Buerkle","given":"C. Alex","non-dropping-particle":"","parse-names":false,"suffix":""}],"container-title":"Molecular ecology","id":"ITEM-1","issued":{"date-parts":[["2011"]]},"page":"2111-2127","title":"Bayesian estimation of genomic clines.","type":"article-journal","volume":"20"},"uris":["http://www.mendeley.com/documents/?uuid=5a302e4c-20f9-490f-8c46-63fe5e1759f8"]}],"mendeley":{"formattedCitation":"(20)","plainTextFormattedCitation":"(20)","previouslyFormattedCitation":"(19)"},"properties":{"noteIndex":0},"schema":"https://github.com/citation-style-language/schema/raw/master/csl-citation.json"}</w:instrText>
      </w:r>
      <w:r w:rsidR="00056C1E" w:rsidRPr="00920014">
        <w:rPr>
          <w:lang w:val="en-US"/>
        </w:rPr>
        <w:fldChar w:fldCharType="separate"/>
      </w:r>
      <w:r w:rsidR="00F24B8D" w:rsidRPr="00F24B8D">
        <w:rPr>
          <w:noProof/>
          <w:lang w:val="en-US"/>
        </w:rPr>
        <w:t>(20)</w:t>
      </w:r>
      <w:r w:rsidR="00056C1E" w:rsidRPr="00920014">
        <w:rPr>
          <w:lang w:val="en-US"/>
        </w:rPr>
        <w:fldChar w:fldCharType="end"/>
      </w:r>
      <w:r w:rsidR="00756575" w:rsidRPr="00920014">
        <w:rPr>
          <w:lang w:val="en-US"/>
        </w:rPr>
        <w:t xml:space="preserve">. </w:t>
      </w:r>
      <w:r w:rsidR="00BE412C" w:rsidRPr="00920014">
        <w:rPr>
          <w:lang w:val="en-US"/>
        </w:rPr>
        <w:t>We</w:t>
      </w:r>
      <w:r w:rsidR="00EE2BBC">
        <w:rPr>
          <w:lang w:val="en-US"/>
        </w:rPr>
        <w:t xml:space="preserve"> first identified genetic</w:t>
      </w:r>
      <w:r w:rsidR="00260629">
        <w:rPr>
          <w:lang w:val="en-US"/>
        </w:rPr>
        <w:t xml:space="preserve"> clusters </w:t>
      </w:r>
      <w:r w:rsidR="00E335A6">
        <w:rPr>
          <w:lang w:val="en-US"/>
        </w:rPr>
        <w:t xml:space="preserve">within which the ancestry blocks </w:t>
      </w:r>
      <w:r w:rsidR="00F22A94">
        <w:rPr>
          <w:lang w:val="en-US"/>
        </w:rPr>
        <w:t xml:space="preserve">tend to </w:t>
      </w:r>
      <w:r w:rsidR="00E335A6">
        <w:rPr>
          <w:lang w:val="en-US"/>
        </w:rPr>
        <w:t xml:space="preserve">co-segregate </w:t>
      </w:r>
      <w:r w:rsidR="00E335A6">
        <w:rPr>
          <w:lang w:val="en-US"/>
        </w:rPr>
        <w:lastRenderedPageBreak/>
        <w:t>among all the hybrids</w:t>
      </w:r>
      <w:r w:rsidR="009C6FCE">
        <w:rPr>
          <w:lang w:val="en-US"/>
        </w:rPr>
        <w:t xml:space="preserve"> detecting</w:t>
      </w:r>
      <w:r w:rsidR="00495509">
        <w:rPr>
          <w:lang w:val="en-US"/>
        </w:rPr>
        <w:t xml:space="preserve"> </w:t>
      </w:r>
      <w:r w:rsidR="00BE5081">
        <w:rPr>
          <w:lang w:val="en-US"/>
        </w:rPr>
        <w:t>K-means clusters</w:t>
      </w:r>
      <w:r w:rsidR="00A7488B">
        <w:rPr>
          <w:lang w:val="en-US"/>
        </w:rPr>
        <w:t xml:space="preserve"> </w:t>
      </w:r>
      <w:r w:rsidR="00A7488B">
        <w:rPr>
          <w:lang w:val="en-US"/>
        </w:rPr>
        <w:fldChar w:fldCharType="begin" w:fldLock="1"/>
      </w:r>
      <w:r w:rsidR="00F24B8D">
        <w:rPr>
          <w:lang w:val="en-US"/>
        </w:rPr>
        <w:instrText>ADDIN CSL_CITATION {"citationItems":[{"id":"ITEM-1","itemData":{"abstract":"In recent years a number of procedures to cluster, group, or classify a sample of data points have been advanced, but such methods are still not generally accepted as useful and dependable tools for data analysis. Much of the reluctance to rely on these methods may be due to uncertainty as to just what the end result of a cluster analysis means. This of course depends on the particular method used. In the literature two rather different purposes of clustering methods may be discerned. (1) To establish a maximally efficient way of partitioning the sample into given numbers of classes. The classical measure of efficiency is the pooled variance within classes, which is to be minimized. (2) To discover and describe the 'natural' way of classifying the sample. Here the data determine the number of classes, so there is the possibility of there being no partitioning at all. Examples of methods advanced for each purpose are given, and experimental results of several of these upon samples from known multivariate populations with and without 'natural' partitionings are presented. The most striking finding is that some procedures having the second purpose will almost always suggest 'natural' (i.e. interpretable) classifications when in fact there are none (e.g. in data from a joint normal population). A user would thus be exposed to virtual certainty of Type I error. Improved clustering procedures are suggested for both purposes.","author":[{"dropping-particle":"","family":"Forgy","given":"E.","non-dropping-particle":"","parse-names":false,"suffix":""}],"container-title":"Biometrics","id":"ITEM-1","issued":{"date-parts":[["1965"]]},"page":"768-769","title":"Cluster analysis of multivariate data : efficiency versus interpretability of classifications","type":"article-journal","volume":"21"},"uris":["http://www.mendeley.com/documents/?uuid=b4c1bb39-f60c-45b7-a0e8-d077f8d86356"]}],"mendeley":{"formattedCitation":"(21)","plainTextFormattedCitation":"(21)","previouslyFormattedCitation":"(20)"},"properties":{"noteIndex":0},"schema":"https://github.com/citation-style-language/schema/raw/master/csl-citation.json"}</w:instrText>
      </w:r>
      <w:r w:rsidR="00A7488B">
        <w:rPr>
          <w:lang w:val="en-US"/>
        </w:rPr>
        <w:fldChar w:fldCharType="separate"/>
      </w:r>
      <w:r w:rsidR="00F24B8D" w:rsidRPr="00F24B8D">
        <w:rPr>
          <w:noProof/>
          <w:lang w:val="en-US"/>
        </w:rPr>
        <w:t>(21)</w:t>
      </w:r>
      <w:r w:rsidR="00A7488B">
        <w:rPr>
          <w:lang w:val="en-US"/>
        </w:rPr>
        <w:fldChar w:fldCharType="end"/>
      </w:r>
      <w:r w:rsidR="009C6FCE">
        <w:rPr>
          <w:lang w:val="en-US"/>
        </w:rPr>
        <w:t xml:space="preserve">. Specifically, </w:t>
      </w:r>
      <w:r w:rsidR="00451DF6">
        <w:rPr>
          <w:lang w:val="en-US"/>
        </w:rPr>
        <w:t xml:space="preserve">with R function </w:t>
      </w:r>
      <w:proofErr w:type="spellStart"/>
      <w:r w:rsidR="00451DF6" w:rsidRPr="00D9509A">
        <w:rPr>
          <w:i/>
          <w:iCs/>
          <w:lang w:val="en-US"/>
        </w:rPr>
        <w:t>kmeans</w:t>
      </w:r>
      <w:proofErr w:type="spellEnd"/>
      <w:r w:rsidR="00451DF6">
        <w:rPr>
          <w:lang w:val="en-US"/>
        </w:rPr>
        <w:t xml:space="preserve">, </w:t>
      </w:r>
      <w:r w:rsidR="009C6FCE">
        <w:rPr>
          <w:lang w:val="en-US"/>
        </w:rPr>
        <w:t xml:space="preserve">we </w:t>
      </w:r>
      <w:r w:rsidR="00451DF6">
        <w:rPr>
          <w:lang w:val="en-US"/>
        </w:rPr>
        <w:t>iteratively incremented k (from k</w:t>
      </w:r>
      <w:r w:rsidR="001D73D6">
        <w:rPr>
          <w:lang w:val="en-US"/>
        </w:rPr>
        <w:t xml:space="preserve"> </w:t>
      </w:r>
      <w:r w:rsidR="00451DF6">
        <w:rPr>
          <w:lang w:val="en-US"/>
        </w:rPr>
        <w:t>=</w:t>
      </w:r>
      <w:r w:rsidR="001D73D6">
        <w:rPr>
          <w:lang w:val="en-US"/>
        </w:rPr>
        <w:t xml:space="preserve"> </w:t>
      </w:r>
      <w:r w:rsidR="00451DF6">
        <w:rPr>
          <w:lang w:val="en-US"/>
        </w:rPr>
        <w:t>1) until 60%</w:t>
      </w:r>
      <w:r w:rsidR="00161372">
        <w:rPr>
          <w:lang w:val="en-US"/>
        </w:rPr>
        <w:t xml:space="preserve"> of the </w:t>
      </w:r>
      <w:r w:rsidR="000B23A1">
        <w:rPr>
          <w:lang w:val="en-US"/>
        </w:rPr>
        <w:t xml:space="preserve">total </w:t>
      </w:r>
      <w:r w:rsidR="00161372">
        <w:rPr>
          <w:lang w:val="en-US"/>
        </w:rPr>
        <w:t>varia</w:t>
      </w:r>
      <w:r w:rsidR="000B23A1">
        <w:rPr>
          <w:lang w:val="en-US"/>
        </w:rPr>
        <w:t>nce</w:t>
      </w:r>
      <w:r w:rsidR="00161372">
        <w:rPr>
          <w:lang w:val="en-US"/>
        </w:rPr>
        <w:t xml:space="preserve"> </w:t>
      </w:r>
      <w:r w:rsidR="00B93D6A">
        <w:rPr>
          <w:lang w:val="en-US"/>
        </w:rPr>
        <w:t xml:space="preserve">was explained by </w:t>
      </w:r>
      <w:r w:rsidR="000B23A1">
        <w:rPr>
          <w:lang w:val="en-US"/>
        </w:rPr>
        <w:t>between-clusters variance</w:t>
      </w:r>
      <w:r w:rsidR="00451DF6">
        <w:rPr>
          <w:lang w:val="en-US"/>
        </w:rPr>
        <w:t>.</w:t>
      </w:r>
      <w:r w:rsidR="0044381E">
        <w:rPr>
          <w:lang w:val="en-US"/>
        </w:rPr>
        <w:t xml:space="preserve"> </w:t>
      </w:r>
      <w:r w:rsidR="000957EA">
        <w:rPr>
          <w:lang w:val="en-US"/>
        </w:rPr>
        <w:t>Then we</w:t>
      </w:r>
      <w:r w:rsidR="00756575" w:rsidRPr="00920014">
        <w:rPr>
          <w:lang w:val="en-US"/>
        </w:rPr>
        <w:t xml:space="preserve"> estimat</w:t>
      </w:r>
      <w:r w:rsidR="00BE412C" w:rsidRPr="00920014">
        <w:rPr>
          <w:lang w:val="en-US"/>
        </w:rPr>
        <w:t>ed</w:t>
      </w:r>
      <w:r w:rsidR="00756575" w:rsidRPr="00920014">
        <w:rPr>
          <w:lang w:val="en-US"/>
        </w:rPr>
        <w:t xml:space="preserve"> cline parameters for each genetic cluster based on cluster-specific introgression relative to the genomic background</w:t>
      </w:r>
      <w:r w:rsidR="00966CD7" w:rsidRPr="00920014">
        <w:rPr>
          <w:lang w:val="en-US"/>
        </w:rPr>
        <w:t>.</w:t>
      </w:r>
      <w:r w:rsidR="002639A5">
        <w:rPr>
          <w:lang w:val="en-US"/>
        </w:rPr>
        <w:t xml:space="preserve"> We focused on late generation (21, 27, 28) females</w:t>
      </w:r>
      <w:r w:rsidR="00400D8E">
        <w:rPr>
          <w:lang w:val="en-US"/>
        </w:rPr>
        <w:t xml:space="preserve">, because </w:t>
      </w:r>
      <w:r w:rsidR="00284D92">
        <w:rPr>
          <w:lang w:val="en-US"/>
        </w:rPr>
        <w:t xml:space="preserve">the signature of selection </w:t>
      </w:r>
      <w:r w:rsidR="00836F8F">
        <w:rPr>
          <w:lang w:val="en-US"/>
        </w:rPr>
        <w:t xml:space="preserve">tends to become more evident when the </w:t>
      </w:r>
      <w:r w:rsidR="006D04DA">
        <w:rPr>
          <w:lang w:val="en-US"/>
        </w:rPr>
        <w:t xml:space="preserve">masking </w:t>
      </w:r>
      <w:r w:rsidR="00396846">
        <w:rPr>
          <w:lang w:val="en-US"/>
        </w:rPr>
        <w:t>admixture</w:t>
      </w:r>
      <w:r w:rsidR="00D35C95">
        <w:rPr>
          <w:lang w:val="en-US"/>
        </w:rPr>
        <w:t xml:space="preserve"> effect</w:t>
      </w:r>
      <w:r w:rsidR="00396846">
        <w:rPr>
          <w:lang w:val="en-US"/>
        </w:rPr>
        <w:t xml:space="preserve"> </w:t>
      </w:r>
      <w:r w:rsidR="00EF690D">
        <w:rPr>
          <w:lang w:val="en-US"/>
        </w:rPr>
        <w:t>becomes less pronounce after</w:t>
      </w:r>
      <w:r w:rsidR="006D04DA">
        <w:rPr>
          <w:lang w:val="en-US"/>
        </w:rPr>
        <w:t xml:space="preserve"> </w:t>
      </w:r>
      <w:r w:rsidR="0087171B">
        <w:rPr>
          <w:lang w:val="en-US"/>
        </w:rPr>
        <w:t xml:space="preserve">generations of </w:t>
      </w:r>
      <w:r w:rsidR="006D04DA">
        <w:rPr>
          <w:lang w:val="en-US"/>
        </w:rPr>
        <w:t xml:space="preserve">recombination. </w:t>
      </w:r>
      <w:r w:rsidR="00E521BC">
        <w:rPr>
          <w:lang w:val="en-US"/>
        </w:rPr>
        <w:t>Any effect on introgression (</w:t>
      </w:r>
      <w:r w:rsidR="000C12A1">
        <w:rPr>
          <w:lang w:val="en-US"/>
        </w:rPr>
        <w:t xml:space="preserve">asymmetry effect and barrier effect respectively </w:t>
      </w:r>
      <w:r w:rsidR="00E521BC">
        <w:rPr>
          <w:lang w:val="en-US"/>
        </w:rPr>
        <w:t>reflected by alpha and beta</w:t>
      </w:r>
      <w:r w:rsidR="000C12A1">
        <w:rPr>
          <w:lang w:val="en-US"/>
        </w:rPr>
        <w:t xml:space="preserve"> parameter estimates</w:t>
      </w:r>
      <w:r w:rsidR="00E521BC">
        <w:rPr>
          <w:lang w:val="en-US"/>
        </w:rPr>
        <w:t>) could be partly due to the reduced recombination rate within Muller CD associated with the only inversion between the species. To evaluate such effect, we tested the relationship between within-cluster recombination rate and the estimates of introgression parameters (alpha and beta). Within-cluster recombination rate was estimated by the total number of ancestry switches within each cluster over the total number of ancestry informative sites represented by each genetic cluster</w:t>
      </w:r>
      <w:r w:rsidR="008039C6">
        <w:rPr>
          <w:lang w:val="en-US"/>
        </w:rPr>
        <w:t xml:space="preserve"> (among females sampled from generation 21-28)</w:t>
      </w:r>
      <w:r w:rsidR="00E521BC">
        <w:rPr>
          <w:lang w:val="en-US"/>
        </w:rPr>
        <w:t xml:space="preserve">. We accounted for the background effect of different </w:t>
      </w:r>
      <w:r w:rsidR="007A29E5">
        <w:rPr>
          <w:lang w:val="en-US"/>
        </w:rPr>
        <w:t>M</w:t>
      </w:r>
      <w:r w:rsidR="00E521BC">
        <w:rPr>
          <w:lang w:val="en-US"/>
        </w:rPr>
        <w:t xml:space="preserve">uller element as </w:t>
      </w:r>
      <w:r w:rsidR="006B24E5">
        <w:rPr>
          <w:lang w:val="en-US"/>
        </w:rPr>
        <w:t xml:space="preserve">the </w:t>
      </w:r>
      <w:r w:rsidR="00E521BC">
        <w:rPr>
          <w:lang w:val="en-US"/>
        </w:rPr>
        <w:t>fixed effect. To fit the model, we employed nested regression with lme4 package</w:t>
      </w:r>
      <w:r w:rsidR="006B24E5">
        <w:rPr>
          <w:lang w:val="en-US"/>
        </w:rPr>
        <w:t xml:space="preserve"> </w:t>
      </w:r>
      <w:r w:rsidR="006B24E5">
        <w:rPr>
          <w:lang w:val="en-US"/>
        </w:rPr>
        <w:fldChar w:fldCharType="begin" w:fldLock="1"/>
      </w:r>
      <w:r w:rsidR="00F24B8D">
        <w:rPr>
          <w:lang w:val="en-US"/>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lme4: linear mixed-effects models using S4 classes","type":"article-journal","volume":"67"},"uris":["http://www.mendeley.com/documents/?uuid=2caa701a-cc6d-4be0-9cca-f8b9b63f4e00"]}],"mendeley":{"formattedCitation":"(22)","plainTextFormattedCitation":"(22)","previouslyFormattedCitation":"(21)"},"properties":{"noteIndex":0},"schema":"https://github.com/citation-style-language/schema/raw/master/csl-citation.json"}</w:instrText>
      </w:r>
      <w:r w:rsidR="006B24E5">
        <w:rPr>
          <w:lang w:val="en-US"/>
        </w:rPr>
        <w:fldChar w:fldCharType="separate"/>
      </w:r>
      <w:r w:rsidR="00F24B8D" w:rsidRPr="00F24B8D">
        <w:rPr>
          <w:noProof/>
          <w:lang w:val="en-US"/>
        </w:rPr>
        <w:t>(22)</w:t>
      </w:r>
      <w:r w:rsidR="006B24E5">
        <w:rPr>
          <w:lang w:val="en-US"/>
        </w:rPr>
        <w:fldChar w:fldCharType="end"/>
      </w:r>
      <w:r w:rsidR="00E521BC">
        <w:rPr>
          <w:lang w:val="en-US"/>
        </w:rPr>
        <w:t xml:space="preserve"> in R. </w:t>
      </w:r>
    </w:p>
    <w:p w14:paraId="39176DBA" w14:textId="77777777" w:rsidR="00E521BC" w:rsidRPr="00920014" w:rsidRDefault="00E521BC" w:rsidP="0084471B">
      <w:pPr>
        <w:rPr>
          <w:lang w:val="en-US"/>
        </w:rPr>
      </w:pPr>
    </w:p>
    <w:p w14:paraId="0A2077F0" w14:textId="7C81B863" w:rsidR="001D7E6D" w:rsidRPr="00920014" w:rsidRDefault="001D7E6D" w:rsidP="00DD65EA">
      <w:pPr>
        <w:rPr>
          <w:lang w:val="en-US"/>
        </w:rPr>
      </w:pPr>
    </w:p>
    <w:p w14:paraId="178BBB82" w14:textId="079FB867" w:rsidR="00DD65EA" w:rsidRPr="00920014" w:rsidRDefault="00DD65EA" w:rsidP="00DD65EA">
      <w:pPr>
        <w:rPr>
          <w:b/>
          <w:bCs/>
          <w:lang w:val="en-US"/>
        </w:rPr>
      </w:pPr>
      <w:r w:rsidRPr="00920014">
        <w:rPr>
          <w:b/>
          <w:bCs/>
          <w:lang w:val="en-US"/>
        </w:rPr>
        <w:t>Results</w:t>
      </w:r>
    </w:p>
    <w:p w14:paraId="12A10E37" w14:textId="31BB00DB" w:rsidR="0024689E" w:rsidRDefault="0024689E" w:rsidP="00443258">
      <w:pPr>
        <w:rPr>
          <w:i/>
          <w:iCs/>
          <w:lang w:val="en-US"/>
        </w:rPr>
      </w:pPr>
    </w:p>
    <w:p w14:paraId="16D90D74" w14:textId="3BC86A41" w:rsidR="000008CD" w:rsidRDefault="00212BC0" w:rsidP="00443258">
      <w:pPr>
        <w:rPr>
          <w:i/>
          <w:iCs/>
          <w:lang w:val="en-US"/>
        </w:rPr>
      </w:pPr>
      <w:proofErr w:type="spellStart"/>
      <w:r>
        <w:rPr>
          <w:i/>
          <w:iCs/>
          <w:lang w:val="en-US"/>
        </w:rPr>
        <w:t>Asymetrical</w:t>
      </w:r>
      <w:proofErr w:type="spellEnd"/>
      <w:r>
        <w:rPr>
          <w:i/>
          <w:iCs/>
          <w:lang w:val="en-US"/>
        </w:rPr>
        <w:t xml:space="preserve"> Introgression </w:t>
      </w:r>
    </w:p>
    <w:p w14:paraId="2AD940B3" w14:textId="7EEFEB70" w:rsidR="00212BC0" w:rsidRDefault="00212BC0" w:rsidP="00471AC2">
      <w:pPr>
        <w:ind w:firstLine="720"/>
        <w:rPr>
          <w:lang w:val="en-US"/>
        </w:rPr>
      </w:pPr>
      <w:r w:rsidRPr="00212BC0">
        <w:rPr>
          <w:lang w:val="en-US"/>
        </w:rPr>
        <w:t xml:space="preserve">There was </w:t>
      </w:r>
      <w:proofErr w:type="spellStart"/>
      <w:r>
        <w:rPr>
          <w:lang w:val="en-US"/>
        </w:rPr>
        <w:t>albomicans</w:t>
      </w:r>
      <w:proofErr w:type="spellEnd"/>
      <w:r>
        <w:rPr>
          <w:lang w:val="en-US"/>
        </w:rPr>
        <w:t>-biased g</w:t>
      </w:r>
      <w:r w:rsidRPr="00212BC0">
        <w:rPr>
          <w:lang w:val="en-US"/>
        </w:rPr>
        <w:t>enome-wide</w:t>
      </w:r>
      <w:r>
        <w:rPr>
          <w:lang w:val="en-US"/>
        </w:rPr>
        <w:t xml:space="preserve"> introgression</w:t>
      </w:r>
      <w:r w:rsidR="007C4E26">
        <w:rPr>
          <w:lang w:val="en-US"/>
        </w:rPr>
        <w:t xml:space="preserve">, which was predominantly </w:t>
      </w:r>
      <w:r w:rsidR="00C47683">
        <w:rPr>
          <w:lang w:val="en-US"/>
        </w:rPr>
        <w:t xml:space="preserve">represented </w:t>
      </w:r>
      <w:r w:rsidR="007C4E26">
        <w:rPr>
          <w:lang w:val="en-US"/>
        </w:rPr>
        <w:t>by Muller CD</w:t>
      </w:r>
      <w:r w:rsidR="00307467">
        <w:rPr>
          <w:lang w:val="en-US"/>
        </w:rPr>
        <w:t xml:space="preserve"> (</w:t>
      </w:r>
      <w:r w:rsidR="004E23F7">
        <w:rPr>
          <w:lang w:val="en-US"/>
        </w:rPr>
        <w:t>Fig.</w:t>
      </w:r>
      <w:r w:rsidR="00255CAA">
        <w:rPr>
          <w:lang w:val="en-US"/>
        </w:rPr>
        <w:t xml:space="preserve"> triangle plot; </w:t>
      </w:r>
      <w:r w:rsidR="004E23F7">
        <w:rPr>
          <w:lang w:val="en-US"/>
        </w:rPr>
        <w:t>Fig.</w:t>
      </w:r>
      <w:r w:rsidR="00307467">
        <w:rPr>
          <w:lang w:val="en-US"/>
        </w:rPr>
        <w:t xml:space="preserve"> </w:t>
      </w:r>
      <w:r w:rsidR="0089621F" w:rsidRPr="003D6367">
        <w:rPr>
          <w:lang w:val="en-US"/>
        </w:rPr>
        <w:t xml:space="preserve">BGC plot </w:t>
      </w:r>
      <w:r w:rsidR="00CA4C8B" w:rsidRPr="003D6367">
        <w:rPr>
          <w:lang w:val="en-US"/>
        </w:rPr>
        <w:t>with muller cd haplotypes</w:t>
      </w:r>
      <w:r w:rsidR="00307467" w:rsidRPr="003D6367">
        <w:rPr>
          <w:lang w:val="en-US"/>
        </w:rPr>
        <w:t>)</w:t>
      </w:r>
      <w:r w:rsidR="007C4E26" w:rsidRPr="003D6367">
        <w:rPr>
          <w:lang w:val="en-US"/>
        </w:rPr>
        <w:t>.</w:t>
      </w:r>
      <w:r w:rsidR="00754145" w:rsidRPr="003D6367">
        <w:rPr>
          <w:lang w:val="en-US"/>
        </w:rPr>
        <w:t xml:space="preserve"> Even though the genomes of many hybrids were admixed in the rest of the genome, muller CD is </w:t>
      </w:r>
      <w:r w:rsidR="00B86DC3" w:rsidRPr="003D6367">
        <w:rPr>
          <w:lang w:val="en-US"/>
        </w:rPr>
        <w:t xml:space="preserve">mostly dominated by the </w:t>
      </w:r>
      <w:proofErr w:type="spellStart"/>
      <w:r w:rsidR="00B86DC3" w:rsidRPr="003D6367">
        <w:rPr>
          <w:lang w:val="en-US"/>
        </w:rPr>
        <w:t>albomicans</w:t>
      </w:r>
      <w:proofErr w:type="spellEnd"/>
      <w:r w:rsidR="00B86DC3" w:rsidRPr="003D6367">
        <w:rPr>
          <w:lang w:val="en-US"/>
        </w:rPr>
        <w:t xml:space="preserve"> ancestry (</w:t>
      </w:r>
      <w:r w:rsidR="004E23F7">
        <w:rPr>
          <w:lang w:val="en-US"/>
        </w:rPr>
        <w:t>Fig.</w:t>
      </w:r>
      <w:r w:rsidR="00B86DC3" w:rsidRPr="003D6367">
        <w:rPr>
          <w:lang w:val="en-US"/>
        </w:rPr>
        <w:t xml:space="preserve"> </w:t>
      </w:r>
      <w:r w:rsidR="00694CF6" w:rsidRPr="003D6367">
        <w:rPr>
          <w:lang w:val="en-US"/>
        </w:rPr>
        <w:t>1-3</w:t>
      </w:r>
      <w:r w:rsidR="00B86DC3" w:rsidRPr="003D6367">
        <w:rPr>
          <w:lang w:val="en-US"/>
        </w:rPr>
        <w:t>)</w:t>
      </w:r>
      <w:r w:rsidR="001805B0" w:rsidRPr="003D6367">
        <w:rPr>
          <w:lang w:val="en-US"/>
        </w:rPr>
        <w:t>, w</w:t>
      </w:r>
      <w:r w:rsidR="00B86DC3" w:rsidRPr="003D6367">
        <w:rPr>
          <w:lang w:val="en-US"/>
        </w:rPr>
        <w:t xml:space="preserve">hich </w:t>
      </w:r>
      <w:r w:rsidR="001805B0" w:rsidRPr="003D6367">
        <w:rPr>
          <w:lang w:val="en-US"/>
        </w:rPr>
        <w:t xml:space="preserve">reveals </w:t>
      </w:r>
      <w:proofErr w:type="spellStart"/>
      <w:r w:rsidR="001805B0" w:rsidRPr="003D6367">
        <w:rPr>
          <w:lang w:val="en-US"/>
        </w:rPr>
        <w:t>alb</w:t>
      </w:r>
      <w:proofErr w:type="spellEnd"/>
      <w:r w:rsidR="001805B0" w:rsidRPr="003D6367">
        <w:rPr>
          <w:lang w:val="en-US"/>
        </w:rPr>
        <w:t>-biased barrier effect of muller CD relative the rest of the genome (</w:t>
      </w:r>
      <w:r w:rsidR="004E23F7">
        <w:rPr>
          <w:lang w:val="en-US"/>
        </w:rPr>
        <w:t>Fig.</w:t>
      </w:r>
      <w:r w:rsidR="001805B0" w:rsidRPr="003D6367">
        <w:rPr>
          <w:lang w:val="en-US"/>
        </w:rPr>
        <w:t xml:space="preserve"> </w:t>
      </w:r>
      <w:r w:rsidR="00BB3F3E" w:rsidRPr="003D6367">
        <w:rPr>
          <w:lang w:val="en-US"/>
        </w:rPr>
        <w:t>4</w:t>
      </w:r>
      <w:r w:rsidR="00380869">
        <w:rPr>
          <w:lang w:val="en-US"/>
        </w:rPr>
        <w:t xml:space="preserve">, </w:t>
      </w:r>
      <w:r w:rsidR="00C43060" w:rsidRPr="003D6367">
        <w:rPr>
          <w:lang w:val="en-US"/>
        </w:rPr>
        <w:t>A</w:t>
      </w:r>
      <w:r w:rsidR="001805B0" w:rsidRPr="006A0BFC">
        <w:rPr>
          <w:lang w:val="en-US"/>
        </w:rPr>
        <w:t>).</w:t>
      </w:r>
      <w:r w:rsidR="00E715F0">
        <w:rPr>
          <w:lang w:val="en-US"/>
        </w:rPr>
        <w:t xml:space="preserve"> </w:t>
      </w:r>
      <w:r w:rsidR="00764121">
        <w:rPr>
          <w:lang w:val="en-US"/>
        </w:rPr>
        <w:t xml:space="preserve">However, such </w:t>
      </w:r>
      <w:proofErr w:type="spellStart"/>
      <w:r w:rsidR="00764121">
        <w:rPr>
          <w:lang w:val="en-US"/>
        </w:rPr>
        <w:t>alb</w:t>
      </w:r>
      <w:proofErr w:type="spellEnd"/>
      <w:r w:rsidR="00764121">
        <w:rPr>
          <w:lang w:val="en-US"/>
        </w:rPr>
        <w:t>-</w:t>
      </w:r>
      <w:r w:rsidR="001E149C">
        <w:rPr>
          <w:lang w:val="en-US"/>
        </w:rPr>
        <w:t xml:space="preserve">biased introgression is sex-dependent. The </w:t>
      </w:r>
      <w:r w:rsidR="00C227CD">
        <w:rPr>
          <w:lang w:val="en-US"/>
        </w:rPr>
        <w:t xml:space="preserve">females were predominantly </w:t>
      </w:r>
      <w:proofErr w:type="spellStart"/>
      <w:r w:rsidR="00C227CD">
        <w:rPr>
          <w:lang w:val="en-US"/>
        </w:rPr>
        <w:t>alb</w:t>
      </w:r>
      <w:proofErr w:type="spellEnd"/>
      <w:r w:rsidR="00C227CD">
        <w:rPr>
          <w:lang w:val="en-US"/>
        </w:rPr>
        <w:t xml:space="preserve"> (neo-X, </w:t>
      </w:r>
      <w:proofErr w:type="spellStart"/>
      <w:r w:rsidR="00C227CD">
        <w:rPr>
          <w:lang w:val="en-US"/>
        </w:rPr>
        <w:t>neoX</w:t>
      </w:r>
      <w:proofErr w:type="spellEnd"/>
      <w:r w:rsidR="00C227CD">
        <w:rPr>
          <w:lang w:val="en-US"/>
        </w:rPr>
        <w:t>)</w:t>
      </w:r>
      <w:r w:rsidR="00B87F09">
        <w:rPr>
          <w:lang w:val="en-US"/>
        </w:rPr>
        <w:t xml:space="preserve"> (Fig</w:t>
      </w:r>
      <w:r w:rsidR="00C972A8">
        <w:rPr>
          <w:lang w:val="en-US"/>
        </w:rPr>
        <w:t>.</w:t>
      </w:r>
      <w:r w:rsidR="00B87F09">
        <w:rPr>
          <w:lang w:val="en-US"/>
        </w:rPr>
        <w:t xml:space="preserve"> 2</w:t>
      </w:r>
      <w:r w:rsidR="00C972A8">
        <w:rPr>
          <w:lang w:val="en-US"/>
        </w:rPr>
        <w:t xml:space="preserve">, </w:t>
      </w:r>
      <w:r w:rsidR="00B87F09">
        <w:rPr>
          <w:lang w:val="en-US"/>
        </w:rPr>
        <w:t>A)</w:t>
      </w:r>
      <w:r w:rsidR="00C227CD">
        <w:rPr>
          <w:lang w:val="en-US"/>
        </w:rPr>
        <w:t xml:space="preserve">, and thus the muller CD ancestry </w:t>
      </w:r>
      <w:r w:rsidR="001C6A25">
        <w:rPr>
          <w:lang w:val="en-US"/>
        </w:rPr>
        <w:t>was significantly</w:t>
      </w:r>
      <w:r w:rsidR="00C227CD">
        <w:rPr>
          <w:lang w:val="en-US"/>
        </w:rPr>
        <w:t xml:space="preserve"> </w:t>
      </w:r>
      <w:r w:rsidR="001C6A25">
        <w:rPr>
          <w:lang w:val="en-US"/>
        </w:rPr>
        <w:t>(95% CI</w:t>
      </w:r>
      <w:r w:rsidR="003177AD">
        <w:rPr>
          <w:lang w:val="en-US"/>
        </w:rPr>
        <w:t>s greater than</w:t>
      </w:r>
      <w:r w:rsidR="001C6A25">
        <w:rPr>
          <w:lang w:val="en-US"/>
        </w:rPr>
        <w:t xml:space="preserve"> 0.5) </w:t>
      </w:r>
      <w:proofErr w:type="spellStart"/>
      <w:r w:rsidR="00C227CD">
        <w:rPr>
          <w:lang w:val="en-US"/>
        </w:rPr>
        <w:t>alb</w:t>
      </w:r>
      <w:proofErr w:type="spellEnd"/>
      <w:r w:rsidR="00C227CD">
        <w:rPr>
          <w:lang w:val="en-US"/>
        </w:rPr>
        <w:t>-biased throughout the hybrid generations we sampled</w:t>
      </w:r>
      <w:r w:rsidR="008373E5">
        <w:rPr>
          <w:lang w:val="en-US"/>
        </w:rPr>
        <w:t xml:space="preserve"> </w:t>
      </w:r>
      <w:r w:rsidR="00B87F09">
        <w:rPr>
          <w:lang w:val="en-US"/>
        </w:rPr>
        <w:t>(Figure 2 C</w:t>
      </w:r>
      <w:r w:rsidR="008373E5">
        <w:rPr>
          <w:lang w:val="en-US"/>
        </w:rPr>
        <w:t>)</w:t>
      </w:r>
      <w:r w:rsidR="00C227CD">
        <w:rPr>
          <w:lang w:val="en-US"/>
        </w:rPr>
        <w:t xml:space="preserve">. </w:t>
      </w:r>
      <w:r w:rsidR="00FF0A7B">
        <w:rPr>
          <w:lang w:val="en-US"/>
        </w:rPr>
        <w:t>However, a</w:t>
      </w:r>
      <w:r w:rsidR="00E715F0">
        <w:rPr>
          <w:lang w:val="en-US"/>
        </w:rPr>
        <w:t xml:space="preserve">mong males the frequency of </w:t>
      </w:r>
      <w:proofErr w:type="spellStart"/>
      <w:r w:rsidR="00FF0A7B">
        <w:rPr>
          <w:lang w:val="en-US"/>
        </w:rPr>
        <w:t>alb</w:t>
      </w:r>
      <w:proofErr w:type="spellEnd"/>
      <w:r w:rsidR="00FF0A7B">
        <w:rPr>
          <w:lang w:val="en-US"/>
        </w:rPr>
        <w:t xml:space="preserve"> (</w:t>
      </w:r>
      <w:r w:rsidR="00142EE4">
        <w:rPr>
          <w:lang w:val="en-US"/>
        </w:rPr>
        <w:t>neo-X, neo-Y</w:t>
      </w:r>
      <w:r w:rsidR="00FF0A7B">
        <w:rPr>
          <w:lang w:val="en-US"/>
        </w:rPr>
        <w:t>)</w:t>
      </w:r>
      <w:r w:rsidR="00142EE4">
        <w:rPr>
          <w:lang w:val="en-US"/>
        </w:rPr>
        <w:t xml:space="preserve"> haplotype gets higher in the later generation</w:t>
      </w:r>
      <w:r w:rsidR="00BB27BE">
        <w:rPr>
          <w:lang w:val="en-US"/>
        </w:rPr>
        <w:t xml:space="preserve"> (</w:t>
      </w:r>
      <w:r w:rsidR="004E23F7">
        <w:rPr>
          <w:lang w:val="en-US"/>
        </w:rPr>
        <w:t>Fig.</w:t>
      </w:r>
      <w:r w:rsidR="00BB27BE">
        <w:rPr>
          <w:lang w:val="en-US"/>
        </w:rPr>
        <w:t xml:space="preserve"> 2</w:t>
      </w:r>
      <w:r w:rsidR="00380869">
        <w:rPr>
          <w:lang w:val="en-US"/>
        </w:rPr>
        <w:t>,</w:t>
      </w:r>
      <w:r w:rsidR="00BB27BE">
        <w:rPr>
          <w:lang w:val="en-US"/>
        </w:rPr>
        <w:t xml:space="preserve"> B)</w:t>
      </w:r>
      <w:r w:rsidR="00FF0A7B">
        <w:rPr>
          <w:lang w:val="en-US"/>
        </w:rPr>
        <w:t xml:space="preserve"> and th</w:t>
      </w:r>
      <w:r w:rsidR="004A0C19">
        <w:rPr>
          <w:lang w:val="en-US"/>
        </w:rPr>
        <w:t xml:space="preserve">us the muller CD only became </w:t>
      </w:r>
      <w:r w:rsidR="00676F72">
        <w:rPr>
          <w:lang w:val="en-US"/>
        </w:rPr>
        <w:t xml:space="preserve">significantly (95% CIs greater than 0.5) </w:t>
      </w:r>
      <w:proofErr w:type="spellStart"/>
      <w:r w:rsidR="004A0C19">
        <w:rPr>
          <w:lang w:val="en-US"/>
        </w:rPr>
        <w:t>alb</w:t>
      </w:r>
      <w:proofErr w:type="spellEnd"/>
      <w:r w:rsidR="004A0C19">
        <w:rPr>
          <w:lang w:val="en-US"/>
        </w:rPr>
        <w:t>-biased in the last generation sampled</w:t>
      </w:r>
      <w:r w:rsidR="0014052B">
        <w:rPr>
          <w:lang w:val="en-US"/>
        </w:rPr>
        <w:t xml:space="preserve"> (</w:t>
      </w:r>
      <w:r w:rsidR="00380869">
        <w:rPr>
          <w:lang w:val="en-US"/>
        </w:rPr>
        <w:t>Fig. 2, C</w:t>
      </w:r>
      <w:r w:rsidR="0014052B">
        <w:rPr>
          <w:lang w:val="en-US"/>
        </w:rPr>
        <w:t>)</w:t>
      </w:r>
      <w:r w:rsidR="00142EE4">
        <w:rPr>
          <w:lang w:val="en-US"/>
        </w:rPr>
        <w:t xml:space="preserve">. </w:t>
      </w:r>
      <w:r w:rsidR="001805B0" w:rsidRPr="006A0BFC">
        <w:rPr>
          <w:lang w:val="en-US"/>
        </w:rPr>
        <w:t xml:space="preserve">The </w:t>
      </w:r>
      <w:r w:rsidR="00D56659" w:rsidRPr="00E23508">
        <w:rPr>
          <w:i/>
          <w:iCs/>
          <w:lang w:val="en-US"/>
        </w:rPr>
        <w:sym w:font="Symbol" w:char="F061"/>
      </w:r>
      <w:r w:rsidR="001805B0" w:rsidRPr="006A0BFC">
        <w:rPr>
          <w:lang w:val="en-US"/>
        </w:rPr>
        <w:t xml:space="preserve"> and </w:t>
      </w:r>
      <w:r w:rsidR="00D56659" w:rsidRPr="00E23508">
        <w:rPr>
          <w:i/>
          <w:iCs/>
          <w:lang w:val="en-US"/>
        </w:rPr>
        <w:sym w:font="Symbol" w:char="F062"/>
      </w:r>
      <w:r w:rsidR="001805B0" w:rsidRPr="006A0BFC">
        <w:rPr>
          <w:lang w:val="en-US"/>
        </w:rPr>
        <w:t xml:space="preserve"> estimates</w:t>
      </w:r>
      <w:r w:rsidR="00C8429A" w:rsidRPr="006A0BFC">
        <w:rPr>
          <w:lang w:val="en-US"/>
        </w:rPr>
        <w:t xml:space="preserve"> </w:t>
      </w:r>
      <w:r w:rsidR="00C8429A" w:rsidRPr="006A0BFC">
        <w:rPr>
          <w:lang w:val="en-US"/>
        </w:rPr>
        <w:sym w:font="Symbol" w:char="F0B1"/>
      </w:r>
      <w:r w:rsidR="00C8429A" w:rsidRPr="006A0BFC">
        <w:rPr>
          <w:lang w:val="en-US"/>
        </w:rPr>
        <w:t xml:space="preserve"> SE</w:t>
      </w:r>
      <w:r w:rsidR="001805B0" w:rsidRPr="006A0BFC">
        <w:rPr>
          <w:lang w:val="en-US"/>
        </w:rPr>
        <w:t xml:space="preserve"> of muller CD </w:t>
      </w:r>
      <w:r w:rsidR="00541A82" w:rsidRPr="006A0BFC">
        <w:rPr>
          <w:lang w:val="en-US"/>
        </w:rPr>
        <w:t xml:space="preserve">cline </w:t>
      </w:r>
      <w:r w:rsidR="00EE0D1E">
        <w:rPr>
          <w:lang w:val="en-US"/>
        </w:rPr>
        <w:t>(</w:t>
      </w:r>
      <w:r w:rsidR="004E23F7">
        <w:rPr>
          <w:lang w:val="en-US"/>
        </w:rPr>
        <w:t>Fig.</w:t>
      </w:r>
      <w:r w:rsidR="00EE0D1E">
        <w:rPr>
          <w:lang w:val="en-US"/>
        </w:rPr>
        <w:t xml:space="preserve"> 3 A) </w:t>
      </w:r>
      <w:r w:rsidR="001805B0" w:rsidRPr="006A0BFC">
        <w:rPr>
          <w:lang w:val="en-US"/>
        </w:rPr>
        <w:t xml:space="preserve">is respectively </w:t>
      </w:r>
      <w:r w:rsidR="00C8429A" w:rsidRPr="006A0BFC">
        <w:rPr>
          <w:lang w:val="en-US"/>
        </w:rPr>
        <w:t xml:space="preserve">0.102 </w:t>
      </w:r>
      <w:r w:rsidR="00CF7503" w:rsidRPr="006A0BFC">
        <w:rPr>
          <w:lang w:val="en-US"/>
        </w:rPr>
        <w:sym w:font="Symbol" w:char="F0B1"/>
      </w:r>
      <w:r w:rsidR="00CF7503" w:rsidRPr="006A0BFC">
        <w:rPr>
          <w:lang w:val="en-US"/>
        </w:rPr>
        <w:t xml:space="preserve"> </w:t>
      </w:r>
      <w:r w:rsidR="00C8429A" w:rsidRPr="006A0BFC">
        <w:rPr>
          <w:lang w:val="en-US"/>
        </w:rPr>
        <w:t>0.</w:t>
      </w:r>
      <w:r w:rsidR="001B2333" w:rsidRPr="006A0BFC">
        <w:rPr>
          <w:lang w:val="en-US"/>
        </w:rPr>
        <w:t>056</w:t>
      </w:r>
      <w:r w:rsidR="007B3A74" w:rsidRPr="006A0BFC">
        <w:rPr>
          <w:lang w:val="en-US"/>
        </w:rPr>
        <w:t xml:space="preserve">, </w:t>
      </w:r>
      <w:r w:rsidR="00E3209A" w:rsidRPr="006A0BFC">
        <w:rPr>
          <w:lang w:val="en-US"/>
        </w:rPr>
        <w:t xml:space="preserve">0.476 </w:t>
      </w:r>
      <w:r w:rsidR="00E3209A" w:rsidRPr="006A0BFC">
        <w:rPr>
          <w:lang w:val="en-US"/>
        </w:rPr>
        <w:sym w:font="Symbol" w:char="F0B1"/>
      </w:r>
      <w:r w:rsidR="00E3209A" w:rsidRPr="006A0BFC">
        <w:rPr>
          <w:lang w:val="en-US"/>
        </w:rPr>
        <w:t xml:space="preserve"> </w:t>
      </w:r>
      <w:r w:rsidR="00D36CE6" w:rsidRPr="006A0BFC">
        <w:rPr>
          <w:lang w:val="en-US"/>
        </w:rPr>
        <w:t>0.169</w:t>
      </w:r>
      <w:r w:rsidR="00BF2F7F" w:rsidRPr="006A0BFC">
        <w:rPr>
          <w:lang w:val="en-US"/>
        </w:rPr>
        <w:t>.</w:t>
      </w:r>
      <w:r w:rsidR="00BF2F7F">
        <w:rPr>
          <w:lang w:val="en-US"/>
        </w:rPr>
        <w:t xml:space="preserve"> </w:t>
      </w:r>
    </w:p>
    <w:p w14:paraId="11028C41" w14:textId="77777777" w:rsidR="00E32814" w:rsidRPr="005D0900" w:rsidRDefault="00E32814" w:rsidP="0094599D">
      <w:pPr>
        <w:rPr>
          <w:lang w:val="en-US"/>
        </w:rPr>
      </w:pPr>
    </w:p>
    <w:p w14:paraId="7866FDA8" w14:textId="159A8865" w:rsidR="0094599D" w:rsidRPr="0019706F" w:rsidRDefault="0094599D" w:rsidP="0094599D">
      <w:pPr>
        <w:rPr>
          <w:i/>
          <w:iCs/>
          <w:lang w:val="en-US"/>
        </w:rPr>
      </w:pPr>
      <w:r w:rsidRPr="0019706F">
        <w:rPr>
          <w:i/>
          <w:iCs/>
          <w:lang w:val="en-US"/>
        </w:rPr>
        <w:t xml:space="preserve">Recombination associated with </w:t>
      </w:r>
      <w:r w:rsidR="0015225E">
        <w:rPr>
          <w:i/>
          <w:iCs/>
          <w:lang w:val="en-US"/>
        </w:rPr>
        <w:t xml:space="preserve">individual </w:t>
      </w:r>
      <w:r w:rsidRPr="0019706F">
        <w:rPr>
          <w:i/>
          <w:iCs/>
          <w:lang w:val="en-US"/>
        </w:rPr>
        <w:t>Muller C</w:t>
      </w:r>
      <w:r w:rsidR="00B86DC3">
        <w:rPr>
          <w:i/>
          <w:iCs/>
          <w:lang w:val="en-US"/>
        </w:rPr>
        <w:t xml:space="preserve">D </w:t>
      </w:r>
      <w:r w:rsidRPr="0019706F">
        <w:rPr>
          <w:i/>
          <w:iCs/>
          <w:lang w:val="en-US"/>
        </w:rPr>
        <w:t>haplotype</w:t>
      </w:r>
      <w:r w:rsidR="00B86DC3">
        <w:rPr>
          <w:i/>
          <w:iCs/>
          <w:lang w:val="en-US"/>
        </w:rPr>
        <w:t xml:space="preserve">s </w:t>
      </w:r>
    </w:p>
    <w:p w14:paraId="100E4454" w14:textId="14BE7833" w:rsidR="00E542E1" w:rsidRDefault="00E542E1" w:rsidP="00A4277D">
      <w:pPr>
        <w:ind w:firstLine="720"/>
        <w:rPr>
          <w:lang w:val="en-US"/>
        </w:rPr>
      </w:pPr>
      <w:r>
        <w:rPr>
          <w:lang w:val="en-US"/>
        </w:rPr>
        <w:t xml:space="preserve">Genome-wide </w:t>
      </w:r>
      <w:proofErr w:type="spellStart"/>
      <w:r>
        <w:rPr>
          <w:lang w:val="en-US"/>
        </w:rPr>
        <w:t>alb</w:t>
      </w:r>
      <w:proofErr w:type="spellEnd"/>
      <w:r w:rsidR="0024689E">
        <w:rPr>
          <w:lang w:val="en-US"/>
        </w:rPr>
        <w:t>-biased</w:t>
      </w:r>
      <w:r>
        <w:rPr>
          <w:lang w:val="en-US"/>
        </w:rPr>
        <w:t xml:space="preserve"> introgression </w:t>
      </w:r>
      <w:r w:rsidR="00E5573E">
        <w:rPr>
          <w:lang w:val="en-US"/>
        </w:rPr>
        <w:t xml:space="preserve">is </w:t>
      </w:r>
      <w:r>
        <w:rPr>
          <w:lang w:val="en-US"/>
        </w:rPr>
        <w:t>significantly associated with Muller</w:t>
      </w:r>
      <w:r w:rsidR="00236DAC">
        <w:rPr>
          <w:lang w:val="en-US"/>
        </w:rPr>
        <w:t xml:space="preserve"> </w:t>
      </w:r>
      <w:r>
        <w:rPr>
          <w:lang w:val="en-US"/>
        </w:rPr>
        <w:t>CD</w:t>
      </w:r>
      <w:r w:rsidR="00650B6D">
        <w:rPr>
          <w:lang w:val="en-US"/>
        </w:rPr>
        <w:t xml:space="preserve"> inheritance</w:t>
      </w:r>
      <w:r w:rsidR="00EF078D">
        <w:rPr>
          <w:lang w:val="en-US"/>
        </w:rPr>
        <w:t>.</w:t>
      </w:r>
      <w:r w:rsidR="00EA4049" w:rsidRPr="00EA4049">
        <w:rPr>
          <w:lang w:val="en-US"/>
        </w:rPr>
        <w:t xml:space="preserve"> </w:t>
      </w:r>
      <w:r w:rsidR="00EA4049">
        <w:rPr>
          <w:lang w:val="en-US"/>
        </w:rPr>
        <w:t>There was significantly less recombination rate (</w:t>
      </w:r>
      <w:r w:rsidR="004E23F7">
        <w:rPr>
          <w:lang w:val="en-US"/>
        </w:rPr>
        <w:t>Fig.</w:t>
      </w:r>
      <w:r w:rsidR="00EA4049">
        <w:rPr>
          <w:lang w:val="en-US"/>
        </w:rPr>
        <w:t xml:space="preserve"> </w:t>
      </w:r>
      <w:r w:rsidR="00BB3F3E">
        <w:rPr>
          <w:lang w:val="en-US"/>
        </w:rPr>
        <w:t>4</w:t>
      </w:r>
      <w:r w:rsidR="00323A7B">
        <w:rPr>
          <w:lang w:val="en-US"/>
        </w:rPr>
        <w:t>B</w:t>
      </w:r>
      <w:r w:rsidR="00EA4049">
        <w:rPr>
          <w:lang w:val="en-US"/>
        </w:rPr>
        <w:t>)</w:t>
      </w:r>
      <w:r w:rsidR="00323A7B">
        <w:rPr>
          <w:lang w:val="en-US"/>
        </w:rPr>
        <w:t xml:space="preserve"> and </w:t>
      </w:r>
      <w:r w:rsidR="00CF3AFB">
        <w:rPr>
          <w:lang w:val="en-US"/>
        </w:rPr>
        <w:t xml:space="preserve">greater </w:t>
      </w:r>
      <w:proofErr w:type="spellStart"/>
      <w:r w:rsidR="00CF3AFB">
        <w:rPr>
          <w:lang w:val="en-US"/>
        </w:rPr>
        <w:t>alb</w:t>
      </w:r>
      <w:proofErr w:type="spellEnd"/>
      <w:r w:rsidR="00CF3AFB">
        <w:rPr>
          <w:lang w:val="en-US"/>
        </w:rPr>
        <w:t>-biased introgression (</w:t>
      </w:r>
      <w:r w:rsidR="004E23F7">
        <w:rPr>
          <w:lang w:val="en-US"/>
        </w:rPr>
        <w:t>Fig.</w:t>
      </w:r>
      <w:r w:rsidR="00CF3AFB">
        <w:rPr>
          <w:lang w:val="en-US"/>
        </w:rPr>
        <w:t xml:space="preserve"> </w:t>
      </w:r>
      <w:r w:rsidR="00BB3F3E">
        <w:rPr>
          <w:lang w:val="en-US"/>
        </w:rPr>
        <w:t>4</w:t>
      </w:r>
      <w:r w:rsidR="00CF3AFB">
        <w:rPr>
          <w:lang w:val="en-US"/>
        </w:rPr>
        <w:t>C</w:t>
      </w:r>
      <w:r w:rsidR="00D3201F">
        <w:rPr>
          <w:lang w:val="en-US"/>
        </w:rPr>
        <w:t xml:space="preserve">; </w:t>
      </w:r>
      <w:r w:rsidR="008A3001" w:rsidRPr="008A3001">
        <w:rPr>
          <w:i/>
          <w:iCs/>
          <w:vertAlign w:val="subscript"/>
          <w:lang w:val="en-US"/>
        </w:rPr>
        <w:t>FDR-corrected</w:t>
      </w:r>
      <w:r w:rsidR="006009A6">
        <w:rPr>
          <w:lang w:val="en-US"/>
        </w:rPr>
        <w:t xml:space="preserve"> &lt; 0.05</w:t>
      </w:r>
      <w:r w:rsidR="00CF3AFB">
        <w:rPr>
          <w:lang w:val="en-US"/>
        </w:rPr>
        <w:t>) within Muller CD than other muller element</w:t>
      </w:r>
      <w:r w:rsidR="00EA4049">
        <w:rPr>
          <w:lang w:val="en-US"/>
        </w:rPr>
        <w:t xml:space="preserve">. </w:t>
      </w:r>
      <w:r w:rsidR="0015225E">
        <w:rPr>
          <w:lang w:val="en-US"/>
        </w:rPr>
        <w:t xml:space="preserve">In particular, individuals </w:t>
      </w:r>
      <w:r w:rsidR="00A35275">
        <w:rPr>
          <w:lang w:val="en-US"/>
        </w:rPr>
        <w:t>of</w:t>
      </w:r>
      <w:r w:rsidR="0015225E">
        <w:rPr>
          <w:lang w:val="en-US"/>
        </w:rPr>
        <w:t xml:space="preserve"> </w:t>
      </w:r>
      <w:proofErr w:type="spellStart"/>
      <w:r w:rsidR="0015225E">
        <w:rPr>
          <w:lang w:val="en-US"/>
        </w:rPr>
        <w:t>alb</w:t>
      </w:r>
      <w:proofErr w:type="spellEnd"/>
      <w:r w:rsidR="00862FB4">
        <w:rPr>
          <w:lang w:val="en-US"/>
        </w:rPr>
        <w:t xml:space="preserve"> </w:t>
      </w:r>
      <w:r w:rsidR="00A35275">
        <w:rPr>
          <w:lang w:val="en-US"/>
        </w:rPr>
        <w:t>(</w:t>
      </w:r>
      <w:r w:rsidR="0015225E">
        <w:rPr>
          <w:lang w:val="en-US"/>
        </w:rPr>
        <w:t>neo</w:t>
      </w:r>
      <w:r w:rsidR="00114D87">
        <w:rPr>
          <w:lang w:val="en-US"/>
        </w:rPr>
        <w:t>-</w:t>
      </w:r>
      <w:r w:rsidR="00BF0B57">
        <w:rPr>
          <w:lang w:val="en-US"/>
        </w:rPr>
        <w:t>X</w:t>
      </w:r>
      <w:r w:rsidR="00A35275">
        <w:rPr>
          <w:lang w:val="en-US"/>
        </w:rPr>
        <w:t xml:space="preserve">, neo-X) and (neo-X, neo-Y) </w:t>
      </w:r>
      <w:r w:rsidR="006D436E">
        <w:rPr>
          <w:lang w:val="en-US"/>
        </w:rPr>
        <w:t>showed greater</w:t>
      </w:r>
      <w:r w:rsidR="007E26A5">
        <w:rPr>
          <w:lang w:val="en-US"/>
        </w:rPr>
        <w:t xml:space="preserve"> </w:t>
      </w:r>
      <w:proofErr w:type="spellStart"/>
      <w:r w:rsidR="00726830">
        <w:rPr>
          <w:lang w:val="en-US"/>
        </w:rPr>
        <w:t>alb</w:t>
      </w:r>
      <w:proofErr w:type="spellEnd"/>
      <w:r w:rsidR="00726830">
        <w:rPr>
          <w:lang w:val="en-US"/>
        </w:rPr>
        <w:t xml:space="preserve"> </w:t>
      </w:r>
      <w:r w:rsidR="007E26A5">
        <w:rPr>
          <w:lang w:val="en-US"/>
        </w:rPr>
        <w:t>introgression</w:t>
      </w:r>
      <w:r w:rsidR="00CB2B07">
        <w:rPr>
          <w:lang w:val="en-US"/>
        </w:rPr>
        <w:t xml:space="preserve"> </w:t>
      </w:r>
      <w:r w:rsidR="00224D37">
        <w:rPr>
          <w:lang w:val="en-US"/>
        </w:rPr>
        <w:t xml:space="preserve">within muller CD </w:t>
      </w:r>
      <w:r w:rsidR="00CB2B07">
        <w:rPr>
          <w:lang w:val="en-US"/>
        </w:rPr>
        <w:t>(</w:t>
      </w:r>
      <w:r w:rsidR="008A3001" w:rsidRPr="008A3001">
        <w:rPr>
          <w:i/>
          <w:iCs/>
          <w:vertAlign w:val="subscript"/>
          <w:lang w:val="en-US"/>
        </w:rPr>
        <w:t>FDR-corrected</w:t>
      </w:r>
      <w:r w:rsidR="00FF1A98">
        <w:rPr>
          <w:lang w:val="en-US"/>
        </w:rPr>
        <w:t xml:space="preserve"> </w:t>
      </w:r>
      <w:r w:rsidR="00FF1A98" w:rsidRPr="00421435">
        <w:rPr>
          <w:lang w:val="en-US"/>
        </w:rPr>
        <w:t>&lt; 10</w:t>
      </w:r>
      <w:r w:rsidR="00FF1A98" w:rsidRPr="00421435">
        <w:rPr>
          <w:vertAlign w:val="superscript"/>
          <w:lang w:val="en-US"/>
        </w:rPr>
        <w:t>-6</w:t>
      </w:r>
      <w:r w:rsidR="00F05519" w:rsidRPr="00421435">
        <w:rPr>
          <w:lang w:val="en-US"/>
        </w:rPr>
        <w:t>; Fig</w:t>
      </w:r>
      <w:r w:rsidR="00E341B3">
        <w:rPr>
          <w:lang w:val="en-US"/>
        </w:rPr>
        <w:t>.</w:t>
      </w:r>
      <w:r w:rsidR="00F05519" w:rsidRPr="00421435">
        <w:rPr>
          <w:lang w:val="en-US"/>
        </w:rPr>
        <w:t xml:space="preserve"> </w:t>
      </w:r>
      <w:r w:rsidR="00BB3F3E" w:rsidRPr="00421435">
        <w:rPr>
          <w:lang w:val="en-US"/>
        </w:rPr>
        <w:t>4</w:t>
      </w:r>
      <w:r w:rsidR="00660479" w:rsidRPr="00421435">
        <w:rPr>
          <w:lang w:val="en-US"/>
        </w:rPr>
        <w:t>D</w:t>
      </w:r>
      <w:r w:rsidR="00CB2B07" w:rsidRPr="00421435">
        <w:rPr>
          <w:lang w:val="en-US"/>
        </w:rPr>
        <w:t>)</w:t>
      </w:r>
      <w:r w:rsidR="00E341B3">
        <w:rPr>
          <w:lang w:val="en-US"/>
        </w:rPr>
        <w:t>, but not for the rest of the genome (Fig. 4E</w:t>
      </w:r>
      <w:r w:rsidR="000113BA">
        <w:rPr>
          <w:lang w:val="en-US"/>
        </w:rPr>
        <w:t xml:space="preserve">, </w:t>
      </w:r>
      <w:proofErr w:type="spellStart"/>
      <w:r w:rsidR="000113BA" w:rsidRPr="000113BA">
        <w:rPr>
          <w:i/>
          <w:iCs/>
          <w:lang w:val="en-US"/>
        </w:rPr>
        <w:t>p</w:t>
      </w:r>
      <w:r w:rsidR="008A3001" w:rsidRPr="008A3001">
        <w:rPr>
          <w:i/>
          <w:iCs/>
          <w:vertAlign w:val="subscript"/>
          <w:lang w:val="en-US"/>
        </w:rPr>
        <w:t>FDR</w:t>
      </w:r>
      <w:proofErr w:type="spellEnd"/>
      <w:r w:rsidR="008A3001" w:rsidRPr="008A3001">
        <w:rPr>
          <w:i/>
          <w:iCs/>
          <w:vertAlign w:val="subscript"/>
          <w:lang w:val="en-US"/>
        </w:rPr>
        <w:t>-corrected</w:t>
      </w:r>
      <w:r w:rsidR="000113BA">
        <w:rPr>
          <w:lang w:val="en-US"/>
        </w:rPr>
        <w:t xml:space="preserve"> &gt; 0.05</w:t>
      </w:r>
      <w:r w:rsidR="00E341B3">
        <w:rPr>
          <w:lang w:val="en-US"/>
        </w:rPr>
        <w:t>)</w:t>
      </w:r>
      <w:r w:rsidR="00214447">
        <w:rPr>
          <w:lang w:val="en-US"/>
        </w:rPr>
        <w:t>. Although individuals with (neo-X, neo-X) haplotype in Muller CD</w:t>
      </w:r>
      <w:r w:rsidR="001F1EB8" w:rsidRPr="00421435">
        <w:rPr>
          <w:lang w:val="en-US"/>
        </w:rPr>
        <w:t xml:space="preserve"> </w:t>
      </w:r>
      <w:r w:rsidR="004077B3" w:rsidRPr="00421435">
        <w:rPr>
          <w:lang w:val="en-US"/>
        </w:rPr>
        <w:t xml:space="preserve">harbor </w:t>
      </w:r>
      <w:r w:rsidR="00214447">
        <w:rPr>
          <w:lang w:val="en-US"/>
        </w:rPr>
        <w:t>less</w:t>
      </w:r>
      <w:r w:rsidR="00224D37">
        <w:rPr>
          <w:lang w:val="en-US"/>
        </w:rPr>
        <w:t xml:space="preserve"> </w:t>
      </w:r>
      <w:r w:rsidR="00D730F9" w:rsidRPr="00421435">
        <w:rPr>
          <w:lang w:val="en-US"/>
        </w:rPr>
        <w:t>ancestry turnovers</w:t>
      </w:r>
      <w:r w:rsidR="00E23C3B" w:rsidRPr="00421435">
        <w:rPr>
          <w:lang w:val="en-US"/>
        </w:rPr>
        <w:t xml:space="preserve"> </w:t>
      </w:r>
      <w:r w:rsidR="00BD5195" w:rsidRPr="00421435">
        <w:rPr>
          <w:lang w:val="en-US"/>
        </w:rPr>
        <w:t xml:space="preserve">than </w:t>
      </w:r>
      <w:r w:rsidR="00214447">
        <w:rPr>
          <w:lang w:val="en-US"/>
        </w:rPr>
        <w:t>those with (</w:t>
      </w:r>
      <w:proofErr w:type="spellStart"/>
      <w:r w:rsidR="00214447">
        <w:rPr>
          <w:lang w:val="en-US"/>
        </w:rPr>
        <w:t>nas</w:t>
      </w:r>
      <w:proofErr w:type="spellEnd"/>
      <w:r w:rsidR="00214447">
        <w:rPr>
          <w:lang w:val="en-US"/>
        </w:rPr>
        <w:t xml:space="preserve">, </w:t>
      </w:r>
      <w:proofErr w:type="spellStart"/>
      <w:r w:rsidR="00214447">
        <w:rPr>
          <w:lang w:val="en-US"/>
        </w:rPr>
        <w:t>neoY</w:t>
      </w:r>
      <w:proofErr w:type="spellEnd"/>
      <w:r w:rsidR="00214447">
        <w:rPr>
          <w:lang w:val="en-US"/>
        </w:rPr>
        <w:t xml:space="preserve">) haplotype within muller CD </w:t>
      </w:r>
      <w:r w:rsidR="00E23C3B" w:rsidRPr="00421435">
        <w:rPr>
          <w:lang w:val="en-US"/>
        </w:rPr>
        <w:t>(</w:t>
      </w:r>
      <w:r w:rsidR="00E23C3B" w:rsidRPr="00421435">
        <w:rPr>
          <w:i/>
          <w:iCs/>
          <w:lang w:val="en-US"/>
        </w:rPr>
        <w:t>p</w:t>
      </w:r>
      <w:r w:rsidR="00E23C3B" w:rsidRPr="00421435">
        <w:rPr>
          <w:lang w:val="en-US"/>
        </w:rPr>
        <w:t xml:space="preserve"> </w:t>
      </w:r>
      <w:r w:rsidR="00925452" w:rsidRPr="00421435">
        <w:rPr>
          <w:lang w:val="en-US"/>
        </w:rPr>
        <w:t>&lt;</w:t>
      </w:r>
      <w:r w:rsidR="00E23C3B" w:rsidRPr="00421435">
        <w:rPr>
          <w:lang w:val="en-US"/>
        </w:rPr>
        <w:t xml:space="preserve"> 0.05</w:t>
      </w:r>
      <w:r w:rsidR="005F1519" w:rsidRPr="00421435">
        <w:rPr>
          <w:lang w:val="en-US"/>
        </w:rPr>
        <w:t xml:space="preserve">; </w:t>
      </w:r>
      <w:r w:rsidR="001B4947">
        <w:rPr>
          <w:lang w:val="en-US"/>
        </w:rPr>
        <w:t>Fig.</w:t>
      </w:r>
      <w:r w:rsidR="00114285" w:rsidRPr="00421435">
        <w:rPr>
          <w:lang w:val="en-US"/>
        </w:rPr>
        <w:t xml:space="preserve"> </w:t>
      </w:r>
      <w:r w:rsidR="00BB3F3E" w:rsidRPr="00421435">
        <w:rPr>
          <w:lang w:val="en-US"/>
        </w:rPr>
        <w:t>4</w:t>
      </w:r>
      <w:r w:rsidR="001B4947">
        <w:rPr>
          <w:lang w:val="en-US"/>
        </w:rPr>
        <w:t>F</w:t>
      </w:r>
      <w:r w:rsidR="00E23C3B" w:rsidRPr="00421435">
        <w:rPr>
          <w:lang w:val="en-US"/>
        </w:rPr>
        <w:t>)</w:t>
      </w:r>
      <w:r w:rsidR="00214447">
        <w:rPr>
          <w:lang w:val="en-US"/>
        </w:rPr>
        <w:t>, (neo-X, neo-X) individuals had more ancestry turnovers in the rest of the genome</w:t>
      </w:r>
      <w:r w:rsidR="001B4947">
        <w:rPr>
          <w:lang w:val="en-US"/>
        </w:rPr>
        <w:t xml:space="preserve"> (Fig. 4G</w:t>
      </w:r>
      <w:r w:rsidR="000113BA">
        <w:rPr>
          <w:lang w:val="en-US"/>
        </w:rPr>
        <w:t>,</w:t>
      </w:r>
      <w:r w:rsidR="000113BA" w:rsidRPr="008A3001">
        <w:rPr>
          <w:i/>
          <w:iCs/>
          <w:lang w:val="en-US"/>
        </w:rPr>
        <w:t xml:space="preserve"> </w:t>
      </w:r>
      <w:proofErr w:type="spellStart"/>
      <w:r w:rsidR="000113BA" w:rsidRPr="008A3001">
        <w:rPr>
          <w:i/>
          <w:iCs/>
          <w:lang w:val="en-US"/>
        </w:rPr>
        <w:t>p</w:t>
      </w:r>
      <w:r w:rsidR="008A3001" w:rsidRPr="008A3001">
        <w:rPr>
          <w:i/>
          <w:iCs/>
          <w:vertAlign w:val="subscript"/>
          <w:lang w:val="en-US"/>
        </w:rPr>
        <w:t>FDR</w:t>
      </w:r>
      <w:proofErr w:type="spellEnd"/>
      <w:r w:rsidR="008A3001" w:rsidRPr="008A3001">
        <w:rPr>
          <w:i/>
          <w:iCs/>
          <w:vertAlign w:val="subscript"/>
          <w:lang w:val="en-US"/>
        </w:rPr>
        <w:t>-corrected</w:t>
      </w:r>
      <w:r w:rsidR="000113BA" w:rsidRPr="008A3001">
        <w:rPr>
          <w:vertAlign w:val="subscript"/>
          <w:lang w:val="en-US"/>
        </w:rPr>
        <w:t xml:space="preserve"> </w:t>
      </w:r>
      <w:r w:rsidR="000113BA">
        <w:rPr>
          <w:lang w:val="en-US"/>
        </w:rPr>
        <w:t>&lt; 0.05</w:t>
      </w:r>
      <w:r w:rsidR="001B4947">
        <w:rPr>
          <w:lang w:val="en-US"/>
        </w:rPr>
        <w:t>)</w:t>
      </w:r>
      <w:r w:rsidR="00214447">
        <w:rPr>
          <w:lang w:val="en-US"/>
        </w:rPr>
        <w:t>.</w:t>
      </w:r>
      <w:r w:rsidR="001B4947">
        <w:rPr>
          <w:lang w:val="en-US"/>
        </w:rPr>
        <w:t xml:space="preserve"> </w:t>
      </w:r>
    </w:p>
    <w:p w14:paraId="39BD3705" w14:textId="77777777" w:rsidR="00933BDA" w:rsidRDefault="00933BDA" w:rsidP="009F4926">
      <w:pPr>
        <w:rPr>
          <w:i/>
          <w:iCs/>
          <w:lang w:val="en-US"/>
        </w:rPr>
      </w:pPr>
    </w:p>
    <w:p w14:paraId="1471686F" w14:textId="60766994" w:rsidR="009A3FF4" w:rsidRPr="00322471" w:rsidRDefault="00322471" w:rsidP="009F4926">
      <w:pPr>
        <w:rPr>
          <w:i/>
          <w:iCs/>
          <w:lang w:val="en-US"/>
        </w:rPr>
      </w:pPr>
      <w:r>
        <w:rPr>
          <w:i/>
          <w:iCs/>
          <w:lang w:val="en-US"/>
        </w:rPr>
        <w:t>Ancestry c</w:t>
      </w:r>
      <w:r w:rsidRPr="00322471">
        <w:rPr>
          <w:i/>
          <w:iCs/>
          <w:lang w:val="en-US"/>
        </w:rPr>
        <w:t xml:space="preserve">lusters </w:t>
      </w:r>
    </w:p>
    <w:p w14:paraId="42CF8CC0" w14:textId="642FD5E6" w:rsidR="00322471" w:rsidRPr="000C77F2" w:rsidRDefault="00F42C97" w:rsidP="006C55CF">
      <w:pPr>
        <w:ind w:firstLine="720"/>
        <w:rPr>
          <w:lang w:val="en-US"/>
        </w:rPr>
      </w:pPr>
      <w:r>
        <w:rPr>
          <w:lang w:val="en-US"/>
        </w:rPr>
        <w:lastRenderedPageBreak/>
        <w:t xml:space="preserve">The </w:t>
      </w:r>
      <w:r w:rsidR="00486C7B">
        <w:rPr>
          <w:lang w:val="en-US"/>
        </w:rPr>
        <w:t xml:space="preserve">k-means cluster drastically reduced the </w:t>
      </w:r>
      <w:r w:rsidR="006C55CF">
        <w:rPr>
          <w:lang w:val="en-US"/>
        </w:rPr>
        <w:t xml:space="preserve">number of </w:t>
      </w:r>
      <w:r w:rsidR="00486C7B">
        <w:rPr>
          <w:lang w:val="en-US"/>
        </w:rPr>
        <w:t>ancestry</w:t>
      </w:r>
      <w:r w:rsidR="006C55CF">
        <w:rPr>
          <w:lang w:val="en-US"/>
        </w:rPr>
        <w:t xml:space="preserve">-informative units in each muller element (Table S1). </w:t>
      </w:r>
      <w:r w:rsidR="00CA6E6E">
        <w:rPr>
          <w:lang w:val="en-US"/>
        </w:rPr>
        <w:t xml:space="preserve">Due to the lack of </w:t>
      </w:r>
      <w:r w:rsidR="00CA6E6E" w:rsidRPr="000C77F2">
        <w:rPr>
          <w:lang w:val="en-US"/>
        </w:rPr>
        <w:t xml:space="preserve">recombination within </w:t>
      </w:r>
      <w:r w:rsidR="00322471" w:rsidRPr="000C77F2">
        <w:rPr>
          <w:lang w:val="en-US"/>
        </w:rPr>
        <w:t>Muller CD</w:t>
      </w:r>
      <w:r w:rsidR="00CA6E6E" w:rsidRPr="000C77F2">
        <w:rPr>
          <w:lang w:val="en-US"/>
        </w:rPr>
        <w:t>, this chromosome</w:t>
      </w:r>
      <w:r w:rsidR="00322471" w:rsidRPr="000C77F2">
        <w:rPr>
          <w:lang w:val="en-US"/>
        </w:rPr>
        <w:t xml:space="preserve"> </w:t>
      </w:r>
      <w:r w:rsidR="00072497" w:rsidRPr="000C77F2">
        <w:rPr>
          <w:lang w:val="en-US"/>
        </w:rPr>
        <w:t xml:space="preserve">was </w:t>
      </w:r>
      <w:r w:rsidR="00CA6E6E" w:rsidRPr="000C77F2">
        <w:rPr>
          <w:lang w:val="en-US"/>
        </w:rPr>
        <w:t xml:space="preserve">collapsed into only 6 genetic clusters each respectively represents </w:t>
      </w:r>
      <w:r w:rsidR="00CA6E6E" w:rsidRPr="000C77F2">
        <w:rPr>
          <w:rFonts w:eastAsiaTheme="minorEastAsia"/>
          <w:color w:val="000000"/>
          <w:lang w:val="en-US"/>
        </w:rPr>
        <w:t>10728, 10519, 148818, 1, 6716, and 11622 ancestry-informative sites.</w:t>
      </w:r>
    </w:p>
    <w:p w14:paraId="4AD8C31F" w14:textId="77777777" w:rsidR="00322471" w:rsidRDefault="00322471" w:rsidP="009F4926">
      <w:pPr>
        <w:rPr>
          <w:lang w:val="en-US"/>
        </w:rPr>
      </w:pPr>
    </w:p>
    <w:p w14:paraId="7C8C4BA2" w14:textId="77777777" w:rsidR="00A14797" w:rsidRPr="00F56FC6" w:rsidRDefault="00A14797" w:rsidP="00A14797">
      <w:pPr>
        <w:rPr>
          <w:i/>
          <w:iCs/>
          <w:lang w:val="en-US"/>
        </w:rPr>
      </w:pPr>
      <w:r w:rsidRPr="00F56FC6">
        <w:rPr>
          <w:i/>
          <w:iCs/>
          <w:lang w:val="en-US"/>
        </w:rPr>
        <w:t>Genomic clines</w:t>
      </w:r>
    </w:p>
    <w:p w14:paraId="2D3E8C59" w14:textId="145B8BF6" w:rsidR="00A14797" w:rsidRDefault="00A14797" w:rsidP="00A14797">
      <w:pPr>
        <w:ind w:firstLine="720"/>
        <w:rPr>
          <w:lang w:val="en-US"/>
        </w:rPr>
      </w:pPr>
      <w:r>
        <w:rPr>
          <w:lang w:val="en-US"/>
        </w:rPr>
        <w:t xml:space="preserve">In early generations, signatures of admixture swamps the footprints of selection which settles down in later generations. In later generations (21, 27, and 28), the </w:t>
      </w:r>
      <w:r w:rsidR="009A0426">
        <w:rPr>
          <w:lang w:val="en-US"/>
        </w:rPr>
        <w:t xml:space="preserve">genetic cluster representing the </w:t>
      </w:r>
      <w:r>
        <w:rPr>
          <w:lang w:val="en-US"/>
        </w:rPr>
        <w:t xml:space="preserve">inversion within Muller CD repetitively exhibits </w:t>
      </w:r>
      <w:r w:rsidR="00F22CC7">
        <w:rPr>
          <w:lang w:val="en-US"/>
        </w:rPr>
        <w:t xml:space="preserve">barrier effect </w:t>
      </w:r>
      <w:r>
        <w:rPr>
          <w:lang w:val="en-US"/>
        </w:rPr>
        <w:t>(positive beta values, and the 95% CIs don’t include zero)</w:t>
      </w:r>
      <w:r w:rsidR="006C0A33">
        <w:rPr>
          <w:lang w:val="en-US"/>
        </w:rPr>
        <w:t xml:space="preserve"> (</w:t>
      </w:r>
      <w:r w:rsidR="004E23F7">
        <w:rPr>
          <w:lang w:val="en-US"/>
        </w:rPr>
        <w:t>Fig.</w:t>
      </w:r>
      <w:r w:rsidR="006C0A33" w:rsidRPr="00582975">
        <w:rPr>
          <w:lang w:val="en-US"/>
        </w:rPr>
        <w:t xml:space="preserve"> </w:t>
      </w:r>
      <w:r w:rsidR="00CF019C" w:rsidRPr="00582975">
        <w:rPr>
          <w:lang w:val="en-US"/>
        </w:rPr>
        <w:t>5</w:t>
      </w:r>
      <w:r w:rsidR="00B704BB" w:rsidRPr="00582975">
        <w:rPr>
          <w:lang w:val="en-US"/>
        </w:rPr>
        <w:t xml:space="preserve">, </w:t>
      </w:r>
      <w:r w:rsidR="00BC7312">
        <w:rPr>
          <w:lang w:val="en-US"/>
        </w:rPr>
        <w:t>B</w:t>
      </w:r>
      <w:r w:rsidR="0078653D">
        <w:rPr>
          <w:lang w:val="en-US"/>
        </w:rPr>
        <w:t xml:space="preserve">, </w:t>
      </w:r>
      <w:r w:rsidR="0098307B">
        <w:rPr>
          <w:lang w:val="en-US"/>
        </w:rPr>
        <w:t>yellow</w:t>
      </w:r>
      <w:r w:rsidR="0078653D">
        <w:rPr>
          <w:lang w:val="en-US"/>
        </w:rPr>
        <w:t xml:space="preserve"> dots</w:t>
      </w:r>
      <w:r w:rsidR="007B5B3E">
        <w:rPr>
          <w:lang w:val="en-US"/>
        </w:rPr>
        <w:t>)</w:t>
      </w:r>
      <w:r>
        <w:rPr>
          <w:lang w:val="en-US"/>
        </w:rPr>
        <w:t xml:space="preserve">. </w:t>
      </w:r>
      <w:r w:rsidR="008F421C">
        <w:rPr>
          <w:lang w:val="en-US"/>
        </w:rPr>
        <w:t xml:space="preserve">The </w:t>
      </w:r>
      <w:r w:rsidR="00035691">
        <w:rPr>
          <w:lang w:val="en-US"/>
        </w:rPr>
        <w:t>second last genetic cluster of</w:t>
      </w:r>
      <w:r w:rsidR="006D7114">
        <w:rPr>
          <w:lang w:val="en-US"/>
        </w:rPr>
        <w:t xml:space="preserve"> Muller CD </w:t>
      </w:r>
      <w:r w:rsidR="00EE3D44">
        <w:rPr>
          <w:lang w:val="en-US"/>
        </w:rPr>
        <w:t>and</w:t>
      </w:r>
      <w:r w:rsidR="00185A06">
        <w:rPr>
          <w:lang w:val="en-US"/>
        </w:rPr>
        <w:t xml:space="preserve"> a suit of </w:t>
      </w:r>
      <w:r w:rsidR="005C56A4">
        <w:rPr>
          <w:lang w:val="en-US"/>
        </w:rPr>
        <w:t xml:space="preserve">clusters towards the end of </w:t>
      </w:r>
      <w:r w:rsidR="00005675">
        <w:rPr>
          <w:lang w:val="en-US"/>
        </w:rPr>
        <w:t>M</w:t>
      </w:r>
      <w:r w:rsidR="005C56A4">
        <w:rPr>
          <w:lang w:val="en-US"/>
        </w:rPr>
        <w:t xml:space="preserve">uller E </w:t>
      </w:r>
      <w:r w:rsidR="00EE3D44">
        <w:rPr>
          <w:lang w:val="en-US"/>
        </w:rPr>
        <w:t xml:space="preserve">exhibit </w:t>
      </w:r>
      <w:proofErr w:type="spellStart"/>
      <w:r w:rsidR="00EE3D44">
        <w:rPr>
          <w:lang w:val="en-US"/>
        </w:rPr>
        <w:t>alb</w:t>
      </w:r>
      <w:proofErr w:type="spellEnd"/>
      <w:r w:rsidR="00EE3D44">
        <w:rPr>
          <w:lang w:val="en-US"/>
        </w:rPr>
        <w:t>-biased introgression</w:t>
      </w:r>
      <w:r w:rsidR="00357EBE">
        <w:rPr>
          <w:lang w:val="en-US"/>
        </w:rPr>
        <w:t xml:space="preserve"> (</w:t>
      </w:r>
      <w:r w:rsidR="004E23F7">
        <w:rPr>
          <w:lang w:val="en-US"/>
        </w:rPr>
        <w:t>Fig.</w:t>
      </w:r>
      <w:r w:rsidR="00357EBE">
        <w:rPr>
          <w:lang w:val="en-US"/>
        </w:rPr>
        <w:t xml:space="preserve"> 5, </w:t>
      </w:r>
      <w:r w:rsidR="00C24545">
        <w:rPr>
          <w:lang w:val="en-US"/>
        </w:rPr>
        <w:t>A</w:t>
      </w:r>
      <w:r w:rsidR="00357EBE">
        <w:rPr>
          <w:lang w:val="en-US"/>
        </w:rPr>
        <w:t>, yellow dots)</w:t>
      </w:r>
      <w:r w:rsidR="006332CF">
        <w:rPr>
          <w:lang w:val="en-US"/>
        </w:rPr>
        <w:t xml:space="preserve">, while the last genetic cluster of muller B </w:t>
      </w:r>
      <w:r w:rsidR="00192522">
        <w:rPr>
          <w:lang w:val="en-US"/>
        </w:rPr>
        <w:t>(</w:t>
      </w:r>
      <w:r w:rsidR="004E23F7">
        <w:rPr>
          <w:lang w:val="en-US"/>
        </w:rPr>
        <w:t>Fig.</w:t>
      </w:r>
      <w:r w:rsidR="00E670E7">
        <w:rPr>
          <w:lang w:val="en-US"/>
        </w:rPr>
        <w:t xml:space="preserve"> 5, left panel, turquoise dots</w:t>
      </w:r>
      <w:r w:rsidR="00192522">
        <w:rPr>
          <w:lang w:val="en-US"/>
        </w:rPr>
        <w:t xml:space="preserve">) </w:t>
      </w:r>
      <w:r w:rsidR="00E80EFE">
        <w:rPr>
          <w:lang w:val="en-US"/>
        </w:rPr>
        <w:t xml:space="preserve">demonstrate </w:t>
      </w:r>
      <w:r w:rsidR="00CA228D">
        <w:rPr>
          <w:lang w:val="en-US"/>
        </w:rPr>
        <w:t>significant</w:t>
      </w:r>
      <w:r w:rsidR="00E80EFE">
        <w:rPr>
          <w:lang w:val="en-US"/>
        </w:rPr>
        <w:t xml:space="preserve"> </w:t>
      </w:r>
      <w:proofErr w:type="spellStart"/>
      <w:r w:rsidR="00E80EFE">
        <w:rPr>
          <w:lang w:val="en-US"/>
        </w:rPr>
        <w:t>nas</w:t>
      </w:r>
      <w:proofErr w:type="spellEnd"/>
      <w:r w:rsidR="00E80EFE">
        <w:rPr>
          <w:lang w:val="en-US"/>
        </w:rPr>
        <w:t xml:space="preserve">-biased introgression. </w:t>
      </w:r>
      <w:r w:rsidR="000C6888">
        <w:rPr>
          <w:lang w:val="en-US"/>
        </w:rPr>
        <w:t>The barrier effect within muller CD is associated with low local recombination rate</w:t>
      </w:r>
      <w:r w:rsidR="006A4BBC">
        <w:rPr>
          <w:lang w:val="en-US"/>
        </w:rPr>
        <w:t xml:space="preserve"> (Fig. 5</w:t>
      </w:r>
      <w:r w:rsidR="00E7147D">
        <w:rPr>
          <w:lang w:val="en-US"/>
        </w:rPr>
        <w:t>,</w:t>
      </w:r>
      <w:r w:rsidR="006A4BBC">
        <w:rPr>
          <w:lang w:val="en-US"/>
        </w:rPr>
        <w:t xml:space="preserve"> D)</w:t>
      </w:r>
      <w:r w:rsidR="000C6888">
        <w:rPr>
          <w:lang w:val="en-US"/>
        </w:rPr>
        <w:t xml:space="preserve">, while local recombination rate did not show significant effect </w:t>
      </w:r>
      <w:r w:rsidR="007E05C8">
        <w:rPr>
          <w:lang w:val="en-US"/>
        </w:rPr>
        <w:t>on beta parameter estimate</w:t>
      </w:r>
      <w:r w:rsidR="00D047F4">
        <w:rPr>
          <w:lang w:val="en-US"/>
        </w:rPr>
        <w:t>s</w:t>
      </w:r>
      <w:r w:rsidR="007E05C8">
        <w:rPr>
          <w:lang w:val="en-US"/>
        </w:rPr>
        <w:t xml:space="preserve"> in other muller element</w:t>
      </w:r>
      <w:r w:rsidR="006F1955">
        <w:rPr>
          <w:lang w:val="en-US"/>
        </w:rPr>
        <w:t xml:space="preserve"> (Fig. 5</w:t>
      </w:r>
      <w:r w:rsidR="00E7147D">
        <w:rPr>
          <w:lang w:val="en-US"/>
        </w:rPr>
        <w:t>,</w:t>
      </w:r>
      <w:r w:rsidR="006F1955">
        <w:rPr>
          <w:lang w:val="en-US"/>
        </w:rPr>
        <w:t xml:space="preserve"> D)</w:t>
      </w:r>
      <w:r w:rsidR="007E05C8">
        <w:rPr>
          <w:lang w:val="en-US"/>
        </w:rPr>
        <w:t xml:space="preserve">, nor </w:t>
      </w:r>
      <w:r w:rsidR="00576C73">
        <w:rPr>
          <w:lang w:val="en-US"/>
        </w:rPr>
        <w:t xml:space="preserve">on </w:t>
      </w:r>
      <w:r w:rsidR="000F2649">
        <w:rPr>
          <w:lang w:val="en-US"/>
        </w:rPr>
        <w:t xml:space="preserve">clusters with asymmetrical introgression </w:t>
      </w:r>
      <w:r w:rsidR="00576C73">
        <w:rPr>
          <w:lang w:val="en-US"/>
        </w:rPr>
        <w:t>(refl</w:t>
      </w:r>
      <w:r w:rsidR="001047BB">
        <w:rPr>
          <w:lang w:val="en-US"/>
        </w:rPr>
        <w:t>e</w:t>
      </w:r>
      <w:r w:rsidR="00576C73">
        <w:rPr>
          <w:lang w:val="en-US"/>
        </w:rPr>
        <w:t>cted by alpha parameters)</w:t>
      </w:r>
      <w:r w:rsidR="00582AC0">
        <w:rPr>
          <w:lang w:val="en-US"/>
        </w:rPr>
        <w:t xml:space="preserve"> (Fig. 5</w:t>
      </w:r>
      <w:r w:rsidR="00E7147D">
        <w:rPr>
          <w:lang w:val="en-US"/>
        </w:rPr>
        <w:t>,</w:t>
      </w:r>
      <w:r w:rsidR="00582AC0">
        <w:rPr>
          <w:lang w:val="en-US"/>
        </w:rPr>
        <w:t xml:space="preserve"> C)</w:t>
      </w:r>
      <w:r w:rsidR="00576C73">
        <w:rPr>
          <w:lang w:val="en-US"/>
        </w:rPr>
        <w:t xml:space="preserve">. </w:t>
      </w:r>
    </w:p>
    <w:p w14:paraId="014D66A6" w14:textId="77777777" w:rsidR="00547346" w:rsidRPr="00212BC0" w:rsidRDefault="00547346" w:rsidP="00443258">
      <w:pPr>
        <w:rPr>
          <w:lang w:val="en-US"/>
        </w:rPr>
      </w:pPr>
    </w:p>
    <w:p w14:paraId="79C0CBF8" w14:textId="54C09AE9" w:rsidR="007D6A15" w:rsidRPr="00920014" w:rsidRDefault="008F712A" w:rsidP="00443258">
      <w:pPr>
        <w:rPr>
          <w:lang w:val="en-US"/>
        </w:rPr>
      </w:pPr>
      <w:r>
        <w:rPr>
          <w:noProof/>
          <w:lang w:val="en-US"/>
        </w:rPr>
        <w:drawing>
          <wp:inline distT="0" distB="0" distL="0" distR="0" wp14:anchorId="7C03BFEC" wp14:editId="71B62F7B">
            <wp:extent cx="6117227" cy="4659159"/>
            <wp:effectExtent l="0" t="0" r="444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5" cstate="print">
                      <a:extLst>
                        <a:ext uri="{28A0092B-C50C-407E-A947-70E740481C1C}">
                          <a14:useLocalDpi xmlns:a14="http://schemas.microsoft.com/office/drawing/2010/main" val="0"/>
                        </a:ext>
                      </a:extLst>
                    </a:blip>
                    <a:stretch>
                      <a:fillRect/>
                    </a:stretch>
                  </pic:blipFill>
                  <pic:spPr>
                    <a:xfrm>
                      <a:off x="0" y="0"/>
                      <a:ext cx="6140274" cy="4676713"/>
                    </a:xfrm>
                    <a:prstGeom prst="rect">
                      <a:avLst/>
                    </a:prstGeom>
                  </pic:spPr>
                </pic:pic>
              </a:graphicData>
            </a:graphic>
          </wp:inline>
        </w:drawing>
      </w:r>
    </w:p>
    <w:p w14:paraId="3DDE192E" w14:textId="5FC5E40B" w:rsidR="00443258" w:rsidRPr="00920014" w:rsidRDefault="004E23F7" w:rsidP="00443258">
      <w:pPr>
        <w:rPr>
          <w:lang w:val="en-US"/>
        </w:rPr>
      </w:pPr>
      <w:r>
        <w:rPr>
          <w:b/>
          <w:bCs/>
          <w:lang w:val="en-US"/>
        </w:rPr>
        <w:t>Fig.</w:t>
      </w:r>
      <w:r w:rsidR="00443258" w:rsidRPr="00920014">
        <w:rPr>
          <w:b/>
          <w:bCs/>
          <w:lang w:val="en-US"/>
        </w:rPr>
        <w:t xml:space="preserve"> 1</w:t>
      </w:r>
      <w:r w:rsidR="00443258" w:rsidRPr="00920014">
        <w:rPr>
          <w:lang w:val="en-US"/>
        </w:rPr>
        <w:t xml:space="preserve"> </w:t>
      </w:r>
      <w:r w:rsidR="008F712A" w:rsidRPr="008F712A">
        <w:rPr>
          <w:b/>
          <w:bCs/>
          <w:lang w:val="en-US"/>
        </w:rPr>
        <w:t>Karyotypes and</w:t>
      </w:r>
      <w:r w:rsidR="008F712A">
        <w:rPr>
          <w:lang w:val="en-US"/>
        </w:rPr>
        <w:t xml:space="preserve"> </w:t>
      </w:r>
      <w:r w:rsidR="008F712A">
        <w:rPr>
          <w:b/>
          <w:bCs/>
          <w:lang w:val="en-US"/>
        </w:rPr>
        <w:t>a</w:t>
      </w:r>
      <w:r w:rsidR="008F712A" w:rsidRPr="008F712A">
        <w:rPr>
          <w:b/>
          <w:bCs/>
          <w:lang w:val="en-US"/>
        </w:rPr>
        <w:t xml:space="preserve">dmixture between </w:t>
      </w:r>
      <w:proofErr w:type="spellStart"/>
      <w:r w:rsidR="008F712A" w:rsidRPr="008F712A">
        <w:rPr>
          <w:b/>
          <w:bCs/>
          <w:lang w:val="en-US"/>
        </w:rPr>
        <w:t>albomicans</w:t>
      </w:r>
      <w:proofErr w:type="spellEnd"/>
      <w:r w:rsidR="008F712A" w:rsidRPr="008F712A">
        <w:rPr>
          <w:b/>
          <w:bCs/>
          <w:lang w:val="en-US"/>
        </w:rPr>
        <w:t xml:space="preserve"> and </w:t>
      </w:r>
      <w:proofErr w:type="spellStart"/>
      <w:r w:rsidR="008F712A" w:rsidRPr="008F712A">
        <w:rPr>
          <w:b/>
          <w:bCs/>
          <w:lang w:val="en-US"/>
        </w:rPr>
        <w:t>nasuta</w:t>
      </w:r>
      <w:proofErr w:type="spellEnd"/>
      <w:r w:rsidR="008F712A" w:rsidRPr="008F712A">
        <w:rPr>
          <w:b/>
          <w:bCs/>
          <w:lang w:val="en-US"/>
        </w:rPr>
        <w:t xml:space="preserve"> ancestry</w:t>
      </w:r>
      <w:r w:rsidR="00891B96">
        <w:rPr>
          <w:b/>
          <w:bCs/>
          <w:lang w:val="en-US"/>
        </w:rPr>
        <w:t>.</w:t>
      </w:r>
      <w:r w:rsidR="008F712A">
        <w:rPr>
          <w:lang w:val="en-US"/>
        </w:rPr>
        <w:t xml:space="preserve"> </w:t>
      </w:r>
      <w:r w:rsidR="008F712A" w:rsidRPr="004D62BB">
        <w:rPr>
          <w:b/>
          <w:bCs/>
          <w:lang w:val="en-US"/>
        </w:rPr>
        <w:t>A</w:t>
      </w:r>
      <w:r w:rsidR="008F3EE0" w:rsidRPr="008F3EE0">
        <w:rPr>
          <w:lang w:val="en-US"/>
        </w:rPr>
        <w:t>,</w:t>
      </w:r>
      <w:r w:rsidR="008F712A">
        <w:rPr>
          <w:lang w:val="en-US"/>
        </w:rPr>
        <w:t xml:space="preserve"> </w:t>
      </w:r>
      <w:r w:rsidR="005C2A14">
        <w:rPr>
          <w:lang w:val="en-US"/>
        </w:rPr>
        <w:t>k</w:t>
      </w:r>
      <w:r w:rsidR="008F3EE0">
        <w:rPr>
          <w:lang w:val="en-US"/>
        </w:rPr>
        <w:t>aryo</w:t>
      </w:r>
      <w:r w:rsidR="00B31E77">
        <w:rPr>
          <w:lang w:val="en-US"/>
        </w:rPr>
        <w:t>typ</w:t>
      </w:r>
      <w:r w:rsidR="008F3EE0">
        <w:rPr>
          <w:lang w:val="en-US"/>
        </w:rPr>
        <w:t xml:space="preserve">es of </w:t>
      </w:r>
      <w:proofErr w:type="spellStart"/>
      <w:r w:rsidR="008F3EE0">
        <w:rPr>
          <w:lang w:val="en-US"/>
        </w:rPr>
        <w:t>alb</w:t>
      </w:r>
      <w:proofErr w:type="spellEnd"/>
      <w:r w:rsidR="008F3EE0">
        <w:rPr>
          <w:lang w:val="en-US"/>
        </w:rPr>
        <w:t xml:space="preserve"> and </w:t>
      </w:r>
      <w:proofErr w:type="spellStart"/>
      <w:r w:rsidR="008F3EE0">
        <w:rPr>
          <w:lang w:val="en-US"/>
        </w:rPr>
        <w:t>nas</w:t>
      </w:r>
      <w:proofErr w:type="spellEnd"/>
      <w:r w:rsidR="00204A34">
        <w:rPr>
          <w:lang w:val="en-US"/>
        </w:rPr>
        <w:t>, in which the Muller CD and Muller A</w:t>
      </w:r>
      <w:r w:rsidR="00CA552C">
        <w:rPr>
          <w:lang w:val="en-US"/>
        </w:rPr>
        <w:t xml:space="preserve"> that</w:t>
      </w:r>
      <w:r w:rsidR="00AB42EE">
        <w:rPr>
          <w:lang w:val="en-US"/>
        </w:rPr>
        <w:t xml:space="preserve"> are separate</w:t>
      </w:r>
      <w:r w:rsidR="0074520F">
        <w:rPr>
          <w:lang w:val="en-US"/>
        </w:rPr>
        <w:t>d</w:t>
      </w:r>
      <w:r w:rsidR="00AB42EE">
        <w:rPr>
          <w:lang w:val="en-US"/>
        </w:rPr>
        <w:t xml:space="preserve"> in </w:t>
      </w:r>
      <w:proofErr w:type="spellStart"/>
      <w:r w:rsidR="00AB42EE">
        <w:rPr>
          <w:lang w:val="en-US"/>
        </w:rPr>
        <w:t>nas</w:t>
      </w:r>
      <w:proofErr w:type="spellEnd"/>
      <w:r w:rsidR="00AB42EE">
        <w:rPr>
          <w:lang w:val="en-US"/>
        </w:rPr>
        <w:t xml:space="preserve">, </w:t>
      </w:r>
      <w:r w:rsidR="0074520F">
        <w:rPr>
          <w:lang w:val="en-US"/>
        </w:rPr>
        <w:t>but</w:t>
      </w:r>
      <w:r w:rsidR="00204A34">
        <w:rPr>
          <w:lang w:val="en-US"/>
        </w:rPr>
        <w:t xml:space="preserve"> fused in </w:t>
      </w:r>
      <w:proofErr w:type="spellStart"/>
      <w:r w:rsidR="00204A34">
        <w:rPr>
          <w:lang w:val="en-US"/>
        </w:rPr>
        <w:t>alb</w:t>
      </w:r>
      <w:proofErr w:type="spellEnd"/>
      <w:r w:rsidR="00204A34">
        <w:rPr>
          <w:lang w:val="en-US"/>
        </w:rPr>
        <w:t xml:space="preserve"> forming neo-X or neo-Y</w:t>
      </w:r>
      <w:r w:rsidR="003E399E">
        <w:rPr>
          <w:lang w:val="en-US"/>
        </w:rPr>
        <w:t>.</w:t>
      </w:r>
      <w:r w:rsidR="008F3EE0">
        <w:rPr>
          <w:lang w:val="en-US"/>
        </w:rPr>
        <w:t xml:space="preserve"> </w:t>
      </w:r>
      <w:r w:rsidR="008F3EE0" w:rsidRPr="008F3EE0">
        <w:rPr>
          <w:b/>
          <w:bCs/>
          <w:lang w:val="en-US"/>
        </w:rPr>
        <w:t>B</w:t>
      </w:r>
      <w:r w:rsidR="008F3EE0">
        <w:rPr>
          <w:lang w:val="en-US"/>
        </w:rPr>
        <w:t xml:space="preserve">, </w:t>
      </w:r>
      <w:r w:rsidR="00ED38D0">
        <w:rPr>
          <w:lang w:val="en-US"/>
        </w:rPr>
        <w:t xml:space="preserve">Ancestry-HMM haplotypes of </w:t>
      </w:r>
      <w:r w:rsidR="00443258">
        <w:rPr>
          <w:lang w:val="en-US"/>
        </w:rPr>
        <w:t>haplotypes</w:t>
      </w:r>
      <w:r w:rsidR="00443258" w:rsidRPr="00920014">
        <w:rPr>
          <w:lang w:val="en-US"/>
        </w:rPr>
        <w:t xml:space="preserve"> (in columns) in hybrids of </w:t>
      </w:r>
      <w:r w:rsidR="00443258" w:rsidRPr="00920014">
        <w:rPr>
          <w:lang w:val="en-US"/>
        </w:rPr>
        <w:lastRenderedPageBreak/>
        <w:t xml:space="preserve">various generations (rows). </w:t>
      </w:r>
      <w:r w:rsidR="00237861">
        <w:rPr>
          <w:lang w:val="en-US"/>
        </w:rPr>
        <w:t xml:space="preserve">The turquoise and royal blue respectively represents homozygous </w:t>
      </w:r>
      <w:proofErr w:type="spellStart"/>
      <w:r w:rsidR="00237861">
        <w:rPr>
          <w:lang w:val="en-US"/>
        </w:rPr>
        <w:t>nasuta</w:t>
      </w:r>
      <w:proofErr w:type="spellEnd"/>
      <w:r w:rsidR="00237861">
        <w:rPr>
          <w:lang w:val="en-US"/>
        </w:rPr>
        <w:t xml:space="preserve"> and </w:t>
      </w:r>
      <w:proofErr w:type="spellStart"/>
      <w:r w:rsidR="00237861">
        <w:rPr>
          <w:lang w:val="en-US"/>
        </w:rPr>
        <w:t>albomicans</w:t>
      </w:r>
      <w:proofErr w:type="spellEnd"/>
      <w:r w:rsidR="00237861">
        <w:rPr>
          <w:lang w:val="en-US"/>
        </w:rPr>
        <w:t xml:space="preserve"> genotype, and the heterozygous genotypes are represented by </w:t>
      </w:r>
      <w:r w:rsidR="00D80B88">
        <w:rPr>
          <w:lang w:val="en-US"/>
        </w:rPr>
        <w:t>pale blue.</w:t>
      </w:r>
      <w:r w:rsidR="0044303F">
        <w:rPr>
          <w:lang w:val="en-US"/>
        </w:rPr>
        <w:t xml:space="preserve"> </w:t>
      </w:r>
    </w:p>
    <w:p w14:paraId="2BD33816" w14:textId="70F2B432" w:rsidR="00CB43CC" w:rsidRDefault="007334B0" w:rsidP="00084C12">
      <w:pPr>
        <w:rPr>
          <w:lang w:val="en-US" w:eastAsia="zh-TW"/>
        </w:rPr>
      </w:pPr>
      <w:r>
        <w:rPr>
          <w:noProof/>
          <w:lang w:val="en-US" w:eastAsia="zh-TW"/>
        </w:rPr>
        <w:drawing>
          <wp:inline distT="0" distB="0" distL="0" distR="0" wp14:anchorId="29F7CD3D" wp14:editId="20A70197">
            <wp:extent cx="5943600" cy="33972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5943600" cy="3397250"/>
                    </a:xfrm>
                    <a:prstGeom prst="rect">
                      <a:avLst/>
                    </a:prstGeom>
                  </pic:spPr>
                </pic:pic>
              </a:graphicData>
            </a:graphic>
          </wp:inline>
        </w:drawing>
      </w:r>
    </w:p>
    <w:p w14:paraId="34543B8A" w14:textId="227C0D17" w:rsidR="00D51E8F" w:rsidRPr="008D0B4A" w:rsidRDefault="004E23F7" w:rsidP="00084C12">
      <w:pPr>
        <w:rPr>
          <w:lang w:val="en-US"/>
        </w:rPr>
      </w:pPr>
      <w:r>
        <w:rPr>
          <w:b/>
          <w:bCs/>
          <w:lang w:val="en-US"/>
        </w:rPr>
        <w:t>Fig.</w:t>
      </w:r>
      <w:r w:rsidR="00FF0418" w:rsidRPr="00920014">
        <w:rPr>
          <w:b/>
          <w:bCs/>
          <w:lang w:val="en-US"/>
        </w:rPr>
        <w:t xml:space="preserve"> 2</w:t>
      </w:r>
      <w:r w:rsidR="00D51E8F" w:rsidRPr="00920014">
        <w:rPr>
          <w:b/>
          <w:bCs/>
          <w:lang w:val="en-US"/>
        </w:rPr>
        <w:t xml:space="preserve"> </w:t>
      </w:r>
      <w:r w:rsidR="00B229E8">
        <w:rPr>
          <w:b/>
          <w:bCs/>
          <w:lang w:val="en-US"/>
        </w:rPr>
        <w:t>Sex</w:t>
      </w:r>
      <w:r w:rsidR="00105B5C">
        <w:rPr>
          <w:b/>
          <w:bCs/>
          <w:lang w:val="en-US"/>
        </w:rPr>
        <w:t xml:space="preserve">-stage-dependent </w:t>
      </w:r>
      <w:r w:rsidR="00B229E8">
        <w:rPr>
          <w:b/>
          <w:bCs/>
          <w:lang w:val="en-US"/>
        </w:rPr>
        <w:t xml:space="preserve">introgression </w:t>
      </w:r>
      <w:r w:rsidR="00372921">
        <w:rPr>
          <w:b/>
          <w:bCs/>
          <w:lang w:val="en-US"/>
        </w:rPr>
        <w:t>asymmetry</w:t>
      </w:r>
      <w:r w:rsidR="00105B5C">
        <w:rPr>
          <w:b/>
          <w:bCs/>
          <w:lang w:val="en-US"/>
        </w:rPr>
        <w:t xml:space="preserve"> </w:t>
      </w:r>
      <w:r w:rsidR="00B229E8">
        <w:rPr>
          <w:b/>
          <w:bCs/>
          <w:lang w:val="en-US"/>
        </w:rPr>
        <w:t xml:space="preserve">within Muller CD. </w:t>
      </w:r>
      <w:r w:rsidR="00D922A3" w:rsidRPr="00B229E8">
        <w:rPr>
          <w:lang w:val="en-US"/>
        </w:rPr>
        <w:t>Muller CD haplotype</w:t>
      </w:r>
      <w:r w:rsidR="00E34C78">
        <w:rPr>
          <w:lang w:val="en-US"/>
        </w:rPr>
        <w:t xml:space="preserve"> proportions </w:t>
      </w:r>
      <w:r w:rsidR="00A16170">
        <w:rPr>
          <w:lang w:val="en-US"/>
        </w:rPr>
        <w:t xml:space="preserve">in </w:t>
      </w:r>
      <w:r w:rsidR="000A341F" w:rsidRPr="00B229E8">
        <w:rPr>
          <w:lang w:val="en-US"/>
        </w:rPr>
        <w:t>female</w:t>
      </w:r>
      <w:r w:rsidR="003745AE" w:rsidRPr="00B229E8">
        <w:rPr>
          <w:lang w:val="en-US"/>
        </w:rPr>
        <w:t xml:space="preserve"> </w:t>
      </w:r>
      <w:r w:rsidR="000B0816" w:rsidRPr="00B229E8">
        <w:rPr>
          <w:lang w:val="en-US"/>
        </w:rPr>
        <w:t>(</w:t>
      </w:r>
      <w:r w:rsidR="000B0816" w:rsidRPr="00E22C9B">
        <w:rPr>
          <w:b/>
          <w:bCs/>
          <w:lang w:val="en-US"/>
        </w:rPr>
        <w:t>A</w:t>
      </w:r>
      <w:r w:rsidR="000B0816" w:rsidRPr="00B229E8">
        <w:rPr>
          <w:lang w:val="en-US"/>
        </w:rPr>
        <w:t xml:space="preserve">) </w:t>
      </w:r>
      <w:r w:rsidR="000A341F" w:rsidRPr="00B229E8">
        <w:rPr>
          <w:lang w:val="en-US"/>
        </w:rPr>
        <w:t>and male</w:t>
      </w:r>
      <w:r w:rsidR="003745AE" w:rsidRPr="00B229E8">
        <w:rPr>
          <w:lang w:val="en-US"/>
        </w:rPr>
        <w:t xml:space="preserve"> </w:t>
      </w:r>
      <w:r w:rsidR="000B0816" w:rsidRPr="00B229E8">
        <w:rPr>
          <w:lang w:val="en-US"/>
        </w:rPr>
        <w:t>(</w:t>
      </w:r>
      <w:r w:rsidR="000B0816" w:rsidRPr="00E22C9B">
        <w:rPr>
          <w:b/>
          <w:bCs/>
          <w:lang w:val="en-US"/>
        </w:rPr>
        <w:t>B</w:t>
      </w:r>
      <w:r w:rsidR="000B0816" w:rsidRPr="00B229E8">
        <w:rPr>
          <w:lang w:val="en-US"/>
        </w:rPr>
        <w:t xml:space="preserve">) </w:t>
      </w:r>
      <w:r w:rsidR="003745AE" w:rsidRPr="00B229E8">
        <w:rPr>
          <w:lang w:val="en-US"/>
        </w:rPr>
        <w:t>hybrids sampled from different generation</w:t>
      </w:r>
      <w:r w:rsidR="000A341F">
        <w:rPr>
          <w:b/>
          <w:bCs/>
          <w:lang w:val="en-US"/>
        </w:rPr>
        <w:t xml:space="preserve">. </w:t>
      </w:r>
      <w:r w:rsidR="008D0B4A">
        <w:rPr>
          <w:b/>
          <w:bCs/>
          <w:lang w:val="en-US"/>
        </w:rPr>
        <w:t>C</w:t>
      </w:r>
      <w:r w:rsidR="008D0B4A">
        <w:rPr>
          <w:lang w:val="en-US"/>
        </w:rPr>
        <w:t xml:space="preserve">, there was </w:t>
      </w:r>
      <w:proofErr w:type="spellStart"/>
      <w:r w:rsidR="008D0B4A">
        <w:rPr>
          <w:lang w:val="en-US"/>
        </w:rPr>
        <w:t>alb</w:t>
      </w:r>
      <w:proofErr w:type="spellEnd"/>
      <w:r w:rsidR="008D0B4A">
        <w:rPr>
          <w:lang w:val="en-US"/>
        </w:rPr>
        <w:t>-bias</w:t>
      </w:r>
      <w:r w:rsidR="00D738DD">
        <w:rPr>
          <w:lang w:val="en-US"/>
        </w:rPr>
        <w:t xml:space="preserve">ed </w:t>
      </w:r>
      <w:r w:rsidR="00B229E8">
        <w:rPr>
          <w:lang w:val="en-US"/>
        </w:rPr>
        <w:t>proportion in female</w:t>
      </w:r>
      <w:r w:rsidR="00D738DD">
        <w:rPr>
          <w:lang w:val="en-US"/>
        </w:rPr>
        <w:t xml:space="preserve"> throughout the generations sampled, while males only showed </w:t>
      </w:r>
      <w:proofErr w:type="spellStart"/>
      <w:r w:rsidR="00D738DD">
        <w:rPr>
          <w:lang w:val="en-US"/>
        </w:rPr>
        <w:t>alb</w:t>
      </w:r>
      <w:proofErr w:type="spellEnd"/>
      <w:r w:rsidR="00D738DD">
        <w:rPr>
          <w:lang w:val="en-US"/>
        </w:rPr>
        <w:t>-bias</w:t>
      </w:r>
      <w:r w:rsidR="00B229E8">
        <w:rPr>
          <w:lang w:val="en-US"/>
        </w:rPr>
        <w:t xml:space="preserve"> </w:t>
      </w:r>
      <w:r w:rsidR="00D738DD">
        <w:rPr>
          <w:lang w:val="en-US"/>
        </w:rPr>
        <w:t>proportion in the last generation sampled.</w:t>
      </w:r>
      <w:r w:rsidR="005F3713">
        <w:rPr>
          <w:lang w:val="en-US"/>
        </w:rPr>
        <w:t xml:space="preserve"> The error bars represent 95% confidence interval</w:t>
      </w:r>
      <w:r w:rsidR="00A73EEB">
        <w:rPr>
          <w:lang w:val="en-US"/>
        </w:rPr>
        <w:t xml:space="preserve">s. </w:t>
      </w:r>
      <w:r w:rsidR="00D738DD">
        <w:rPr>
          <w:lang w:val="en-US"/>
        </w:rPr>
        <w:t xml:space="preserve"> </w:t>
      </w:r>
    </w:p>
    <w:p w14:paraId="79183B4B" w14:textId="3B4819C7" w:rsidR="00300071" w:rsidRPr="00920014" w:rsidRDefault="00350A17" w:rsidP="0099136D">
      <w:pPr>
        <w:jc w:val="center"/>
        <w:rPr>
          <w:lang w:val="en-US" w:eastAsia="zh-TW"/>
        </w:rPr>
      </w:pPr>
      <w:r>
        <w:rPr>
          <w:noProof/>
          <w:lang w:val="en-US" w:eastAsia="zh-TW"/>
        </w:rPr>
        <w:drawing>
          <wp:inline distT="0" distB="0" distL="0" distR="0" wp14:anchorId="5811B119" wp14:editId="0653A07F">
            <wp:extent cx="5943600" cy="3511550"/>
            <wp:effectExtent l="0" t="0" r="0" b="6350"/>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3B046437" w14:textId="1F7BF489" w:rsidR="008F372E" w:rsidRPr="007B6777" w:rsidRDefault="004E23F7" w:rsidP="008F372E">
      <w:pPr>
        <w:rPr>
          <w:lang w:val="en-US"/>
        </w:rPr>
      </w:pPr>
      <w:r>
        <w:rPr>
          <w:b/>
          <w:bCs/>
          <w:lang w:val="en-US"/>
        </w:rPr>
        <w:lastRenderedPageBreak/>
        <w:t>Fig.</w:t>
      </w:r>
      <w:r w:rsidR="00D41481" w:rsidRPr="00C101EE">
        <w:rPr>
          <w:b/>
          <w:bCs/>
          <w:lang w:val="en-US"/>
        </w:rPr>
        <w:t xml:space="preserve"> 3</w:t>
      </w:r>
      <w:r w:rsidR="008D5BE6" w:rsidRPr="00920014">
        <w:rPr>
          <w:lang w:val="en-US"/>
        </w:rPr>
        <w:t xml:space="preserve"> </w:t>
      </w:r>
      <w:r w:rsidR="008F372E" w:rsidRPr="00141A2F">
        <w:rPr>
          <w:b/>
          <w:bCs/>
          <w:lang w:val="en-US"/>
        </w:rPr>
        <w:t xml:space="preserve">Chromosome-specific </w:t>
      </w:r>
      <w:r w:rsidR="007B6777">
        <w:rPr>
          <w:b/>
          <w:bCs/>
          <w:lang w:val="en-US"/>
        </w:rPr>
        <w:t xml:space="preserve">admixture patterns. </w:t>
      </w:r>
      <w:r w:rsidR="007B6777">
        <w:rPr>
          <w:lang w:val="en-US"/>
        </w:rPr>
        <w:t xml:space="preserve">The triangle plot with admixture proportion (pure </w:t>
      </w:r>
      <w:proofErr w:type="spellStart"/>
      <w:r w:rsidR="007B6777">
        <w:rPr>
          <w:lang w:val="en-US"/>
        </w:rPr>
        <w:t>nas</w:t>
      </w:r>
      <w:proofErr w:type="spellEnd"/>
      <w:r w:rsidR="007B6777">
        <w:rPr>
          <w:lang w:val="en-US"/>
        </w:rPr>
        <w:t xml:space="preserve"> =0, pure </w:t>
      </w:r>
      <w:proofErr w:type="spellStart"/>
      <w:r w:rsidR="007B6777">
        <w:rPr>
          <w:lang w:val="en-US"/>
        </w:rPr>
        <w:t>alb</w:t>
      </w:r>
      <w:proofErr w:type="spellEnd"/>
      <w:r w:rsidR="007B6777">
        <w:rPr>
          <w:lang w:val="en-US"/>
        </w:rPr>
        <w:t xml:space="preserve"> =1) on the x-axis and heterozygosity in different chromosome on the y-axis is variable in different muller element. In particular within Muller CD</w:t>
      </w:r>
      <w:r w:rsidR="007E23D3">
        <w:rPr>
          <w:lang w:val="en-US"/>
        </w:rPr>
        <w:t>,</w:t>
      </w:r>
      <w:r w:rsidR="007B6777">
        <w:rPr>
          <w:lang w:val="en-US"/>
        </w:rPr>
        <w:t xml:space="preserve"> </w:t>
      </w:r>
      <w:proofErr w:type="spellStart"/>
      <w:r w:rsidR="007B6777">
        <w:rPr>
          <w:lang w:val="en-US"/>
        </w:rPr>
        <w:t>alb</w:t>
      </w:r>
      <w:proofErr w:type="spellEnd"/>
      <w:r w:rsidR="007B6777">
        <w:rPr>
          <w:lang w:val="en-US"/>
        </w:rPr>
        <w:t>-biased backcrossing is prevalent</w:t>
      </w:r>
      <w:r w:rsidR="007E23D3">
        <w:rPr>
          <w:lang w:val="en-US"/>
        </w:rPr>
        <w:t xml:space="preserve">, while the same hybrids appear to be more admixed in other Muller elements. </w:t>
      </w:r>
    </w:p>
    <w:p w14:paraId="54951C71" w14:textId="14CBDF47" w:rsidR="00AE0616" w:rsidRDefault="004B2A3B" w:rsidP="00084C12">
      <w:pPr>
        <w:rPr>
          <w:lang w:val="en-US"/>
        </w:rPr>
      </w:pPr>
      <w:r>
        <w:rPr>
          <w:noProof/>
          <w:lang w:val="en-US"/>
        </w:rPr>
        <w:drawing>
          <wp:inline distT="0" distB="0" distL="0" distR="0" wp14:anchorId="6C415373" wp14:editId="433A9F58">
            <wp:extent cx="5943600" cy="49002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a:extLst>
                        <a:ext uri="{28A0092B-C50C-407E-A947-70E740481C1C}">
                          <a14:useLocalDpi xmlns:a14="http://schemas.microsoft.com/office/drawing/2010/main" val="0"/>
                        </a:ext>
                      </a:extLst>
                    </a:blip>
                    <a:stretch>
                      <a:fillRect/>
                    </a:stretch>
                  </pic:blipFill>
                  <pic:spPr>
                    <a:xfrm>
                      <a:off x="0" y="0"/>
                      <a:ext cx="5943600" cy="4900295"/>
                    </a:xfrm>
                    <a:prstGeom prst="rect">
                      <a:avLst/>
                    </a:prstGeom>
                  </pic:spPr>
                </pic:pic>
              </a:graphicData>
            </a:graphic>
          </wp:inline>
        </w:drawing>
      </w:r>
    </w:p>
    <w:p w14:paraId="29424933" w14:textId="1C0264A0" w:rsidR="0016324F" w:rsidRPr="00150761" w:rsidRDefault="004E23F7" w:rsidP="0016324F">
      <w:pPr>
        <w:rPr>
          <w:lang w:val="en-US"/>
        </w:rPr>
      </w:pPr>
      <w:r>
        <w:rPr>
          <w:b/>
          <w:bCs/>
          <w:lang w:val="en-US"/>
        </w:rPr>
        <w:t>Fig.</w:t>
      </w:r>
      <w:r w:rsidR="00AE0616" w:rsidRPr="001C3C3B">
        <w:rPr>
          <w:b/>
          <w:bCs/>
          <w:lang w:val="en-US"/>
        </w:rPr>
        <w:t xml:space="preserve"> 4</w:t>
      </w:r>
      <w:r w:rsidR="00AE0616" w:rsidRPr="000140AF">
        <w:rPr>
          <w:b/>
          <w:bCs/>
          <w:lang w:val="en-US"/>
        </w:rPr>
        <w:t xml:space="preserve"> </w:t>
      </w:r>
      <w:r w:rsidR="000336A5" w:rsidRPr="00413AEF">
        <w:rPr>
          <w:b/>
          <w:bCs/>
          <w:lang w:val="en-US"/>
        </w:rPr>
        <w:t xml:space="preserve">Neo-sex chromosome </w:t>
      </w:r>
      <w:r w:rsidR="00EC3374" w:rsidRPr="00413AEF">
        <w:rPr>
          <w:b/>
          <w:bCs/>
          <w:lang w:val="en-US"/>
        </w:rPr>
        <w:t>inheritance</w:t>
      </w:r>
      <w:r w:rsidR="0052179C">
        <w:rPr>
          <w:b/>
          <w:bCs/>
          <w:lang w:val="en-US"/>
        </w:rPr>
        <w:t xml:space="preserve"> underpins</w:t>
      </w:r>
      <w:r w:rsidR="00EC3374" w:rsidRPr="00413AEF">
        <w:rPr>
          <w:b/>
          <w:bCs/>
          <w:lang w:val="en-US"/>
        </w:rPr>
        <w:t xml:space="preserve"> </w:t>
      </w:r>
      <w:proofErr w:type="spellStart"/>
      <w:r w:rsidR="00EC3374" w:rsidRPr="00413AEF">
        <w:rPr>
          <w:b/>
          <w:bCs/>
          <w:lang w:val="en-US"/>
        </w:rPr>
        <w:t>alb</w:t>
      </w:r>
      <w:proofErr w:type="spellEnd"/>
      <w:r w:rsidR="00EC3374" w:rsidRPr="00413AEF">
        <w:rPr>
          <w:b/>
          <w:bCs/>
          <w:lang w:val="en-US"/>
        </w:rPr>
        <w:t>-biased introgression</w:t>
      </w:r>
      <w:r w:rsidR="00413AEF">
        <w:rPr>
          <w:lang w:val="en-US"/>
        </w:rPr>
        <w:t xml:space="preserve"> </w:t>
      </w:r>
      <w:r w:rsidR="00413AEF" w:rsidRPr="00B80349">
        <w:rPr>
          <w:b/>
          <w:bCs/>
          <w:lang w:val="en-US"/>
        </w:rPr>
        <w:t>A</w:t>
      </w:r>
      <w:r w:rsidR="00B80349">
        <w:rPr>
          <w:lang w:val="en-US"/>
        </w:rPr>
        <w:t xml:space="preserve">, </w:t>
      </w:r>
      <w:r w:rsidR="00577ABD">
        <w:rPr>
          <w:lang w:val="en-US"/>
        </w:rPr>
        <w:t xml:space="preserve">Muller CD </w:t>
      </w:r>
      <w:r w:rsidR="00292203">
        <w:rPr>
          <w:lang w:val="en-US"/>
        </w:rPr>
        <w:t xml:space="preserve">harbors </w:t>
      </w:r>
      <w:r w:rsidR="0049773E">
        <w:rPr>
          <w:lang w:val="en-US"/>
        </w:rPr>
        <w:t>barrier</w:t>
      </w:r>
      <w:r w:rsidR="00220D0E">
        <w:rPr>
          <w:lang w:val="en-US"/>
        </w:rPr>
        <w:t xml:space="preserve"> </w:t>
      </w:r>
      <w:r w:rsidR="0049773E">
        <w:rPr>
          <w:lang w:val="en-US"/>
        </w:rPr>
        <w:t xml:space="preserve">effect and </w:t>
      </w:r>
      <w:proofErr w:type="spellStart"/>
      <w:r w:rsidR="0049773E">
        <w:rPr>
          <w:lang w:val="en-US"/>
        </w:rPr>
        <w:t>alb</w:t>
      </w:r>
      <w:proofErr w:type="spellEnd"/>
      <w:r w:rsidR="0049773E">
        <w:rPr>
          <w:lang w:val="en-US"/>
        </w:rPr>
        <w:t xml:space="preserve">-biased </w:t>
      </w:r>
      <w:r w:rsidR="00292203">
        <w:rPr>
          <w:lang w:val="en-US"/>
        </w:rPr>
        <w:t>introgression</w:t>
      </w:r>
      <w:r w:rsidR="00B80349">
        <w:rPr>
          <w:lang w:val="en-US"/>
        </w:rPr>
        <w:t xml:space="preserve"> than the rest of the genome. Muller CD demonstrates less ancestry turnovers per site (</w:t>
      </w:r>
      <w:r w:rsidR="00B80349">
        <w:rPr>
          <w:b/>
          <w:bCs/>
          <w:lang w:val="en-US"/>
        </w:rPr>
        <w:t>B</w:t>
      </w:r>
      <w:r w:rsidR="00B80349">
        <w:rPr>
          <w:lang w:val="en-US"/>
        </w:rPr>
        <w:t xml:space="preserve">) and greater </w:t>
      </w:r>
      <w:proofErr w:type="spellStart"/>
      <w:r w:rsidR="00B80349">
        <w:rPr>
          <w:lang w:val="en-US"/>
        </w:rPr>
        <w:t>alb</w:t>
      </w:r>
      <w:proofErr w:type="spellEnd"/>
      <w:r w:rsidR="00B80349">
        <w:rPr>
          <w:lang w:val="en-US"/>
        </w:rPr>
        <w:t>-biased introgression (</w:t>
      </w:r>
      <w:r w:rsidR="007B3D1E">
        <w:rPr>
          <w:lang w:val="en-US"/>
        </w:rPr>
        <w:t xml:space="preserve">corrected for admixture, </w:t>
      </w:r>
      <w:r w:rsidR="00B80349" w:rsidRPr="00B80349">
        <w:rPr>
          <w:b/>
          <w:bCs/>
          <w:lang w:val="en-US"/>
        </w:rPr>
        <w:t>C</w:t>
      </w:r>
      <w:r w:rsidR="00B80349">
        <w:rPr>
          <w:lang w:val="en-US"/>
        </w:rPr>
        <w:t xml:space="preserve">) than Muller A, B, and E. </w:t>
      </w:r>
      <w:r w:rsidR="00150761">
        <w:rPr>
          <w:b/>
          <w:bCs/>
          <w:lang w:val="en-US"/>
        </w:rPr>
        <w:t>D</w:t>
      </w:r>
      <w:r w:rsidR="006E7E8C">
        <w:rPr>
          <w:lang w:val="en-US"/>
        </w:rPr>
        <w:t>,</w:t>
      </w:r>
      <w:r w:rsidR="00150761">
        <w:rPr>
          <w:lang w:val="en-US"/>
        </w:rPr>
        <w:t xml:space="preserve"> There was greater </w:t>
      </w:r>
      <w:proofErr w:type="spellStart"/>
      <w:r w:rsidR="00150761">
        <w:rPr>
          <w:lang w:val="en-US"/>
        </w:rPr>
        <w:t>alb</w:t>
      </w:r>
      <w:proofErr w:type="spellEnd"/>
      <w:r w:rsidR="004922E6">
        <w:rPr>
          <w:lang w:val="en-US"/>
        </w:rPr>
        <w:t>-biased</w:t>
      </w:r>
      <w:r w:rsidR="00150761">
        <w:rPr>
          <w:lang w:val="en-US"/>
        </w:rPr>
        <w:t xml:space="preserve"> introgression</w:t>
      </w:r>
      <w:r w:rsidR="001B0D47">
        <w:rPr>
          <w:lang w:val="en-US"/>
        </w:rPr>
        <w:t xml:space="preserve"> (controlling for admixture)</w:t>
      </w:r>
      <w:r w:rsidR="004B68B3">
        <w:rPr>
          <w:lang w:val="en-US"/>
        </w:rPr>
        <w:t xml:space="preserve"> </w:t>
      </w:r>
      <w:r w:rsidR="00101BDB">
        <w:rPr>
          <w:lang w:val="en-US"/>
        </w:rPr>
        <w:t>with</w:t>
      </w:r>
      <w:r w:rsidR="00621ACF">
        <w:rPr>
          <w:lang w:val="en-US"/>
        </w:rPr>
        <w:t xml:space="preserve">in </w:t>
      </w:r>
      <w:r w:rsidR="004922E6">
        <w:rPr>
          <w:lang w:val="en-US"/>
        </w:rPr>
        <w:t>Muller CD in individuals with (neo-X, neo-X),  (neo-X, neo-</w:t>
      </w:r>
      <w:r w:rsidR="005006D7">
        <w:rPr>
          <w:lang w:val="en-US"/>
        </w:rPr>
        <w:t>Y</w:t>
      </w:r>
      <w:r w:rsidR="004922E6">
        <w:rPr>
          <w:lang w:val="en-US"/>
        </w:rPr>
        <w:t>)</w:t>
      </w:r>
      <w:r w:rsidR="004B2A3B">
        <w:rPr>
          <w:lang w:val="en-US"/>
        </w:rPr>
        <w:t xml:space="preserve"> </w:t>
      </w:r>
      <w:r w:rsidR="000365CB">
        <w:rPr>
          <w:lang w:val="en-US"/>
        </w:rPr>
        <w:t xml:space="preserve">than </w:t>
      </w:r>
      <w:r w:rsidR="004B2A3B">
        <w:rPr>
          <w:lang w:val="en-US"/>
        </w:rPr>
        <w:t>individuals with other</w:t>
      </w:r>
      <w:r w:rsidR="00B7261D">
        <w:rPr>
          <w:lang w:val="en-US"/>
        </w:rPr>
        <w:t xml:space="preserve"> Muller CD</w:t>
      </w:r>
      <w:r w:rsidR="004B2A3B">
        <w:rPr>
          <w:lang w:val="en-US"/>
        </w:rPr>
        <w:t xml:space="preserve"> haplotypes</w:t>
      </w:r>
      <w:r w:rsidR="009032AA">
        <w:rPr>
          <w:lang w:val="en-US"/>
        </w:rPr>
        <w:t>, but not for the rest of the genome</w:t>
      </w:r>
      <w:r w:rsidR="0040507B">
        <w:rPr>
          <w:lang w:val="en-US"/>
        </w:rPr>
        <w:t xml:space="preserve"> (</w:t>
      </w:r>
      <w:r w:rsidR="0040507B">
        <w:rPr>
          <w:b/>
          <w:bCs/>
          <w:lang w:val="en-US"/>
        </w:rPr>
        <w:t>E</w:t>
      </w:r>
      <w:r w:rsidR="0040507B" w:rsidRPr="0040507B">
        <w:rPr>
          <w:lang w:val="en-US"/>
        </w:rPr>
        <w:t>)</w:t>
      </w:r>
      <w:r w:rsidR="0040507B">
        <w:rPr>
          <w:lang w:val="en-US"/>
        </w:rPr>
        <w:t xml:space="preserve">. </w:t>
      </w:r>
      <w:r w:rsidR="009032AA">
        <w:rPr>
          <w:lang w:val="en-US"/>
        </w:rPr>
        <w:t xml:space="preserve"> (</w:t>
      </w:r>
      <w:r w:rsidR="0040507B">
        <w:rPr>
          <w:b/>
          <w:bCs/>
          <w:lang w:val="en-US"/>
        </w:rPr>
        <w:t>F</w:t>
      </w:r>
      <w:r w:rsidR="004B68B3">
        <w:rPr>
          <w:lang w:val="en-US"/>
        </w:rPr>
        <w:t>)</w:t>
      </w:r>
      <w:r w:rsidR="004C7BF5">
        <w:rPr>
          <w:lang w:val="en-US"/>
        </w:rPr>
        <w:t xml:space="preserve"> There was greater haplotype</w:t>
      </w:r>
      <w:r w:rsidR="000E15B4">
        <w:rPr>
          <w:lang w:val="en-US"/>
        </w:rPr>
        <w:t xml:space="preserve"> switches</w:t>
      </w:r>
      <w:r w:rsidR="002E7B67">
        <w:rPr>
          <w:lang w:val="en-US"/>
        </w:rPr>
        <w:t xml:space="preserve"> (controll</w:t>
      </w:r>
      <w:r w:rsidR="004C7BF5">
        <w:rPr>
          <w:lang w:val="en-US"/>
        </w:rPr>
        <w:t>ing</w:t>
      </w:r>
      <w:r w:rsidR="002E7B67">
        <w:rPr>
          <w:lang w:val="en-US"/>
        </w:rPr>
        <w:t xml:space="preserve"> for admixture</w:t>
      </w:r>
      <w:r w:rsidR="004C7BF5">
        <w:rPr>
          <w:lang w:val="en-US"/>
        </w:rPr>
        <w:t>)</w:t>
      </w:r>
      <w:r w:rsidR="00B01530">
        <w:rPr>
          <w:lang w:val="en-US"/>
        </w:rPr>
        <w:t xml:space="preserve"> within Muller CD</w:t>
      </w:r>
      <w:r w:rsidR="00556F1F">
        <w:rPr>
          <w:lang w:val="en-US"/>
        </w:rPr>
        <w:t xml:space="preserve"> </w:t>
      </w:r>
      <w:r w:rsidR="00B01530">
        <w:rPr>
          <w:lang w:val="en-US"/>
        </w:rPr>
        <w:t>in individuals with (</w:t>
      </w:r>
      <w:proofErr w:type="spellStart"/>
      <w:r w:rsidR="00B01530">
        <w:rPr>
          <w:lang w:val="en-US"/>
        </w:rPr>
        <w:t>nas</w:t>
      </w:r>
      <w:proofErr w:type="spellEnd"/>
      <w:r w:rsidR="00B01530">
        <w:rPr>
          <w:lang w:val="en-US"/>
        </w:rPr>
        <w:t xml:space="preserve">, </w:t>
      </w:r>
      <w:proofErr w:type="spellStart"/>
      <w:r w:rsidR="00B01530">
        <w:rPr>
          <w:lang w:val="en-US"/>
        </w:rPr>
        <w:t>neoY</w:t>
      </w:r>
      <w:proofErr w:type="spellEnd"/>
      <w:r w:rsidR="00B01530">
        <w:rPr>
          <w:lang w:val="en-US"/>
        </w:rPr>
        <w:t xml:space="preserve">) haplotype </w:t>
      </w:r>
      <w:r w:rsidR="00756655">
        <w:rPr>
          <w:lang w:val="en-US"/>
        </w:rPr>
        <w:t>than individuals with other haplotypes.</w:t>
      </w:r>
      <w:r w:rsidR="002E7B67">
        <w:rPr>
          <w:lang w:val="en-US"/>
        </w:rPr>
        <w:t xml:space="preserve"> </w:t>
      </w:r>
      <w:r w:rsidR="00B753FA">
        <w:rPr>
          <w:lang w:val="en-US"/>
        </w:rPr>
        <w:t>(</w:t>
      </w:r>
      <w:r w:rsidR="00B753FA">
        <w:rPr>
          <w:b/>
          <w:bCs/>
          <w:lang w:val="en-US"/>
        </w:rPr>
        <w:t>G</w:t>
      </w:r>
      <w:r w:rsidR="00B753FA">
        <w:rPr>
          <w:lang w:val="en-US"/>
        </w:rPr>
        <w:t>)</w:t>
      </w:r>
      <w:r w:rsidR="002536AD">
        <w:rPr>
          <w:lang w:val="en-US"/>
        </w:rPr>
        <w:t xml:space="preserve"> In the rest of the genome, </w:t>
      </w:r>
      <w:r w:rsidR="00EE5695">
        <w:rPr>
          <w:lang w:val="en-US"/>
        </w:rPr>
        <w:t xml:space="preserve">individuals with (neo-X, neo-X) haplotype </w:t>
      </w:r>
      <w:r w:rsidR="003F68A9">
        <w:rPr>
          <w:lang w:val="en-US"/>
        </w:rPr>
        <w:t xml:space="preserve">exhibited more </w:t>
      </w:r>
      <w:r w:rsidR="00B3753C">
        <w:rPr>
          <w:lang w:val="en-US"/>
        </w:rPr>
        <w:t xml:space="preserve">ancestry switches </w:t>
      </w:r>
      <w:r w:rsidR="00F306A2">
        <w:rPr>
          <w:lang w:val="en-US"/>
        </w:rPr>
        <w:t>than individuals with other haplotype.</w:t>
      </w:r>
      <w:r w:rsidR="00FD56C1">
        <w:rPr>
          <w:lang w:val="en-US"/>
        </w:rPr>
        <w:t xml:space="preserve"> </w:t>
      </w:r>
      <w:r w:rsidR="00CB5FB8" w:rsidRPr="00CB5FB8">
        <w:rPr>
          <w:b/>
          <w:bCs/>
          <w:lang w:val="en-US"/>
        </w:rPr>
        <w:t>D</w:t>
      </w:r>
      <w:r w:rsidR="00CB5FB8">
        <w:rPr>
          <w:lang w:val="en-US"/>
        </w:rPr>
        <w:t>-</w:t>
      </w:r>
      <w:r w:rsidR="004B2A3B">
        <w:rPr>
          <w:b/>
          <w:bCs/>
          <w:lang w:val="en-US"/>
        </w:rPr>
        <w:t>G</w:t>
      </w:r>
      <w:r w:rsidR="00CB5FB8">
        <w:rPr>
          <w:lang w:val="en-US"/>
        </w:rPr>
        <w:t xml:space="preserve">, The letters “A-C” </w:t>
      </w:r>
      <w:r w:rsidR="00930E4B">
        <w:rPr>
          <w:lang w:val="en-US"/>
        </w:rPr>
        <w:t xml:space="preserve">on the plots </w:t>
      </w:r>
      <w:r w:rsidR="00437AA1">
        <w:rPr>
          <w:lang w:val="en-US"/>
        </w:rPr>
        <w:t>delineate</w:t>
      </w:r>
      <w:r w:rsidR="00CB5FB8">
        <w:rPr>
          <w:lang w:val="en-US"/>
        </w:rPr>
        <w:t xml:space="preserve"> significantly </w:t>
      </w:r>
      <w:r w:rsidR="00437AA1">
        <w:rPr>
          <w:lang w:val="en-US"/>
        </w:rPr>
        <w:t xml:space="preserve">different </w:t>
      </w:r>
      <w:r w:rsidR="00113F17">
        <w:rPr>
          <w:lang w:val="en-US"/>
        </w:rPr>
        <w:t>(</w:t>
      </w:r>
      <w:r w:rsidR="00113F17" w:rsidRPr="00113F17">
        <w:rPr>
          <w:i/>
          <w:iCs/>
          <w:lang w:val="en-US"/>
        </w:rPr>
        <w:t xml:space="preserve">p </w:t>
      </w:r>
      <w:r w:rsidR="00113F17">
        <w:rPr>
          <w:lang w:val="en-US"/>
        </w:rPr>
        <w:t xml:space="preserve">&lt; 0.05) </w:t>
      </w:r>
      <w:r w:rsidR="00437AA1">
        <w:rPr>
          <w:lang w:val="en-US"/>
        </w:rPr>
        <w:t>groups</w:t>
      </w:r>
      <w:r w:rsidR="001A4A56">
        <w:rPr>
          <w:lang w:val="en-US"/>
        </w:rPr>
        <w:t xml:space="preserve"> (A &gt; B &gt; C)</w:t>
      </w:r>
      <w:r w:rsidR="00A00827">
        <w:rPr>
          <w:lang w:val="en-US"/>
        </w:rPr>
        <w:t>, otherwise “N.S.” indicates no significant difference was observed among groups.</w:t>
      </w:r>
    </w:p>
    <w:p w14:paraId="69692A71" w14:textId="4EB138D4" w:rsidR="00DB7516" w:rsidRPr="00920014" w:rsidRDefault="00DB7516" w:rsidP="00084C12">
      <w:pPr>
        <w:rPr>
          <w:lang w:val="en-US"/>
        </w:rPr>
      </w:pPr>
    </w:p>
    <w:p w14:paraId="170878A4" w14:textId="38B3D6AB" w:rsidR="00F63822" w:rsidRDefault="00715677" w:rsidP="00084C12">
      <w:pPr>
        <w:rPr>
          <w:lang w:val="en-US"/>
        </w:rPr>
      </w:pPr>
      <w:r>
        <w:rPr>
          <w:noProof/>
          <w:lang w:val="en-US"/>
        </w:rPr>
        <w:lastRenderedPageBreak/>
        <w:drawing>
          <wp:inline distT="0" distB="0" distL="0" distR="0" wp14:anchorId="663F2274" wp14:editId="2E559936">
            <wp:extent cx="5943600" cy="392557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25570"/>
                    </a:xfrm>
                    <a:prstGeom prst="rect">
                      <a:avLst/>
                    </a:prstGeom>
                  </pic:spPr>
                </pic:pic>
              </a:graphicData>
            </a:graphic>
          </wp:inline>
        </w:drawing>
      </w:r>
    </w:p>
    <w:p w14:paraId="05249D58" w14:textId="4486653F" w:rsidR="002D3136" w:rsidRPr="00BF37C1" w:rsidRDefault="004E23F7" w:rsidP="00084C12">
      <w:pPr>
        <w:rPr>
          <w:lang w:val="en-US"/>
        </w:rPr>
      </w:pPr>
      <w:r>
        <w:rPr>
          <w:b/>
          <w:bCs/>
          <w:lang w:val="en-US"/>
        </w:rPr>
        <w:t>Fig.</w:t>
      </w:r>
      <w:r w:rsidR="002D3136" w:rsidRPr="002D3136">
        <w:rPr>
          <w:b/>
          <w:bCs/>
          <w:lang w:val="en-US"/>
        </w:rPr>
        <w:t xml:space="preserve"> 5 </w:t>
      </w:r>
      <w:r w:rsidR="005A5915" w:rsidRPr="003D4019">
        <w:rPr>
          <w:b/>
          <w:bCs/>
          <w:lang w:val="en-US"/>
        </w:rPr>
        <w:t xml:space="preserve">Cross-generational barrier effects and </w:t>
      </w:r>
      <w:r w:rsidR="004D2E7B" w:rsidRPr="003D4019">
        <w:rPr>
          <w:b/>
          <w:bCs/>
          <w:lang w:val="en-US"/>
        </w:rPr>
        <w:t>ancestry advantage</w:t>
      </w:r>
      <w:r w:rsidR="00CE12C6">
        <w:rPr>
          <w:b/>
          <w:bCs/>
          <w:lang w:val="en-US"/>
        </w:rPr>
        <w:t xml:space="preserve"> at genetic clusters</w:t>
      </w:r>
      <w:r w:rsidR="000E37F5">
        <w:rPr>
          <w:b/>
          <w:bCs/>
          <w:lang w:val="en-US"/>
        </w:rPr>
        <w:t>.</w:t>
      </w:r>
      <w:r w:rsidR="004D2E7B">
        <w:rPr>
          <w:lang w:val="en-US"/>
        </w:rPr>
        <w:t xml:space="preserve"> </w:t>
      </w:r>
      <w:r w:rsidR="00D44301">
        <w:rPr>
          <w:lang w:val="en-US"/>
        </w:rPr>
        <w:t>The</w:t>
      </w:r>
      <w:r w:rsidR="00E005C8">
        <w:rPr>
          <w:lang w:val="en-US"/>
        </w:rPr>
        <w:t xml:space="preserve"> plots demonstrate</w:t>
      </w:r>
      <w:r w:rsidR="00D44301">
        <w:rPr>
          <w:lang w:val="en-US"/>
        </w:rPr>
        <w:t xml:space="preserve"> estimates </w:t>
      </w:r>
      <w:r w:rsidR="0051228D">
        <w:rPr>
          <w:lang w:val="en-US"/>
        </w:rPr>
        <w:t xml:space="preserve">(surrounded by 95% CI) </w:t>
      </w:r>
      <w:r w:rsidR="00D44301">
        <w:rPr>
          <w:lang w:val="en-US"/>
        </w:rPr>
        <w:t>of alpha</w:t>
      </w:r>
      <w:r w:rsidR="00715677">
        <w:rPr>
          <w:lang w:val="en-US"/>
        </w:rPr>
        <w:t xml:space="preserve"> (</w:t>
      </w:r>
      <w:r w:rsidR="00715677" w:rsidRPr="00715677">
        <w:rPr>
          <w:b/>
          <w:bCs/>
          <w:lang w:val="en-US"/>
        </w:rPr>
        <w:t>A</w:t>
      </w:r>
      <w:r w:rsidR="00715677">
        <w:rPr>
          <w:lang w:val="en-US"/>
        </w:rPr>
        <w:t>)</w:t>
      </w:r>
      <w:r w:rsidR="00D44301">
        <w:rPr>
          <w:lang w:val="en-US"/>
        </w:rPr>
        <w:t xml:space="preserve"> and</w:t>
      </w:r>
      <w:r w:rsidR="006925C4">
        <w:rPr>
          <w:lang w:val="en-US"/>
        </w:rPr>
        <w:t>/or</w:t>
      </w:r>
      <w:r w:rsidR="00D44301">
        <w:rPr>
          <w:lang w:val="en-US"/>
        </w:rPr>
        <w:t xml:space="preserve"> beta </w:t>
      </w:r>
      <w:r w:rsidR="00715677">
        <w:rPr>
          <w:lang w:val="en-US"/>
        </w:rPr>
        <w:t>(</w:t>
      </w:r>
      <w:r w:rsidR="00715677">
        <w:rPr>
          <w:b/>
          <w:bCs/>
          <w:lang w:val="en-US"/>
        </w:rPr>
        <w:t>B</w:t>
      </w:r>
      <w:r w:rsidR="00715677">
        <w:rPr>
          <w:lang w:val="en-US"/>
        </w:rPr>
        <w:t xml:space="preserve">) </w:t>
      </w:r>
      <w:r w:rsidR="009A218C">
        <w:rPr>
          <w:lang w:val="en-US"/>
        </w:rPr>
        <w:t xml:space="preserve">genomic cline </w:t>
      </w:r>
      <w:r w:rsidR="00D44301">
        <w:rPr>
          <w:lang w:val="en-US"/>
        </w:rPr>
        <w:t xml:space="preserve">parameters across </w:t>
      </w:r>
      <w:r w:rsidR="00903FC0">
        <w:rPr>
          <w:lang w:val="en-US"/>
        </w:rPr>
        <w:t>K</w:t>
      </w:r>
      <w:r w:rsidR="00834D90">
        <w:rPr>
          <w:lang w:val="en-US"/>
        </w:rPr>
        <w:t>-</w:t>
      </w:r>
      <w:r w:rsidR="00903FC0">
        <w:rPr>
          <w:lang w:val="en-US"/>
        </w:rPr>
        <w:t xml:space="preserve">means </w:t>
      </w:r>
      <w:r w:rsidR="00D44301">
        <w:rPr>
          <w:lang w:val="en-US"/>
        </w:rPr>
        <w:t xml:space="preserve">genetic clusters in the genome </w:t>
      </w:r>
      <w:r w:rsidR="009A218C">
        <w:rPr>
          <w:lang w:val="en-US"/>
        </w:rPr>
        <w:t xml:space="preserve">in later generations </w:t>
      </w:r>
      <w:r w:rsidR="00740AB2">
        <w:rPr>
          <w:lang w:val="en-US"/>
        </w:rPr>
        <w:t xml:space="preserve">(21, 27, and 28) </w:t>
      </w:r>
      <w:r w:rsidR="009A218C">
        <w:rPr>
          <w:lang w:val="en-US"/>
        </w:rPr>
        <w:t>of hybrids. A g</w:t>
      </w:r>
      <w:r w:rsidR="00FF2B2D" w:rsidRPr="00FF2B2D">
        <w:rPr>
          <w:lang w:val="en-US"/>
        </w:rPr>
        <w:t xml:space="preserve">enetic </w:t>
      </w:r>
      <w:r w:rsidR="00FF2B2D">
        <w:rPr>
          <w:lang w:val="en-US"/>
        </w:rPr>
        <w:t xml:space="preserve">cluster in Muller CD </w:t>
      </w:r>
      <w:r w:rsidR="0061059B">
        <w:rPr>
          <w:lang w:val="en-US"/>
        </w:rPr>
        <w:t>demonstrate</w:t>
      </w:r>
      <w:r w:rsidR="00616FBC">
        <w:rPr>
          <w:lang w:val="en-US"/>
        </w:rPr>
        <w:t xml:space="preserve"> </w:t>
      </w:r>
      <w:r w:rsidR="005A661F">
        <w:rPr>
          <w:lang w:val="en-US"/>
        </w:rPr>
        <w:t xml:space="preserve">consistently </w:t>
      </w:r>
      <w:r w:rsidR="008A0693">
        <w:rPr>
          <w:lang w:val="en-US"/>
        </w:rPr>
        <w:t xml:space="preserve">significantly positive </w:t>
      </w:r>
      <w:r w:rsidR="00C02C25">
        <w:rPr>
          <w:lang w:val="en-US"/>
        </w:rPr>
        <w:t xml:space="preserve">beta </w:t>
      </w:r>
      <w:r w:rsidR="00F411C5">
        <w:rPr>
          <w:lang w:val="en-US"/>
        </w:rPr>
        <w:t xml:space="preserve">values </w:t>
      </w:r>
      <w:r w:rsidR="00C02C25">
        <w:rPr>
          <w:lang w:val="en-US"/>
        </w:rPr>
        <w:t>(</w:t>
      </w:r>
      <w:r w:rsidR="00715677" w:rsidRPr="00715677">
        <w:rPr>
          <w:b/>
          <w:bCs/>
          <w:lang w:val="en-US"/>
        </w:rPr>
        <w:t>B</w:t>
      </w:r>
      <w:r w:rsidR="00C02C25">
        <w:rPr>
          <w:lang w:val="en-US"/>
        </w:rPr>
        <w:t>, yellow)</w:t>
      </w:r>
      <w:r w:rsidR="00D21D54">
        <w:rPr>
          <w:lang w:val="en-US"/>
        </w:rPr>
        <w:t xml:space="preserve"> across </w:t>
      </w:r>
      <w:r w:rsidR="00E313CB">
        <w:rPr>
          <w:lang w:val="en-US"/>
        </w:rPr>
        <w:t>generations</w:t>
      </w:r>
      <w:r w:rsidR="00D21D54">
        <w:rPr>
          <w:lang w:val="en-US"/>
        </w:rPr>
        <w:t xml:space="preserve"> (21 to 28)</w:t>
      </w:r>
      <w:r w:rsidR="00F411C5">
        <w:rPr>
          <w:lang w:val="en-US"/>
        </w:rPr>
        <w:t xml:space="preserve">, implying </w:t>
      </w:r>
      <w:r w:rsidR="004556BF">
        <w:rPr>
          <w:lang w:val="en-US"/>
        </w:rPr>
        <w:t xml:space="preserve">that </w:t>
      </w:r>
      <w:r w:rsidR="009A3740">
        <w:rPr>
          <w:lang w:val="en-US"/>
        </w:rPr>
        <w:t>this</w:t>
      </w:r>
      <w:r w:rsidR="00E36BDA">
        <w:rPr>
          <w:lang w:val="en-US"/>
        </w:rPr>
        <w:t xml:space="preserve"> cluster is a </w:t>
      </w:r>
      <w:r w:rsidR="004556BF">
        <w:rPr>
          <w:lang w:val="en-US"/>
        </w:rPr>
        <w:t xml:space="preserve">barrier to </w:t>
      </w:r>
      <w:r w:rsidR="00F4043D">
        <w:rPr>
          <w:lang w:val="en-US"/>
        </w:rPr>
        <w:t>introgression</w:t>
      </w:r>
      <w:r w:rsidR="004556BF">
        <w:rPr>
          <w:lang w:val="en-US"/>
        </w:rPr>
        <w:t xml:space="preserve">. </w:t>
      </w:r>
      <w:r w:rsidR="00383CAC">
        <w:rPr>
          <w:lang w:val="en-US"/>
        </w:rPr>
        <w:t xml:space="preserve">A different set of </w:t>
      </w:r>
      <w:r w:rsidR="00564A96">
        <w:rPr>
          <w:lang w:val="en-US"/>
        </w:rPr>
        <w:t xml:space="preserve">genetic clusters </w:t>
      </w:r>
      <w:r w:rsidR="000737A4">
        <w:rPr>
          <w:lang w:val="en-US"/>
        </w:rPr>
        <w:t xml:space="preserve">(towards to the end of Muller CD and many </w:t>
      </w:r>
      <w:r w:rsidR="00305A75">
        <w:rPr>
          <w:lang w:val="en-US"/>
        </w:rPr>
        <w:t xml:space="preserve">within Muller E) </w:t>
      </w:r>
      <w:r w:rsidR="00564A96">
        <w:rPr>
          <w:lang w:val="en-US"/>
        </w:rPr>
        <w:t xml:space="preserve">turn out to show </w:t>
      </w:r>
      <w:r w:rsidR="00DC7BCF">
        <w:rPr>
          <w:lang w:val="en-US"/>
        </w:rPr>
        <w:t xml:space="preserve">significant </w:t>
      </w:r>
      <w:proofErr w:type="spellStart"/>
      <w:r w:rsidR="00564A96">
        <w:rPr>
          <w:lang w:val="en-US"/>
        </w:rPr>
        <w:t>alb</w:t>
      </w:r>
      <w:proofErr w:type="spellEnd"/>
      <w:r w:rsidR="00564A96">
        <w:rPr>
          <w:lang w:val="en-US"/>
        </w:rPr>
        <w:t xml:space="preserve">-biased </w:t>
      </w:r>
      <w:r w:rsidR="002427AE">
        <w:rPr>
          <w:lang w:val="en-US"/>
        </w:rPr>
        <w:t>introgression</w:t>
      </w:r>
      <w:r w:rsidR="005B0E1F">
        <w:rPr>
          <w:lang w:val="en-US"/>
        </w:rPr>
        <w:t xml:space="preserve"> (</w:t>
      </w:r>
      <w:r w:rsidR="005D462B" w:rsidRPr="005D462B">
        <w:rPr>
          <w:b/>
          <w:bCs/>
          <w:lang w:val="en-US"/>
        </w:rPr>
        <w:t>A</w:t>
      </w:r>
      <w:r w:rsidR="005B0E1F">
        <w:rPr>
          <w:lang w:val="en-US"/>
        </w:rPr>
        <w:t xml:space="preserve"> yellow dots</w:t>
      </w:r>
      <w:r w:rsidR="00547E76">
        <w:rPr>
          <w:lang w:val="en-US"/>
        </w:rPr>
        <w:t>, positive alpha</w:t>
      </w:r>
      <w:r w:rsidR="005B0E1F">
        <w:rPr>
          <w:lang w:val="en-US"/>
        </w:rPr>
        <w:t>)</w:t>
      </w:r>
      <w:r w:rsidR="002427AE">
        <w:rPr>
          <w:lang w:val="en-US"/>
        </w:rPr>
        <w:t xml:space="preserve">, suggesting potential </w:t>
      </w:r>
      <w:r w:rsidR="00C26A00">
        <w:rPr>
          <w:lang w:val="en-US"/>
        </w:rPr>
        <w:t xml:space="preserve">advantage of </w:t>
      </w:r>
      <w:proofErr w:type="spellStart"/>
      <w:r w:rsidR="00C26A00">
        <w:rPr>
          <w:lang w:val="en-US"/>
        </w:rPr>
        <w:t>alb</w:t>
      </w:r>
      <w:proofErr w:type="spellEnd"/>
      <w:r w:rsidR="007E04EC">
        <w:rPr>
          <w:lang w:val="en-US"/>
        </w:rPr>
        <w:t xml:space="preserve"> ancestry </w:t>
      </w:r>
      <w:r w:rsidR="00441BFA">
        <w:rPr>
          <w:lang w:val="en-US"/>
        </w:rPr>
        <w:t>at these regions.</w:t>
      </w:r>
      <w:r w:rsidR="00347C6A">
        <w:rPr>
          <w:lang w:val="en-US"/>
        </w:rPr>
        <w:t xml:space="preserve"> In contrast</w:t>
      </w:r>
      <w:r w:rsidR="00416094">
        <w:rPr>
          <w:lang w:val="en-US"/>
        </w:rPr>
        <w:t xml:space="preserve">, a cluster in Muller B </w:t>
      </w:r>
      <w:r w:rsidR="009B329E">
        <w:rPr>
          <w:lang w:val="en-US"/>
        </w:rPr>
        <w:t>consistently showed</w:t>
      </w:r>
      <w:r w:rsidR="001B567B">
        <w:rPr>
          <w:lang w:val="en-US"/>
        </w:rPr>
        <w:t xml:space="preserve"> </w:t>
      </w:r>
      <w:r w:rsidR="00671BD0">
        <w:rPr>
          <w:lang w:val="en-US"/>
        </w:rPr>
        <w:t xml:space="preserve">significant </w:t>
      </w:r>
      <w:proofErr w:type="spellStart"/>
      <w:r w:rsidR="001B567B">
        <w:rPr>
          <w:lang w:val="en-US"/>
        </w:rPr>
        <w:t>nas</w:t>
      </w:r>
      <w:proofErr w:type="spellEnd"/>
      <w:r w:rsidR="001B567B">
        <w:rPr>
          <w:lang w:val="en-US"/>
        </w:rPr>
        <w:t>-biased introgression</w:t>
      </w:r>
      <w:r w:rsidR="002579AE">
        <w:rPr>
          <w:lang w:val="en-US"/>
        </w:rPr>
        <w:t xml:space="preserve"> (</w:t>
      </w:r>
      <w:r w:rsidR="00940C7E" w:rsidRPr="00940C7E">
        <w:rPr>
          <w:b/>
          <w:bCs/>
          <w:lang w:val="en-US"/>
        </w:rPr>
        <w:t>A</w:t>
      </w:r>
      <w:r w:rsidR="00940C7E">
        <w:rPr>
          <w:lang w:val="en-US"/>
        </w:rPr>
        <w:t xml:space="preserve"> </w:t>
      </w:r>
      <w:r w:rsidR="00580DB4">
        <w:rPr>
          <w:lang w:val="en-US"/>
        </w:rPr>
        <w:t>turquoise</w:t>
      </w:r>
      <w:r w:rsidR="00547E76">
        <w:rPr>
          <w:lang w:val="en-US"/>
        </w:rPr>
        <w:t xml:space="preserve"> dots, negative alpha</w:t>
      </w:r>
      <w:r w:rsidR="002579AE">
        <w:rPr>
          <w:lang w:val="en-US"/>
        </w:rPr>
        <w:t>)</w:t>
      </w:r>
      <w:r w:rsidR="00740AB2">
        <w:rPr>
          <w:lang w:val="en-US"/>
        </w:rPr>
        <w:t xml:space="preserve">, </w:t>
      </w:r>
      <w:r w:rsidR="008D29F2">
        <w:rPr>
          <w:lang w:val="en-US"/>
        </w:rPr>
        <w:t xml:space="preserve">indicating </w:t>
      </w:r>
      <w:proofErr w:type="spellStart"/>
      <w:r w:rsidR="008D29F2">
        <w:rPr>
          <w:lang w:val="en-US"/>
        </w:rPr>
        <w:t>nas</w:t>
      </w:r>
      <w:proofErr w:type="spellEnd"/>
      <w:r w:rsidR="008D29F2">
        <w:rPr>
          <w:lang w:val="en-US"/>
        </w:rPr>
        <w:t xml:space="preserve"> advantage at this genetic cluster</w:t>
      </w:r>
      <w:r w:rsidR="001B567B">
        <w:rPr>
          <w:lang w:val="en-US"/>
        </w:rPr>
        <w:t>.</w:t>
      </w:r>
      <w:r w:rsidR="006C5C3C">
        <w:rPr>
          <w:lang w:val="en-US"/>
        </w:rPr>
        <w:t xml:space="preserve"> </w:t>
      </w:r>
      <w:r w:rsidR="00BF37C1" w:rsidRPr="00BF37C1">
        <w:rPr>
          <w:b/>
          <w:bCs/>
          <w:lang w:val="en-US"/>
        </w:rPr>
        <w:t>C</w:t>
      </w:r>
      <w:r w:rsidR="00BF37C1">
        <w:rPr>
          <w:lang w:val="en-US"/>
        </w:rPr>
        <w:t>-</w:t>
      </w:r>
      <w:r w:rsidR="00BF37C1">
        <w:rPr>
          <w:b/>
          <w:bCs/>
          <w:lang w:val="en-US"/>
        </w:rPr>
        <w:t>D</w:t>
      </w:r>
      <w:r w:rsidR="00BF37C1">
        <w:rPr>
          <w:lang w:val="en-US"/>
        </w:rPr>
        <w:t xml:space="preserve">, </w:t>
      </w:r>
      <w:r w:rsidR="00EE2639">
        <w:rPr>
          <w:lang w:val="en-US"/>
        </w:rPr>
        <w:t xml:space="preserve">the association of within-clusters recombination rate (number of ancestry switches within each cluster over the number of ancestry informative sites represented by each cluster) </w:t>
      </w:r>
      <w:r w:rsidR="002C0F6A">
        <w:rPr>
          <w:lang w:val="en-US"/>
        </w:rPr>
        <w:t>and alpha (</w:t>
      </w:r>
      <w:r w:rsidR="002C0F6A" w:rsidRPr="002C0F6A">
        <w:rPr>
          <w:b/>
          <w:bCs/>
          <w:lang w:val="en-US"/>
        </w:rPr>
        <w:t>C</w:t>
      </w:r>
      <w:r w:rsidR="002C0F6A">
        <w:rPr>
          <w:lang w:val="en-US"/>
        </w:rPr>
        <w:t>) or beta (</w:t>
      </w:r>
      <w:r w:rsidR="002C0F6A" w:rsidRPr="002C0F6A">
        <w:rPr>
          <w:b/>
          <w:bCs/>
          <w:lang w:val="en-US"/>
        </w:rPr>
        <w:t>D</w:t>
      </w:r>
      <w:r w:rsidR="002C0F6A">
        <w:rPr>
          <w:lang w:val="en-US"/>
        </w:rPr>
        <w:t xml:space="preserve">) parameter estimates of the clusters. </w:t>
      </w:r>
      <w:r w:rsidR="00AD60D1">
        <w:rPr>
          <w:lang w:val="en-US"/>
        </w:rPr>
        <w:t>There was significantly</w:t>
      </w:r>
      <w:r w:rsidR="00FF425F">
        <w:rPr>
          <w:lang w:val="en-US"/>
        </w:rPr>
        <w:t xml:space="preserve"> negative</w:t>
      </w:r>
      <w:r w:rsidR="00AD60D1">
        <w:rPr>
          <w:lang w:val="en-US"/>
        </w:rPr>
        <w:t xml:space="preserve"> association between within-clusters recombination rate in Muller CD and </w:t>
      </w:r>
      <w:r w:rsidR="00FF425F">
        <w:rPr>
          <w:lang w:val="en-US"/>
        </w:rPr>
        <w:t>beta estimates</w:t>
      </w:r>
      <w:r w:rsidR="007334B0">
        <w:rPr>
          <w:lang w:val="en-US"/>
        </w:rPr>
        <w:t xml:space="preserve"> (reflecting barrier effect)</w:t>
      </w:r>
      <w:r w:rsidR="00FF425F">
        <w:rPr>
          <w:lang w:val="en-US"/>
        </w:rPr>
        <w:t xml:space="preserve"> of Muller CD </w:t>
      </w:r>
      <w:r w:rsidR="00CD7847">
        <w:rPr>
          <w:lang w:val="en-US"/>
        </w:rPr>
        <w:t>clusters</w:t>
      </w:r>
      <w:r w:rsidR="00E61506">
        <w:rPr>
          <w:lang w:val="en-US"/>
        </w:rPr>
        <w:t xml:space="preserve"> (</w:t>
      </w:r>
      <w:r w:rsidR="00E61506" w:rsidRPr="00E61506">
        <w:rPr>
          <w:i/>
          <w:iCs/>
          <w:lang w:val="en-US"/>
        </w:rPr>
        <w:t>p</w:t>
      </w:r>
      <w:r w:rsidR="00E61506">
        <w:rPr>
          <w:lang w:val="en-US"/>
        </w:rPr>
        <w:t xml:space="preserve"> &lt; 0.05)</w:t>
      </w:r>
      <w:r w:rsidR="00CD7847">
        <w:rPr>
          <w:lang w:val="en-US"/>
        </w:rPr>
        <w:t xml:space="preserve">. </w:t>
      </w:r>
    </w:p>
    <w:p w14:paraId="08B625C0" w14:textId="5C5EDB92" w:rsidR="00C77448" w:rsidRPr="00AC1C5D" w:rsidRDefault="00C77448" w:rsidP="00084C12">
      <w:pPr>
        <w:rPr>
          <w:b/>
          <w:bCs/>
          <w:lang w:val="en-US"/>
        </w:rPr>
      </w:pPr>
    </w:p>
    <w:p w14:paraId="7B5E5225" w14:textId="77777777" w:rsidR="00D15389" w:rsidRPr="00920014" w:rsidRDefault="006C11B1" w:rsidP="00D15389">
      <w:pPr>
        <w:widowControl w:val="0"/>
        <w:autoSpaceDE w:val="0"/>
        <w:autoSpaceDN w:val="0"/>
        <w:adjustRightInd w:val="0"/>
        <w:ind w:left="480" w:hanging="480"/>
        <w:rPr>
          <w:b/>
          <w:bCs/>
          <w:lang w:val="en-US"/>
        </w:rPr>
      </w:pPr>
      <w:r w:rsidRPr="00920014">
        <w:rPr>
          <w:b/>
          <w:bCs/>
          <w:lang w:val="en-US"/>
        </w:rPr>
        <w:br w:type="page"/>
      </w:r>
    </w:p>
    <w:p w14:paraId="5E1F7811" w14:textId="135E4B60" w:rsidR="00D15389" w:rsidRPr="00920014" w:rsidRDefault="00D15389" w:rsidP="00D15389">
      <w:pPr>
        <w:rPr>
          <w:b/>
          <w:bCs/>
          <w:lang w:val="en-US"/>
        </w:rPr>
      </w:pPr>
      <w:r w:rsidRPr="00920014">
        <w:rPr>
          <w:b/>
          <w:bCs/>
          <w:lang w:val="en-US"/>
        </w:rPr>
        <w:lastRenderedPageBreak/>
        <w:t xml:space="preserve">Discussion </w:t>
      </w:r>
    </w:p>
    <w:p w14:paraId="2C38F1C7" w14:textId="0C9FE5DC" w:rsidR="00F72D4F" w:rsidRDefault="00C36EA0" w:rsidP="007D0C68">
      <w:pPr>
        <w:ind w:firstLine="720"/>
        <w:rPr>
          <w:lang w:val="en-US"/>
        </w:rPr>
      </w:pPr>
      <w:r>
        <w:rPr>
          <w:lang w:val="en-US"/>
        </w:rPr>
        <w:t xml:space="preserve">By </w:t>
      </w:r>
      <w:r w:rsidR="0082107D">
        <w:rPr>
          <w:lang w:val="en-US"/>
        </w:rPr>
        <w:t>tracking</w:t>
      </w:r>
      <w:r w:rsidR="002B6419" w:rsidRPr="00920014">
        <w:rPr>
          <w:lang w:val="en-US"/>
        </w:rPr>
        <w:t xml:space="preserve"> </w:t>
      </w:r>
      <w:proofErr w:type="spellStart"/>
      <w:r w:rsidR="0082107D">
        <w:rPr>
          <w:lang w:val="en-US"/>
        </w:rPr>
        <w:t>alb-nas</w:t>
      </w:r>
      <w:proofErr w:type="spellEnd"/>
      <w:r w:rsidR="0082107D">
        <w:rPr>
          <w:lang w:val="en-US"/>
        </w:rPr>
        <w:t xml:space="preserve"> </w:t>
      </w:r>
      <w:r w:rsidR="002B6419" w:rsidRPr="00920014">
        <w:rPr>
          <w:lang w:val="en-US"/>
        </w:rPr>
        <w:t>hybrid swarm</w:t>
      </w:r>
      <w:r w:rsidR="0082107D">
        <w:rPr>
          <w:lang w:val="en-US"/>
        </w:rPr>
        <w:t xml:space="preserve"> over generations</w:t>
      </w:r>
      <w:r w:rsidR="00EE6CE9" w:rsidRPr="00920014">
        <w:rPr>
          <w:lang w:val="en-US"/>
        </w:rPr>
        <w:t xml:space="preserve">, </w:t>
      </w:r>
      <w:r w:rsidR="003E0CAF">
        <w:rPr>
          <w:lang w:val="en-US"/>
        </w:rPr>
        <w:t xml:space="preserve">we revealed the role of </w:t>
      </w:r>
      <w:r w:rsidR="00CF49B6">
        <w:rPr>
          <w:lang w:val="en-US"/>
        </w:rPr>
        <w:t>neo-sex chromosome</w:t>
      </w:r>
      <w:r w:rsidR="003E0CAF">
        <w:rPr>
          <w:lang w:val="en-US"/>
        </w:rPr>
        <w:t xml:space="preserve"> </w:t>
      </w:r>
      <w:r w:rsidR="007248E2">
        <w:rPr>
          <w:lang w:val="en-US"/>
        </w:rPr>
        <w:t xml:space="preserve">in </w:t>
      </w:r>
      <w:r w:rsidR="000F7BE0">
        <w:rPr>
          <w:lang w:val="en-US"/>
        </w:rPr>
        <w:t xml:space="preserve">both causing asymmetrical introgression and </w:t>
      </w:r>
      <w:r w:rsidR="007248E2">
        <w:rPr>
          <w:lang w:val="en-US"/>
        </w:rPr>
        <w:t>suppress</w:t>
      </w:r>
      <w:r w:rsidR="006C6075">
        <w:rPr>
          <w:lang w:val="en-US"/>
        </w:rPr>
        <w:t>ion of</w:t>
      </w:r>
      <w:r w:rsidR="007248E2">
        <w:rPr>
          <w:lang w:val="en-US"/>
        </w:rPr>
        <w:t xml:space="preserve"> introgression</w:t>
      </w:r>
      <w:r w:rsidR="000F7BE0">
        <w:rPr>
          <w:lang w:val="en-US"/>
        </w:rPr>
        <w:t xml:space="preserve"> between species. </w:t>
      </w:r>
      <w:r w:rsidR="007A6E3C">
        <w:rPr>
          <w:lang w:val="en-US"/>
        </w:rPr>
        <w:t xml:space="preserve">The suppressive effect on introgression </w:t>
      </w:r>
      <w:r w:rsidR="00773B64">
        <w:rPr>
          <w:lang w:val="en-US"/>
        </w:rPr>
        <w:t xml:space="preserve">is </w:t>
      </w:r>
      <w:r w:rsidR="00293217">
        <w:rPr>
          <w:lang w:val="en-US"/>
        </w:rPr>
        <w:t xml:space="preserve">associated with the </w:t>
      </w:r>
      <w:r w:rsidR="00FD1024">
        <w:rPr>
          <w:lang w:val="en-US"/>
        </w:rPr>
        <w:t xml:space="preserve">recombination </w:t>
      </w:r>
      <w:r w:rsidR="00076452">
        <w:rPr>
          <w:lang w:val="en-US"/>
        </w:rPr>
        <w:t>suppression</w:t>
      </w:r>
      <w:r w:rsidR="002C5564">
        <w:rPr>
          <w:lang w:val="en-US"/>
        </w:rPr>
        <w:t xml:space="preserve"> within</w:t>
      </w:r>
      <w:r w:rsidR="00293217">
        <w:rPr>
          <w:lang w:val="en-US"/>
        </w:rPr>
        <w:t xml:space="preserve"> </w:t>
      </w:r>
      <w:proofErr w:type="spellStart"/>
      <w:r w:rsidR="00293217">
        <w:rPr>
          <w:lang w:val="en-US"/>
        </w:rPr>
        <w:t>neosex</w:t>
      </w:r>
      <w:proofErr w:type="spellEnd"/>
      <w:r w:rsidR="00293217">
        <w:rPr>
          <w:lang w:val="en-US"/>
        </w:rPr>
        <w:t xml:space="preserve"> chromosome. The </w:t>
      </w:r>
      <w:r w:rsidR="00097820">
        <w:rPr>
          <w:lang w:val="en-US"/>
        </w:rPr>
        <w:t xml:space="preserve">additional </w:t>
      </w:r>
      <w:r w:rsidR="00FB7C92">
        <w:rPr>
          <w:lang w:val="en-US"/>
        </w:rPr>
        <w:t xml:space="preserve">effect of </w:t>
      </w:r>
      <w:proofErr w:type="spellStart"/>
      <w:r w:rsidR="00FB7C92">
        <w:rPr>
          <w:lang w:val="en-US"/>
        </w:rPr>
        <w:t>neosex</w:t>
      </w:r>
      <w:proofErr w:type="spellEnd"/>
      <w:r w:rsidR="00FB7C92">
        <w:rPr>
          <w:lang w:val="en-US"/>
        </w:rPr>
        <w:t xml:space="preserve"> chromosome on </w:t>
      </w:r>
      <w:proofErr w:type="spellStart"/>
      <w:r w:rsidR="00B96748">
        <w:rPr>
          <w:lang w:val="en-US"/>
        </w:rPr>
        <w:t>alb</w:t>
      </w:r>
      <w:proofErr w:type="spellEnd"/>
      <w:r w:rsidR="00B96748">
        <w:rPr>
          <w:lang w:val="en-US"/>
        </w:rPr>
        <w:t xml:space="preserve">-biased introgression </w:t>
      </w:r>
      <w:r w:rsidR="006F333B">
        <w:rPr>
          <w:lang w:val="en-US"/>
        </w:rPr>
        <w:t>is</w:t>
      </w:r>
      <w:r w:rsidR="00D31B53">
        <w:rPr>
          <w:lang w:val="en-US"/>
        </w:rPr>
        <w:t xml:space="preserve"> </w:t>
      </w:r>
      <w:r w:rsidR="00941250">
        <w:rPr>
          <w:lang w:val="en-US"/>
        </w:rPr>
        <w:t>sex-stage-dependent</w:t>
      </w:r>
      <w:r w:rsidR="00F82FCA">
        <w:rPr>
          <w:lang w:val="en-US"/>
        </w:rPr>
        <w:t>,</w:t>
      </w:r>
      <w:r w:rsidR="00941250">
        <w:rPr>
          <w:lang w:val="en-US"/>
        </w:rPr>
        <w:t xml:space="preserve"> </w:t>
      </w:r>
      <w:r w:rsidR="00B360A7">
        <w:rPr>
          <w:lang w:val="en-US"/>
        </w:rPr>
        <w:t xml:space="preserve">consistent </w:t>
      </w:r>
      <w:r w:rsidR="003D6E20">
        <w:rPr>
          <w:lang w:val="en-US"/>
        </w:rPr>
        <w:t xml:space="preserve">with </w:t>
      </w:r>
      <w:r w:rsidR="00B360A7">
        <w:rPr>
          <w:lang w:val="en-US"/>
        </w:rPr>
        <w:t xml:space="preserve">that the </w:t>
      </w:r>
      <w:proofErr w:type="spellStart"/>
      <w:r w:rsidR="00AC38B5">
        <w:rPr>
          <w:lang w:val="en-US"/>
        </w:rPr>
        <w:t>alb</w:t>
      </w:r>
      <w:proofErr w:type="spellEnd"/>
      <w:r w:rsidR="00AC38B5">
        <w:rPr>
          <w:lang w:val="en-US"/>
        </w:rPr>
        <w:t xml:space="preserve"> </w:t>
      </w:r>
      <w:proofErr w:type="spellStart"/>
      <w:r w:rsidR="003D6E20">
        <w:rPr>
          <w:lang w:val="en-US"/>
        </w:rPr>
        <w:t>neosex</w:t>
      </w:r>
      <w:proofErr w:type="spellEnd"/>
      <w:r w:rsidR="003D6E20">
        <w:rPr>
          <w:lang w:val="en-US"/>
        </w:rPr>
        <w:t xml:space="preserve"> chromosome </w:t>
      </w:r>
      <w:r w:rsidR="00FE6950">
        <w:rPr>
          <w:lang w:val="en-US"/>
        </w:rPr>
        <w:t xml:space="preserve">is advantageous over the unfused </w:t>
      </w:r>
      <w:proofErr w:type="spellStart"/>
      <w:r w:rsidR="00FE6950">
        <w:rPr>
          <w:lang w:val="en-US"/>
        </w:rPr>
        <w:t>nas</w:t>
      </w:r>
      <w:proofErr w:type="spellEnd"/>
      <w:r w:rsidR="00FE6950">
        <w:rPr>
          <w:lang w:val="en-US"/>
        </w:rPr>
        <w:t xml:space="preserve"> alternative.</w:t>
      </w:r>
    </w:p>
    <w:p w14:paraId="3E780157" w14:textId="667B1860" w:rsidR="003A041B" w:rsidRDefault="003A041B" w:rsidP="003A041B">
      <w:pPr>
        <w:rPr>
          <w:i/>
          <w:iCs/>
          <w:lang w:val="en-US"/>
        </w:rPr>
      </w:pPr>
      <w:r>
        <w:rPr>
          <w:i/>
          <w:iCs/>
          <w:lang w:val="en-US"/>
        </w:rPr>
        <w:t>Species barrier</w:t>
      </w:r>
    </w:p>
    <w:p w14:paraId="27CB6A08" w14:textId="02953346" w:rsidR="003A041B" w:rsidRDefault="00C223C9" w:rsidP="007D0C68">
      <w:pPr>
        <w:ind w:firstLine="720"/>
        <w:rPr>
          <w:lang w:val="en-US"/>
        </w:rPr>
      </w:pPr>
      <w:r>
        <w:rPr>
          <w:lang w:val="en-US"/>
        </w:rPr>
        <w:t xml:space="preserve">Sex chromosome is increasingly recognized being the </w:t>
      </w:r>
      <w:r w:rsidR="00410AE9">
        <w:rPr>
          <w:lang w:val="en-US"/>
        </w:rPr>
        <w:t>barriers of introgression</w:t>
      </w:r>
      <w:r w:rsidR="002E4A7D">
        <w:rPr>
          <w:lang w:val="en-US"/>
        </w:rPr>
        <w:t xml:space="preserve"> across a diverse </w:t>
      </w:r>
      <w:r w:rsidR="002933D8">
        <w:rPr>
          <w:lang w:val="en-US"/>
        </w:rPr>
        <w:t>group of organisms</w:t>
      </w:r>
      <w:r w:rsidR="004A6ADE">
        <w:rPr>
          <w:lang w:val="en-US"/>
        </w:rPr>
        <w:t xml:space="preserve"> </w:t>
      </w:r>
      <w:r w:rsidR="004A6ADE">
        <w:rPr>
          <w:lang w:val="en-US"/>
        </w:rPr>
        <w:fldChar w:fldCharType="begin" w:fldLock="1"/>
      </w:r>
      <w:r w:rsidR="00F24B8D">
        <w:rPr>
          <w:lang w:val="en-US"/>
        </w:rPr>
        <w:instrText>ADDIN CSL_CITATION {"citationItems":[{"id":"ITEM-1","itemData":{"DOI":"10.1111/mec.14537","ISSN":"1365294X","PMID":"29443419","abstract":"Theory and empirical patterns suggest a disproportionate role for sex chromosomes in evolution and speciation. Focusing on ZW sex determination (females ZW, males ZZ; the system in birds, many snakes, and lepidopterans), I review how evolutionary dynamics are expected to differ between the Z, W and the autosomes, discuss how these differences may lead to a greater role of the sex chromosomes in speciation and use data from birds to compare relative evolutionary rates of sex chromosomes and autosomes. Neutral mutations, partially or completely recessive beneficial mutations, and deleterious mutations under many conditions are expected to accumulate faster on the Z than on autosomes. Sexually antagonistic polymorphisms are expected to arise on the Z, raising the possibility of the spread of preference alleles. The faster accumulation of many types of mutations and the potential for complex evolutionary dynamics of sexually antagonistic traits and preferences contribute to a role for the Z chromosome in speciation. A quantitative comparison among a wide variety of bird species shows that the Z tends to have less within-population diversity and greater between-species differentiation than the autosomes, likely due to both adaptive evolution and a greater rate of fixation of deleterious alleles. The W chromosome also shows strong potential to be involved in speciation, in part because of its co-inheritance with the mitochondrial genome. While theory and empirical evidence suggest a disproportionate role for sex chromosomes in speciation, the importance of sex chromosomes is moderated by their small size compared to the whole genome.","author":[{"dropping-particle":"","family":"Irwin","given":"Darren E.","non-dropping-particle":"","parse-names":false,"suffix":""}],"container-title":"Molecular Ecology","id":"ITEM-1","issued":{"date-parts":[["2018"]]},"title":"Sex chromosomes and speciation in birds and other ZW systems","type":"article"},"uris":["http://www.mendeley.com/documents/?uuid=b8f0adae-db27-49f9-ad0c-77e9672a20f5"]},{"id":"ITEM-2","itemData":{"DOI":"10.1111/mec.14577","ISSN":"1365294X","PMID":"29624756","abstract":"Because sex chromosomes, by definition, carry genes that determine sex, mutations that alter their structural and functional stability can have immediate consequences for the individual by reducing fertility, but also for a species by altering the sex ratio. Moreover, the sex-specific segregation patterns of heteromorphic sex chromosomes make them havens for selfish genetic elements that not only create suboptimal sex ratios but can also foster sexual antagonism. Compensatory mutations to mitigate antagonism or return sex ratios to a Fisherian optimum can create hybrid incompatibility and establish reproductive barriers leading to species divergence. The destabilizing influence of these selfish elements is often manifest within populations as copy number variants (CNVs) in satellite repeats and transposable elements (TE) or as CNVs involving sex-determining genes, or genes essential to fertility and sex chromosome dosage compensation. This review catalogs several examples of well-studied sex chromosome CNVs in Drosophilids and mammals that underlie instances of meiotic drive, hybrid incompatibility and disruptions to sex differentiation and sex chromosome dosage compensation. While it is difficult to pinpoint a direct cause/effect relationship between these sex chromosome CNVs and speciation, it is easy to see how their effects in creating imbalances between the sexes, and the compensatory mutations to restore balance, can lead to lineage splitting and species formation.","author":[{"dropping-particle":"","family":"O'Neill","given":"Michael J.","non-dropping-particle":"","parse-names":false,"suffix":""},{"dropping-particle":"","family":"O'Neill","given":"Rachel J.","non-dropping-particle":"","parse-names":false,"suffix":""}],"container-title":"Molecular Ecology","id":"ITEM-2","issued":{"date-parts":[["2018"]]},"title":"Sex chromosome repeats tip the balance towards speciation","type":"article"},"uris":["http://www.mendeley.com/documents/?uuid=e58b9a3a-9ee0-4113-a301-09908330b54c"]},{"id":"ITEM-3","itemData":{"DOI":"10.1111/mec.14777","ISSN":"1365294X","PMID":"29940087","abstract":"The ubiquity of the “two rules of speciation”—Haldane's rule and the large X-effect—implies a general, special role for sex chromosomes in the evolution of intrinsic postzygotic reproductive isolation. The recent proliferation of genome-scale analyses has revealed two further general observations: (a) complex speciation involving some form of gene flow is not uncommon, and (b) sex chromosomes in male- and in female-heterogametic taxa tend to show elevated differentiation relative to autosomes. Together, these observations are consistent with speciation histories in which population genetic differentiation at autosomal loci is reduced by gene flow while natural selection against hybrid incompatibilities renders sex chromosomes relatively refractory to gene flow. Here, I summarize multilocus population genetic and population genomic evidence for greater differentiation on the X (or Z) vs. the autosomes and consider the possible causes. I review common population genetic circumstances involving no selection and/or no interspecific gene flow that are nevertheless expected to elevate differentiation on sex chromosomes relative to autosomes. I then review theory for why large X-effects exist for hybrid incompatibilities and, more generally, for loci mediating local adaptation. The observed levels of sex chromosome vs. autosomal differentiation, in many cases, appear consistent with simple explanations requiring neither large X-effects nor gene flow. Discerning signatures of large X-effects during complex speciation will therefore require analyses that go beyond chromosome-scale summaries of population genetic differentiation, explicitly test for differential introgression, and/or integrate experimental genetic data.","author":[{"dropping-particle":"","family":"Presgraves","given":"Daven C.","non-dropping-particle":"","parse-names":false,"suffix":""}],"container-title":"Molecular Ecology","id":"ITEM-3","issue":"19","issued":{"date-parts":[["2018"]]},"page":"3822-3830","title":"Evaluating genomic signatures of “the large X-effect” during complex speciation","type":"article-journal","volume":"27"},"uris":["http://www.mendeley.com/documents/?uuid=0ee7671e-f69a-4864-ad99-bdc27ad26718"]},{"id":"ITEM-4","itemData":{"DOI":"10.1086/284701","ISSN":"00030147","abstract":"Develops models of the rates of evolution at sex-linked and autosomal loci and of the rates of fixation of chromosomal rearrangements involving sex chromosomes and autosomes. Substitution of selectively favorable mutations often proceeds more rapidly for X- or Y-linked loci than for the autosomes, provided that mutations are recessive or partially recessive on average. -from Authors","author":[{"dropping-particle":"","family":"Charlesworth","given":"B.","non-dropping-particle":"","parse-names":false,"suffix":""},{"dropping-particle":"","family":"Coyne","given":"J. A.","non-dropping-particle":"","parse-names":false,"suffix":""},{"dropping-particle":"","family":"Barton","given":"N. H.","non-dropping-particle":"","parse-names":false,"suffix":""}],"container-title":"American Naturalist","id":"ITEM-4","issued":{"date-parts":[["1987"]]},"page":"113-146","title":"The relative rates of evolution of sex chromosomes and autosomes.","type":"article-journal","volume":"130"},"uris":["http://www.mendeley.com/documents/?uuid=d3633342-af29-472b-830e-48a365c5ea15"]},{"id":"ITEM-5","itemData":{"DOI":"10.1371/journal.pbio.0050243","ISSN":"15449173","PMID":"17850182","abstract":"Postzygotic reproductive isolation is characterized by two striking empirical patterns. The first is Haldane's rule - the preferential inviability or sterility of species hybrids of the heterogametic (XY) sex. The second is the so-called large X effect - substitution of one species's X chromosome for another's has a disproportionately large effect on hybrid fitness compared to similar substitution of an autosome. Although the first rule has been well-established, the second rule remains controversial. Here, we dissect the genetic causes of these two rules using a genome-wide introgression analysis of Drosophila mauritiana chromosome segments in an otherwise D. sechellia genetic background. We find that recessive hybrid incompatibilities outnumber dominant ones and that hybrid male steriles outnumber all other types of incompatibility, consistent with the dominance and faster-male theories of Haldane's rule, respectively. We also find that, although X-linked and autosomal introgressions are of similar size, most X-linked introgressions cause hybrid male sterility (60%) whereas few autosomal introgressions do (18%). Our results thus confirm the large X effect and identify its proximate cause: incompatibilities causing hybrid male sterility have a higher density on the X chromosome than on the autosomes. We evaluate several hypotheses for the evolutionary cause of this excess of X-linked hybrid male sterility. © 2007 Masly and Presgraves.","author":[{"dropping-particle":"","family":"Masly","given":"John P.","non-dropping-particle":"","parse-names":false,"suffix":""},{"dropping-particle":"","family":"Presgraves","given":"Daven C.","non-dropping-particle":"","parse-names":false,"suffix":""}],"container-title":"PLoS Biology","id":"ITEM-5","issued":{"date-parts":[["2007"]]},"page":"e243","title":"High-resolution genome-wide dissection of the two rules of speciation in Drosophila","type":"article-journal","volume":"5"},"uris":["http://www.mendeley.com/documents/?uuid=af44f358-f3f9-4a58-88a6-3eb6a05708f5"]}],"mendeley":{"formattedCitation":"(6–8, 23, 24)","plainTextFormattedCitation":"(6–8, 23, 24)","previouslyFormattedCitation":"(6–8, 22, 23)"},"properties":{"noteIndex":0},"schema":"https://github.com/citation-style-language/schema/raw/master/csl-citation.json"}</w:instrText>
      </w:r>
      <w:r w:rsidR="004A6ADE">
        <w:rPr>
          <w:lang w:val="en-US"/>
        </w:rPr>
        <w:fldChar w:fldCharType="separate"/>
      </w:r>
      <w:r w:rsidR="00F24B8D" w:rsidRPr="00F24B8D">
        <w:rPr>
          <w:noProof/>
          <w:lang w:val="en-US"/>
        </w:rPr>
        <w:t>(6–8, 23, 24)</w:t>
      </w:r>
      <w:r w:rsidR="004A6ADE">
        <w:rPr>
          <w:lang w:val="en-US"/>
        </w:rPr>
        <w:fldChar w:fldCharType="end"/>
      </w:r>
      <w:r w:rsidR="002933D8">
        <w:rPr>
          <w:lang w:val="en-US"/>
        </w:rPr>
        <w:t>.</w:t>
      </w:r>
      <w:r w:rsidR="0044659D">
        <w:rPr>
          <w:lang w:val="en-US"/>
        </w:rPr>
        <w:t xml:space="preserve"> </w:t>
      </w:r>
      <w:r w:rsidR="002933D8">
        <w:rPr>
          <w:lang w:val="en-US"/>
        </w:rPr>
        <w:t>H</w:t>
      </w:r>
      <w:r w:rsidR="0044659D">
        <w:rPr>
          <w:lang w:val="en-US"/>
        </w:rPr>
        <w:t xml:space="preserve">owever the mechanism of such barrier effect is not well-understood. Here </w:t>
      </w:r>
      <w:r w:rsidR="00A4107C">
        <w:rPr>
          <w:lang w:val="en-US"/>
        </w:rPr>
        <w:t xml:space="preserve">by tracking </w:t>
      </w:r>
      <w:r w:rsidR="00593C80">
        <w:rPr>
          <w:lang w:val="en-US"/>
        </w:rPr>
        <w:t xml:space="preserve">the </w:t>
      </w:r>
      <w:r w:rsidR="007F2F0E">
        <w:rPr>
          <w:lang w:val="en-US"/>
        </w:rPr>
        <w:t>behavior</w:t>
      </w:r>
      <w:r w:rsidR="00593C80">
        <w:rPr>
          <w:lang w:val="en-US"/>
        </w:rPr>
        <w:t xml:space="preserve"> of </w:t>
      </w:r>
      <w:r w:rsidR="00D15B43">
        <w:rPr>
          <w:lang w:val="en-US"/>
        </w:rPr>
        <w:t xml:space="preserve">the </w:t>
      </w:r>
      <w:r w:rsidR="0068477C">
        <w:rPr>
          <w:lang w:val="en-US"/>
        </w:rPr>
        <w:t>newly-formed sex chromosome</w:t>
      </w:r>
      <w:r w:rsidR="00D15B43">
        <w:rPr>
          <w:lang w:val="en-US"/>
        </w:rPr>
        <w:t>s</w:t>
      </w:r>
      <w:r w:rsidR="0068477C">
        <w:rPr>
          <w:lang w:val="en-US"/>
        </w:rPr>
        <w:t xml:space="preserve"> </w:t>
      </w:r>
      <w:r w:rsidR="00A4107C">
        <w:rPr>
          <w:lang w:val="en-US"/>
        </w:rPr>
        <w:t xml:space="preserve">at </w:t>
      </w:r>
      <w:r w:rsidR="00B72CE0">
        <w:rPr>
          <w:lang w:val="en-US"/>
        </w:rPr>
        <w:t xml:space="preserve">an incomplete </w:t>
      </w:r>
      <w:r w:rsidR="00A4107C">
        <w:rPr>
          <w:lang w:val="en-US"/>
        </w:rPr>
        <w:t xml:space="preserve">species </w:t>
      </w:r>
      <w:r w:rsidR="00F54EA2">
        <w:rPr>
          <w:lang w:val="en-US"/>
        </w:rPr>
        <w:t>boundary</w:t>
      </w:r>
      <w:r w:rsidR="00A4107C">
        <w:rPr>
          <w:lang w:val="en-US"/>
        </w:rPr>
        <w:t xml:space="preserve">, </w:t>
      </w:r>
      <w:r w:rsidR="00485A05">
        <w:rPr>
          <w:lang w:val="en-US"/>
        </w:rPr>
        <w:t>we dissect</w:t>
      </w:r>
      <w:r w:rsidR="00927226">
        <w:rPr>
          <w:lang w:val="en-US"/>
        </w:rPr>
        <w:t>ed</w:t>
      </w:r>
      <w:r w:rsidR="00C46ADC">
        <w:rPr>
          <w:lang w:val="en-US"/>
        </w:rPr>
        <w:t xml:space="preserve"> the</w:t>
      </w:r>
      <w:r w:rsidR="00EE3F75">
        <w:rPr>
          <w:lang w:val="en-US"/>
        </w:rPr>
        <w:t xml:space="preserve"> </w:t>
      </w:r>
      <w:r w:rsidR="00193F1C">
        <w:rPr>
          <w:lang w:val="en-US"/>
        </w:rPr>
        <w:t>effect</w:t>
      </w:r>
      <w:r w:rsidR="00EE3F75">
        <w:rPr>
          <w:lang w:val="en-US"/>
        </w:rPr>
        <w:t xml:space="preserve"> of </w:t>
      </w:r>
      <w:r w:rsidR="00193F1C">
        <w:rPr>
          <w:lang w:val="en-US"/>
        </w:rPr>
        <w:t xml:space="preserve">sex chromosome evolution on </w:t>
      </w:r>
      <w:r w:rsidR="00E9052D">
        <w:rPr>
          <w:lang w:val="en-US"/>
        </w:rPr>
        <w:t>introgression</w:t>
      </w:r>
      <w:r w:rsidR="00DE575A">
        <w:rPr>
          <w:lang w:val="en-US"/>
        </w:rPr>
        <w:t xml:space="preserve">. </w:t>
      </w:r>
      <w:r w:rsidR="000A18E9">
        <w:rPr>
          <w:lang w:val="en-US"/>
        </w:rPr>
        <w:t xml:space="preserve">As expected, the strong introgression barrier is within the </w:t>
      </w:r>
      <w:proofErr w:type="spellStart"/>
      <w:r w:rsidR="000A18E9">
        <w:rPr>
          <w:lang w:val="en-US"/>
        </w:rPr>
        <w:t>neosex</w:t>
      </w:r>
      <w:proofErr w:type="spellEnd"/>
      <w:r w:rsidR="000A18E9">
        <w:rPr>
          <w:lang w:val="en-US"/>
        </w:rPr>
        <w:t xml:space="preserve"> chromosome. </w:t>
      </w:r>
      <w:r w:rsidR="005804FC">
        <w:rPr>
          <w:lang w:val="en-US"/>
        </w:rPr>
        <w:t xml:space="preserve">The </w:t>
      </w:r>
      <w:r w:rsidR="00D540AF">
        <w:rPr>
          <w:lang w:val="en-US"/>
        </w:rPr>
        <w:t>barrier</w:t>
      </w:r>
      <w:r w:rsidR="005804FC">
        <w:rPr>
          <w:lang w:val="en-US"/>
        </w:rPr>
        <w:t xml:space="preserve"> cluster on Muller CD</w:t>
      </w:r>
      <w:r w:rsidR="009B5DEF">
        <w:rPr>
          <w:lang w:val="en-US"/>
        </w:rPr>
        <w:t xml:space="preserve"> (Fig. 5 B)</w:t>
      </w:r>
      <w:r w:rsidR="005804FC">
        <w:rPr>
          <w:lang w:val="en-US"/>
        </w:rPr>
        <w:t xml:space="preserve"> encompassing 10519 ancestry informative loci </w:t>
      </w:r>
      <w:r w:rsidR="00413D59">
        <w:rPr>
          <w:lang w:val="en-US"/>
        </w:rPr>
        <w:t xml:space="preserve">consistently </w:t>
      </w:r>
      <w:r w:rsidR="006A758F">
        <w:rPr>
          <w:lang w:val="en-US"/>
        </w:rPr>
        <w:t xml:space="preserve">demonstrates barrier effect, </w:t>
      </w:r>
      <w:r w:rsidR="005804FC">
        <w:rPr>
          <w:lang w:val="en-US"/>
        </w:rPr>
        <w:t xml:space="preserve">contains the only inversion between the sister species pair. </w:t>
      </w:r>
      <w:r w:rsidR="000A18E9">
        <w:rPr>
          <w:lang w:val="en-US"/>
        </w:rPr>
        <w:t>Interesting</w:t>
      </w:r>
      <w:r w:rsidR="00390084">
        <w:rPr>
          <w:lang w:val="en-US"/>
        </w:rPr>
        <w:t>ly</w:t>
      </w:r>
      <w:r w:rsidR="000A18E9">
        <w:rPr>
          <w:lang w:val="en-US"/>
        </w:rPr>
        <w:t xml:space="preserve">, </w:t>
      </w:r>
      <w:r w:rsidR="00806B59">
        <w:rPr>
          <w:lang w:val="en-US"/>
        </w:rPr>
        <w:t xml:space="preserve">the strength of the barrier effect within the </w:t>
      </w:r>
      <w:proofErr w:type="spellStart"/>
      <w:r w:rsidR="00806B59">
        <w:rPr>
          <w:lang w:val="en-US"/>
        </w:rPr>
        <w:t>neosex</w:t>
      </w:r>
      <w:proofErr w:type="spellEnd"/>
      <w:r w:rsidR="00806B59">
        <w:rPr>
          <w:lang w:val="en-US"/>
        </w:rPr>
        <w:t xml:space="preserve"> chromosome is significantly </w:t>
      </w:r>
      <w:r w:rsidR="00D04F19">
        <w:rPr>
          <w:lang w:val="en-US"/>
        </w:rPr>
        <w:t xml:space="preserve">negatively </w:t>
      </w:r>
      <w:r w:rsidR="00806B59">
        <w:rPr>
          <w:lang w:val="en-US"/>
        </w:rPr>
        <w:t xml:space="preserve">associated with </w:t>
      </w:r>
      <w:r w:rsidR="00FD1F47">
        <w:rPr>
          <w:lang w:val="en-US"/>
        </w:rPr>
        <w:t>local recombination rate</w:t>
      </w:r>
      <w:r w:rsidR="00146305">
        <w:rPr>
          <w:lang w:val="en-US"/>
        </w:rPr>
        <w:t xml:space="preserve"> (Fig. 5D)</w:t>
      </w:r>
      <w:r w:rsidR="00FD1F47">
        <w:rPr>
          <w:lang w:val="en-US"/>
        </w:rPr>
        <w:t xml:space="preserve">. </w:t>
      </w:r>
      <w:r w:rsidR="004E6A91">
        <w:rPr>
          <w:lang w:val="en-US"/>
        </w:rPr>
        <w:t xml:space="preserve">After the fusion of the sex chromosome </w:t>
      </w:r>
      <w:r w:rsidR="008E2E1D">
        <w:rPr>
          <w:lang w:val="en-US"/>
        </w:rPr>
        <w:t xml:space="preserve">and autosome forming the </w:t>
      </w:r>
      <w:proofErr w:type="spellStart"/>
      <w:r w:rsidR="008E2E1D">
        <w:rPr>
          <w:lang w:val="en-US"/>
        </w:rPr>
        <w:t>neosex</w:t>
      </w:r>
      <w:proofErr w:type="spellEnd"/>
      <w:r w:rsidR="008E2E1D">
        <w:rPr>
          <w:lang w:val="en-US"/>
        </w:rPr>
        <w:t xml:space="preserve"> chromosome, </w:t>
      </w:r>
      <w:r w:rsidR="00AF3436">
        <w:rPr>
          <w:lang w:val="en-US"/>
        </w:rPr>
        <w:t xml:space="preserve">reduction of </w:t>
      </w:r>
      <w:r w:rsidR="008E2E1D">
        <w:rPr>
          <w:lang w:val="en-US"/>
        </w:rPr>
        <w:t>recombination</w:t>
      </w:r>
      <w:r w:rsidR="00AF3436">
        <w:rPr>
          <w:lang w:val="en-US"/>
        </w:rPr>
        <w:t xml:space="preserve"> within the recombining pseudo-autosomal region is selected for t</w:t>
      </w:r>
      <w:r w:rsidR="00483699">
        <w:rPr>
          <w:lang w:val="en-US"/>
        </w:rPr>
        <w:t>o maintain</w:t>
      </w:r>
      <w:r w:rsidR="0010412C">
        <w:rPr>
          <w:lang w:val="en-US"/>
        </w:rPr>
        <w:t xml:space="preserve"> coupl</w:t>
      </w:r>
      <w:r w:rsidR="00483699">
        <w:rPr>
          <w:lang w:val="en-US"/>
        </w:rPr>
        <w:t>ing of</w:t>
      </w:r>
      <w:r w:rsidR="0010412C">
        <w:rPr>
          <w:lang w:val="en-US"/>
        </w:rPr>
        <w:t xml:space="preserve"> sexual antagonistic loci</w:t>
      </w:r>
      <w:r w:rsidR="00C60168">
        <w:rPr>
          <w:lang w:val="en-US"/>
        </w:rPr>
        <w:t xml:space="preserve"> </w:t>
      </w:r>
      <w:r w:rsidR="005E0486">
        <w:rPr>
          <w:lang w:val="en-US"/>
        </w:rPr>
        <w:fldChar w:fldCharType="begin" w:fldLock="1"/>
      </w:r>
      <w:r w:rsidR="00F24B8D">
        <w:rPr>
          <w:lang w:val="en-US"/>
        </w:rPr>
        <w:instrText>ADDIN CSL_CITATION {"citationItems":[{"id":"ITEM-1","itemData":{"DOI":"10.1098/rstb.2016.0456","ISSN":"14712970","PMID":"29109220","abstract":"In species with genetic sex-determination, the chromosomes carrying the sex-determining genes have often evolved non-recombining regions and subsequently evolved the full set of characteristics denoted by the term ‘sex chromosomes’. These include size differences, creating chromosomal heteromorphism, and loss of gene functions from one member of the chromosome pair. Such characteristics and changes have been widely reviewed, and underlie molecular genetic approaches that can detect sex chromosome regions. This review deals mainly with the evolution of new non-recombining regions, focusing on how certain evolutionary situations select for suppressed recombination (rather than the proximate mechanisms causing suppressed recombination between sex chromosomes). Particularly important is the likely involvement of sexually antagonistic polymorphisms in genome regions closely linked to sex-determining loci. These may be responsible for the evolutionary strata of sex chromosomes that have repeatedly formed by recombination suppression evolving across large genome regions. More studies of recently evolved non-recombining sex-determining regions should help to test this hypothesis empirically, and may provide evidence about whether other situations can sometimes lead to sex-linked regions evolving. Similarities with other non-recombining genome regions are discussed briefly, to illustrate common features of the different cases, though no general properties apply to all of them.","author":[{"dropping-particle":"","family":"Charlesworth","given":"Deborah","non-dropping-particle":"","parse-names":false,"suffix":""}],"container-title":"Philosophical Transactions of the Royal Society B: Biological Sciences","id":"ITEM-1","issued":{"date-parts":[["2017"]]},"page":"20160456","title":"Evolution of recombination rates between sex chromosomes","type":"article-journal","volume":"372"},"uris":["http://www.mendeley.com/documents/?uuid=b5788119-d094-482d-ad25-8485dde98bf4"]},{"id":"ITEM-2","itemData":{"DOI":"10.1534/genetics.107.084012","ISSN":"00166731","PMID":"18562655","abstract":"Y chromosomes originate from ordinary autosomes and degenerate by accumulating deleterious mutations. This accumulation results from a lack of recombination on the Y and is driven by interference among deleterious mutations (Muller's ratchet and background selection) and the fixation of beneficial alleles (genetic hitchhiking). Here I show that the relative importance of these processes is expected to vary over the course of Y chromosome evolution due to changes in the number of active genes. The dominant mode of degeneration on a newly formed gene-rich Y chromosome is expected to be Muller's ratchet and/or background selection due to the large numbers of deleterious mutations arising in active genes. However, the relative importance of these modes of degeneration declines rapidly as active genes are lost. In contrast, the rate of degeneration due to hitchhiking is predicted to be highest on Y chromosomes containing an intermediate number of active genes. The temporal dynamics of these processes imply that a gradual restriction of recombination, as inferred in mammals, will increase the importance of genetic hitchhiking relative to Muller's ratchet and background selection. Copyright © 2008 by the Genetics Society of America.","author":[{"dropping-particle":"","family":"Bachtrog","given":"Doris","non-dropping-particle":"","parse-names":false,"suffix":""}],"container-title":"Genetics","id":"ITEM-2","issued":{"date-parts":[["2008"]]},"page":"1513-1525","title":"The temporal dynamics of processes underlying Y chromosome degeneration","type":"article-journal","volume":"179"},"uris":["http://www.mendeley.com/documents/?uuid=2d35d9c6-75ae-484a-9e4c-ebd2e299f811"]}],"mendeley":{"formattedCitation":"(17, 25)","plainTextFormattedCitation":"(17, 25)","previouslyFormattedCitation":"(17, 24)"},"properties":{"noteIndex":0},"schema":"https://github.com/citation-style-language/schema/raw/master/csl-citation.json"}</w:instrText>
      </w:r>
      <w:r w:rsidR="005E0486">
        <w:rPr>
          <w:lang w:val="en-US"/>
        </w:rPr>
        <w:fldChar w:fldCharType="separate"/>
      </w:r>
      <w:r w:rsidR="00F24B8D" w:rsidRPr="00F24B8D">
        <w:rPr>
          <w:noProof/>
          <w:lang w:val="en-US"/>
        </w:rPr>
        <w:t>(17, 25)</w:t>
      </w:r>
      <w:r w:rsidR="005E0486">
        <w:rPr>
          <w:lang w:val="en-US"/>
        </w:rPr>
        <w:fldChar w:fldCharType="end"/>
      </w:r>
      <w:r w:rsidR="0010412C">
        <w:rPr>
          <w:lang w:val="en-US"/>
        </w:rPr>
        <w:t xml:space="preserve">. </w:t>
      </w:r>
      <w:r w:rsidR="006E7A13">
        <w:rPr>
          <w:lang w:val="en-US"/>
        </w:rPr>
        <w:t xml:space="preserve">Such step-wise </w:t>
      </w:r>
      <w:r w:rsidR="00BF535E">
        <w:rPr>
          <w:lang w:val="en-US"/>
        </w:rPr>
        <w:t>suppression</w:t>
      </w:r>
      <w:r w:rsidR="006E7A13">
        <w:rPr>
          <w:lang w:val="en-US"/>
        </w:rPr>
        <w:t xml:space="preserve"> </w:t>
      </w:r>
      <w:r w:rsidR="00BF535E">
        <w:rPr>
          <w:lang w:val="en-US"/>
        </w:rPr>
        <w:t xml:space="preserve">of recombination rate </w:t>
      </w:r>
      <w:r w:rsidR="005E0486">
        <w:rPr>
          <w:lang w:val="en-US"/>
        </w:rPr>
        <w:t xml:space="preserve">can also </w:t>
      </w:r>
      <w:r w:rsidR="00072CA8">
        <w:rPr>
          <w:lang w:val="en-US"/>
        </w:rPr>
        <w:t xml:space="preserve">prevent </w:t>
      </w:r>
      <w:r w:rsidR="00C45C77">
        <w:rPr>
          <w:lang w:val="en-US"/>
        </w:rPr>
        <w:t xml:space="preserve">introgression of heterospecific </w:t>
      </w:r>
      <w:r w:rsidR="0018572D">
        <w:rPr>
          <w:lang w:val="en-US"/>
        </w:rPr>
        <w:t>variants</w:t>
      </w:r>
      <w:r w:rsidR="00090AD7">
        <w:rPr>
          <w:lang w:val="en-US"/>
        </w:rPr>
        <w:t xml:space="preserve">. </w:t>
      </w:r>
      <w:r w:rsidR="00C445F0">
        <w:rPr>
          <w:lang w:val="en-US"/>
        </w:rPr>
        <w:t xml:space="preserve">In addition, heterospecific </w:t>
      </w:r>
      <w:r w:rsidR="00672DBF">
        <w:rPr>
          <w:lang w:val="en-US"/>
        </w:rPr>
        <w:t xml:space="preserve">sexual antagonistic </w:t>
      </w:r>
      <w:r w:rsidR="000C2CFB">
        <w:rPr>
          <w:lang w:val="en-US"/>
        </w:rPr>
        <w:t xml:space="preserve">combinations </w:t>
      </w:r>
      <w:r w:rsidR="00C6494E">
        <w:rPr>
          <w:lang w:val="en-US"/>
        </w:rPr>
        <w:t xml:space="preserve">might be especially </w:t>
      </w:r>
      <w:r w:rsidR="0085004B">
        <w:rPr>
          <w:lang w:val="en-US"/>
        </w:rPr>
        <w:t>harmful</w:t>
      </w:r>
      <w:r w:rsidR="00CF7F2A">
        <w:rPr>
          <w:lang w:val="en-US"/>
        </w:rPr>
        <w:t>, leading to selection against hybrids. The relative paucity of (</w:t>
      </w:r>
      <w:proofErr w:type="spellStart"/>
      <w:r w:rsidR="00CF7F2A">
        <w:rPr>
          <w:lang w:val="en-US"/>
        </w:rPr>
        <w:t>nas</w:t>
      </w:r>
      <w:proofErr w:type="spellEnd"/>
      <w:r w:rsidR="00CF7F2A">
        <w:rPr>
          <w:lang w:val="en-US"/>
        </w:rPr>
        <w:t xml:space="preserve">, </w:t>
      </w:r>
      <w:proofErr w:type="spellStart"/>
      <w:r w:rsidR="00CF7F2A">
        <w:rPr>
          <w:lang w:val="en-US"/>
        </w:rPr>
        <w:t>neoY</w:t>
      </w:r>
      <w:proofErr w:type="spellEnd"/>
      <w:r w:rsidR="00CF7F2A">
        <w:rPr>
          <w:lang w:val="en-US"/>
        </w:rPr>
        <w:t xml:space="preserve">) individuals supports this idea. </w:t>
      </w:r>
    </w:p>
    <w:p w14:paraId="642188E1" w14:textId="77777777" w:rsidR="003F4DE7" w:rsidRDefault="003F4DE7" w:rsidP="007D0C68">
      <w:pPr>
        <w:ind w:firstLine="720"/>
        <w:rPr>
          <w:lang w:val="en-US"/>
        </w:rPr>
      </w:pPr>
    </w:p>
    <w:p w14:paraId="054F47A3" w14:textId="5A97F095" w:rsidR="007B6099" w:rsidRPr="00B92466" w:rsidRDefault="00B92466" w:rsidP="00D15389">
      <w:pPr>
        <w:rPr>
          <w:i/>
          <w:iCs/>
          <w:lang w:val="en-US"/>
        </w:rPr>
      </w:pPr>
      <w:r w:rsidRPr="00B92466">
        <w:rPr>
          <w:i/>
          <w:iCs/>
          <w:lang w:val="en-US"/>
        </w:rPr>
        <w:t>Asymmetrical introgression</w:t>
      </w:r>
      <w:r w:rsidR="00994EE2" w:rsidRPr="00B92466">
        <w:rPr>
          <w:i/>
          <w:iCs/>
          <w:lang w:val="en-US"/>
        </w:rPr>
        <w:tab/>
      </w:r>
    </w:p>
    <w:p w14:paraId="107B5E3B" w14:textId="1AFAF243" w:rsidR="00B92466" w:rsidRDefault="007D0C68" w:rsidP="00A968DF">
      <w:pPr>
        <w:ind w:firstLine="720"/>
        <w:rPr>
          <w:lang w:val="en-US"/>
        </w:rPr>
      </w:pPr>
      <w:r>
        <w:rPr>
          <w:lang w:val="en-US"/>
        </w:rPr>
        <w:t xml:space="preserve">In addition of barrier effect of </w:t>
      </w:r>
      <w:proofErr w:type="spellStart"/>
      <w:r>
        <w:rPr>
          <w:lang w:val="en-US"/>
        </w:rPr>
        <w:t>neosex</w:t>
      </w:r>
      <w:proofErr w:type="spellEnd"/>
      <w:r>
        <w:rPr>
          <w:lang w:val="en-US"/>
        </w:rPr>
        <w:t xml:space="preserve"> chromosome, we also observed asymmetrical introgression associated with the </w:t>
      </w:r>
      <w:proofErr w:type="spellStart"/>
      <w:r>
        <w:rPr>
          <w:lang w:val="en-US"/>
        </w:rPr>
        <w:t>neosex</w:t>
      </w:r>
      <w:proofErr w:type="spellEnd"/>
      <w:r>
        <w:rPr>
          <w:lang w:val="en-US"/>
        </w:rPr>
        <w:t xml:space="preserve"> chromosome. </w:t>
      </w:r>
      <w:r w:rsidR="004A17C9">
        <w:rPr>
          <w:lang w:val="en-US"/>
        </w:rPr>
        <w:t>Asymmetrical introgression</w:t>
      </w:r>
      <w:r w:rsidR="00847CDF">
        <w:rPr>
          <w:lang w:val="en-US"/>
        </w:rPr>
        <w:t xml:space="preserve"> (</w:t>
      </w:r>
      <w:proofErr w:type="spellStart"/>
      <w:r w:rsidR="00847CDF">
        <w:rPr>
          <w:lang w:val="en-US"/>
        </w:rPr>
        <w:t>alb</w:t>
      </w:r>
      <w:proofErr w:type="spellEnd"/>
      <w:r w:rsidR="00847CDF">
        <w:rPr>
          <w:lang w:val="en-US"/>
        </w:rPr>
        <w:t>-biased)</w:t>
      </w:r>
      <w:r w:rsidR="004A17C9">
        <w:rPr>
          <w:lang w:val="en-US"/>
        </w:rPr>
        <w:t xml:space="preserve"> is not simply explained by the reduction of recombination rate within the </w:t>
      </w:r>
      <w:proofErr w:type="spellStart"/>
      <w:r w:rsidR="004A17C9">
        <w:rPr>
          <w:lang w:val="en-US"/>
        </w:rPr>
        <w:t>neosex</w:t>
      </w:r>
      <w:proofErr w:type="spellEnd"/>
      <w:r w:rsidR="004A17C9">
        <w:rPr>
          <w:lang w:val="en-US"/>
        </w:rPr>
        <w:t xml:space="preserve"> chromosome. </w:t>
      </w:r>
      <w:r w:rsidR="005427DB">
        <w:rPr>
          <w:lang w:val="en-US"/>
        </w:rPr>
        <w:t xml:space="preserve">Interesting, such </w:t>
      </w:r>
      <w:proofErr w:type="spellStart"/>
      <w:r w:rsidR="005427DB">
        <w:rPr>
          <w:lang w:val="en-US"/>
        </w:rPr>
        <w:t>asymetricl</w:t>
      </w:r>
      <w:proofErr w:type="spellEnd"/>
      <w:r w:rsidR="005427DB">
        <w:rPr>
          <w:lang w:val="en-US"/>
        </w:rPr>
        <w:t xml:space="preserve"> introgression occurred in a sex-specific, stage-specific manner. The </w:t>
      </w:r>
      <w:r w:rsidR="00A64B92">
        <w:rPr>
          <w:lang w:val="en-US"/>
        </w:rPr>
        <w:t>M</w:t>
      </w:r>
      <w:r w:rsidR="002533D1">
        <w:rPr>
          <w:lang w:val="en-US"/>
        </w:rPr>
        <w:t xml:space="preserve">uller CD of hybrid females were predominantly </w:t>
      </w:r>
      <w:proofErr w:type="spellStart"/>
      <w:r w:rsidR="002533D1">
        <w:rPr>
          <w:lang w:val="en-US"/>
        </w:rPr>
        <w:t>alb</w:t>
      </w:r>
      <w:proofErr w:type="spellEnd"/>
      <w:r w:rsidR="002533D1">
        <w:rPr>
          <w:lang w:val="en-US"/>
        </w:rPr>
        <w:t>-like, while the male</w:t>
      </w:r>
      <w:r w:rsidR="003F0F8C">
        <w:rPr>
          <w:lang w:val="en-US"/>
        </w:rPr>
        <w:t xml:space="preserve"> hy</w:t>
      </w:r>
      <w:r w:rsidR="00C5464F">
        <w:rPr>
          <w:lang w:val="en-US"/>
        </w:rPr>
        <w:t xml:space="preserve">brids demonstrated even partition of </w:t>
      </w:r>
      <w:proofErr w:type="spellStart"/>
      <w:r w:rsidR="00C5464F">
        <w:rPr>
          <w:lang w:val="en-US"/>
        </w:rPr>
        <w:t>alb</w:t>
      </w:r>
      <w:proofErr w:type="spellEnd"/>
      <w:r w:rsidR="00C5464F">
        <w:rPr>
          <w:lang w:val="en-US"/>
        </w:rPr>
        <w:t xml:space="preserve"> and </w:t>
      </w:r>
      <w:proofErr w:type="spellStart"/>
      <w:r w:rsidR="00C5464F">
        <w:rPr>
          <w:lang w:val="en-US"/>
        </w:rPr>
        <w:t>nas</w:t>
      </w:r>
      <w:proofErr w:type="spellEnd"/>
      <w:r w:rsidR="00C5464F">
        <w:rPr>
          <w:lang w:val="en-US"/>
        </w:rPr>
        <w:t xml:space="preserve"> ancestries</w:t>
      </w:r>
      <w:r w:rsidR="00C37DC1">
        <w:rPr>
          <w:lang w:val="en-US"/>
        </w:rPr>
        <w:t xml:space="preserve"> (Fig. 2, C)</w:t>
      </w:r>
      <w:r w:rsidR="00C5464F">
        <w:rPr>
          <w:lang w:val="en-US"/>
        </w:rPr>
        <w:t xml:space="preserve">. However, at the last generation sampled, </w:t>
      </w:r>
      <w:proofErr w:type="spellStart"/>
      <w:r w:rsidR="002844D8">
        <w:rPr>
          <w:lang w:val="en-US"/>
        </w:rPr>
        <w:t>alb</w:t>
      </w:r>
      <w:proofErr w:type="spellEnd"/>
      <w:r w:rsidR="002844D8">
        <w:rPr>
          <w:lang w:val="en-US"/>
        </w:rPr>
        <w:t xml:space="preserve"> </w:t>
      </w:r>
      <w:proofErr w:type="spellStart"/>
      <w:r w:rsidR="002844D8">
        <w:rPr>
          <w:lang w:val="en-US"/>
        </w:rPr>
        <w:t>neosex</w:t>
      </w:r>
      <w:proofErr w:type="spellEnd"/>
      <w:r w:rsidR="002844D8">
        <w:rPr>
          <w:lang w:val="en-US"/>
        </w:rPr>
        <w:t xml:space="preserve"> chromosome became abundant</w:t>
      </w:r>
      <w:r w:rsidR="004A65E0">
        <w:rPr>
          <w:lang w:val="en-US"/>
        </w:rPr>
        <w:t xml:space="preserve">, </w:t>
      </w:r>
      <w:r w:rsidR="00BC3634">
        <w:rPr>
          <w:lang w:val="en-US"/>
        </w:rPr>
        <w:t xml:space="preserve">revealing </w:t>
      </w:r>
      <w:proofErr w:type="spellStart"/>
      <w:r w:rsidR="00BC3634">
        <w:rPr>
          <w:lang w:val="en-US"/>
        </w:rPr>
        <w:t>alb</w:t>
      </w:r>
      <w:proofErr w:type="spellEnd"/>
      <w:r w:rsidR="00BC3634">
        <w:rPr>
          <w:lang w:val="en-US"/>
        </w:rPr>
        <w:t xml:space="preserve">-biased introgression in males as well. </w:t>
      </w:r>
      <w:r w:rsidR="00B64B8B">
        <w:rPr>
          <w:lang w:val="en-US"/>
        </w:rPr>
        <w:t xml:space="preserve">The </w:t>
      </w:r>
      <w:proofErr w:type="spellStart"/>
      <w:r w:rsidR="00B64B8B">
        <w:rPr>
          <w:lang w:val="en-US"/>
        </w:rPr>
        <w:t>alb</w:t>
      </w:r>
      <w:proofErr w:type="spellEnd"/>
      <w:r w:rsidR="00B64B8B">
        <w:rPr>
          <w:lang w:val="en-US"/>
        </w:rPr>
        <w:t>-biased introgression</w:t>
      </w:r>
      <w:r w:rsidR="00B15A99">
        <w:rPr>
          <w:lang w:val="en-US"/>
        </w:rPr>
        <w:t xml:space="preserve"> within muller CD</w:t>
      </w:r>
      <w:r w:rsidR="00B64B8B">
        <w:rPr>
          <w:lang w:val="en-US"/>
        </w:rPr>
        <w:t xml:space="preserve"> </w:t>
      </w:r>
      <w:r w:rsidR="00A61CAB">
        <w:rPr>
          <w:lang w:val="en-US"/>
        </w:rPr>
        <w:t xml:space="preserve">might </w:t>
      </w:r>
      <w:r w:rsidR="00833FD2">
        <w:rPr>
          <w:lang w:val="en-US"/>
        </w:rPr>
        <w:t xml:space="preserve">suggest </w:t>
      </w:r>
      <w:r w:rsidR="00035E77">
        <w:rPr>
          <w:lang w:val="en-US"/>
        </w:rPr>
        <w:t xml:space="preserve">advantage </w:t>
      </w:r>
      <w:r w:rsidR="007D08CE">
        <w:rPr>
          <w:lang w:val="en-US"/>
        </w:rPr>
        <w:t xml:space="preserve">of </w:t>
      </w:r>
      <w:proofErr w:type="spellStart"/>
      <w:r w:rsidR="007D08CE">
        <w:rPr>
          <w:lang w:val="en-US"/>
        </w:rPr>
        <w:t>alb</w:t>
      </w:r>
      <w:proofErr w:type="spellEnd"/>
      <w:r w:rsidR="007D08CE">
        <w:rPr>
          <w:lang w:val="en-US"/>
        </w:rPr>
        <w:t xml:space="preserve"> variant over the </w:t>
      </w:r>
      <w:proofErr w:type="spellStart"/>
      <w:r w:rsidR="007D08CE">
        <w:rPr>
          <w:lang w:val="en-US"/>
        </w:rPr>
        <w:t>nas</w:t>
      </w:r>
      <w:proofErr w:type="spellEnd"/>
      <w:r w:rsidR="007D08CE">
        <w:rPr>
          <w:lang w:val="en-US"/>
        </w:rPr>
        <w:t xml:space="preserve"> variant.</w:t>
      </w:r>
      <w:r w:rsidR="006351EE">
        <w:rPr>
          <w:lang w:val="en-US"/>
        </w:rPr>
        <w:t xml:space="preserve"> </w:t>
      </w:r>
      <w:r w:rsidR="00CD0B96">
        <w:rPr>
          <w:lang w:val="en-US"/>
        </w:rPr>
        <w:t xml:space="preserve">The fused </w:t>
      </w:r>
      <w:proofErr w:type="spellStart"/>
      <w:r w:rsidR="00CA5DEA">
        <w:rPr>
          <w:lang w:val="en-US"/>
        </w:rPr>
        <w:t>alb</w:t>
      </w:r>
      <w:proofErr w:type="spellEnd"/>
      <w:r w:rsidR="00CA5DEA">
        <w:rPr>
          <w:lang w:val="en-US"/>
        </w:rPr>
        <w:t xml:space="preserve"> </w:t>
      </w:r>
      <w:proofErr w:type="spellStart"/>
      <w:r w:rsidR="000A47E3">
        <w:rPr>
          <w:lang w:val="en-US"/>
        </w:rPr>
        <w:t>neosex</w:t>
      </w:r>
      <w:proofErr w:type="spellEnd"/>
      <w:r w:rsidR="000A47E3">
        <w:rPr>
          <w:lang w:val="en-US"/>
        </w:rPr>
        <w:t xml:space="preserve"> chromosome is thought to be advantageous over the unfused primitive haplotype</w:t>
      </w:r>
      <w:r w:rsidR="00C30529">
        <w:rPr>
          <w:lang w:val="en-US"/>
        </w:rPr>
        <w:t xml:space="preserve"> </w:t>
      </w:r>
      <w:r w:rsidR="00836231">
        <w:rPr>
          <w:lang w:val="en-US"/>
        </w:rPr>
        <w:fldChar w:fldCharType="begin" w:fldLock="1"/>
      </w:r>
      <w:r w:rsidR="00B84CB2">
        <w:rPr>
          <w:lang w:val="en-US"/>
        </w:rPr>
        <w:instrText>ADDIN CSL_CITATION {"citationItems":[{"id":"ITEM-1","itemData":{"DOI":"10.1038/sj.hdy.6885470","ISSN":"0018067X","PMID":"10447701","abstract":"A 'stepwise chromosome evolution model' is proposed to elaborate the two stages of the sex chromosome evolution of Drosophila albomicans. To explain the occurrence of both a 3-X and a 3-Y in this species it is proposed that these chromosomes evolved sequentially. The selection forces acting in the two stages are different. The genic composition in the first fused sex chromosome of D. albomicans was supposed to be selectively superior to the primitive unfused chromosomes, thus the fused chromosome could overcome the meiotic structural incompatibility and be maintained in the population during the first stage. When the second fusion occurred, the newly fused sex chromosome was preferentially selected, as it could provide a meiotic pairing partner for the first fusion. The fused sex chromosomes were eventually fixed in the population. Based on this model, we tried to determine which fused chromosome, 3-X or 3-Y, established first. The karyotyping result of four experimental hybrid populations showed that the fused 3-X, as opposed to 3-Y, chromosome has higher fitness values. However, without the coexistence of 3-X, 3-Y is excluded rapidly. Therefore, 3-X is likely to be the first fused chromosome in the stepwise chromosome evolution model. The formation and fixation of the fused 3-Y chromosome occurred subsequently.","author":[{"dropping-particle":"","family":"Yu","given":"Yuh Chyn","non-dropping-particle":"","parse-names":false,"suffix":""},{"dropping-particle":"","family":"Lin","given":"Fei Jann","non-dropping-particle":"","parse-names":false,"suffix":""},{"dropping-particle":"","family":"Chang","given":"Hwei Yu","non-dropping-particle":"","parse-names":false,"suffix":""}],"container-title":"Heredity","id":"ITEM-1","issue":"1","issued":{"date-parts":[["1999"]]},"page":"39-45","title":"Stepwise chromosome evolution in Drosophila albomicans","type":"article-journal","volume":"83"},"uris":["http://www.mendeley.com/documents/?uuid=d7f57675-93fc-4eaa-a92c-2f8a1b08cc32"]}],"mendeley":{"formattedCitation":"(15)","plainTextFormattedCitation":"(15)","previouslyFormattedCitation":"(15)"},"properties":{"noteIndex":0},"schema":"https://github.com/citation-style-language/schema/raw/master/csl-citation.json"}</w:instrText>
      </w:r>
      <w:r w:rsidR="00836231">
        <w:rPr>
          <w:lang w:val="en-US"/>
        </w:rPr>
        <w:fldChar w:fldCharType="separate"/>
      </w:r>
      <w:r w:rsidR="00997DE5" w:rsidRPr="00997DE5">
        <w:rPr>
          <w:noProof/>
          <w:lang w:val="en-US"/>
        </w:rPr>
        <w:t>(15)</w:t>
      </w:r>
      <w:r w:rsidR="00836231">
        <w:rPr>
          <w:lang w:val="en-US"/>
        </w:rPr>
        <w:fldChar w:fldCharType="end"/>
      </w:r>
      <w:r w:rsidR="000A47E3">
        <w:rPr>
          <w:lang w:val="en-US"/>
        </w:rPr>
        <w:t xml:space="preserve">, because </w:t>
      </w:r>
      <w:r w:rsidR="00292F0D">
        <w:rPr>
          <w:lang w:val="en-US"/>
        </w:rPr>
        <w:t xml:space="preserve">otherwise the </w:t>
      </w:r>
      <w:proofErr w:type="spellStart"/>
      <w:r w:rsidR="00292F0D">
        <w:rPr>
          <w:lang w:val="en-US"/>
        </w:rPr>
        <w:t>neosex</w:t>
      </w:r>
      <w:proofErr w:type="spellEnd"/>
      <w:r w:rsidR="00292F0D">
        <w:rPr>
          <w:lang w:val="en-US"/>
        </w:rPr>
        <w:t xml:space="preserve"> chromosome</w:t>
      </w:r>
      <w:r w:rsidR="000A47E3">
        <w:rPr>
          <w:lang w:val="en-US"/>
        </w:rPr>
        <w:t xml:space="preserve"> would not </w:t>
      </w:r>
      <w:r w:rsidR="00101DC9">
        <w:rPr>
          <w:lang w:val="en-US"/>
        </w:rPr>
        <w:t>have increased to high frequency</w:t>
      </w:r>
      <w:r w:rsidR="00E96CF6">
        <w:rPr>
          <w:lang w:val="en-US"/>
        </w:rPr>
        <w:t>,</w:t>
      </w:r>
      <w:r w:rsidR="00101DC9">
        <w:rPr>
          <w:lang w:val="en-US"/>
        </w:rPr>
        <w:t xml:space="preserve"> given that</w:t>
      </w:r>
      <w:r w:rsidR="00BA3C48">
        <w:rPr>
          <w:lang w:val="en-US"/>
        </w:rPr>
        <w:t xml:space="preserve"> it has to </w:t>
      </w:r>
      <w:r w:rsidR="000A47E3">
        <w:rPr>
          <w:lang w:val="en-US"/>
        </w:rPr>
        <w:t>overcome the meiotic structural incompatibilit</w:t>
      </w:r>
      <w:r w:rsidR="002A5A15">
        <w:rPr>
          <w:lang w:val="en-US"/>
        </w:rPr>
        <w:t>y.</w:t>
      </w:r>
      <w:r w:rsidR="00C52E2A">
        <w:rPr>
          <w:lang w:val="en-US"/>
        </w:rPr>
        <w:t xml:space="preserve"> </w:t>
      </w:r>
      <w:r w:rsidR="00096E4A">
        <w:rPr>
          <w:lang w:val="en-US"/>
        </w:rPr>
        <w:t xml:space="preserve">This </w:t>
      </w:r>
      <w:r w:rsidR="005410B6">
        <w:rPr>
          <w:lang w:val="en-US"/>
        </w:rPr>
        <w:t xml:space="preserve">observation is also consistent with the fact that </w:t>
      </w:r>
      <w:r w:rsidR="006A0E45">
        <w:rPr>
          <w:lang w:val="en-US"/>
        </w:rPr>
        <w:t xml:space="preserve">advantageous </w:t>
      </w:r>
      <w:r w:rsidR="00D83BA5">
        <w:rPr>
          <w:lang w:val="en-US"/>
        </w:rPr>
        <w:t xml:space="preserve">parental </w:t>
      </w:r>
      <w:r w:rsidR="00E404D6">
        <w:rPr>
          <w:lang w:val="en-US"/>
        </w:rPr>
        <w:t xml:space="preserve">form </w:t>
      </w:r>
      <w:r w:rsidR="002C336F">
        <w:rPr>
          <w:lang w:val="en-US"/>
        </w:rPr>
        <w:t xml:space="preserve">tends to </w:t>
      </w:r>
      <w:r w:rsidR="003A0A78">
        <w:rPr>
          <w:lang w:val="en-US"/>
        </w:rPr>
        <w:t xml:space="preserve">be dominant in the hybrid genome </w:t>
      </w:r>
      <w:r w:rsidR="00B620C7" w:rsidRPr="00920014">
        <w:rPr>
          <w:lang w:val="en-US"/>
        </w:rPr>
        <w:fldChar w:fldCharType="begin" w:fldLock="1"/>
      </w:r>
      <w:r w:rsidR="00F24B8D">
        <w:rPr>
          <w:lang w:val="en-US"/>
        </w:rPr>
        <w:instrText>ADDIN CSL_CITATION {"citationItems":[{"id":"ITEM-1","itemData":{"DOI":"10.1534/genetics.119.302685","ISBN":"0000000165761","ISSN":"19432631","PMID":"31767631","abstract":"The consequences of hybridization are varied, ranging from the origin of new lineages, introgression of some genes between species, to the extinction of one of the hybridizing species. We generated replicate admixed populations between two pairs of sister species of Drosophila: D. simulans and D. mauritiana; and D. yakuba and D. santomea. Each pair consisted of a continental species and an island endemic. The admixed populations were maintained by random mating in discrete generations for over 20 generations. We assessed morphological, behavioral, and fitness-related traits from each replicate population periodically, and sequenced genomic DNA from the populations at generation 20. For both pairs of species, species-specific traits and their genomes regressed to those of the continental species. A few alleles from the island species persisted, but they tended to be proportionally rare among all sites in the genome and were rarely fixed within the populations. This paucity of alleles from the island species was particularly pronounced on the X-chromosome. These results indicate that nearly all foreign genes were quickly eliminated after hybridization and that selection against the minor species genome might be similar across experimental replicates.","author":[{"dropping-particle":"","family":"Matute","given":"Daniel R.","non-dropping-particle":"","parse-names":false,"suffix":""},{"dropping-particle":"","family":"Comeault","given":"Aaron A.","non-dropping-particle":"","parse-names":false,"suffix":""},{"dropping-particle":"","family":"Earley","given":"Eric","non-dropping-particle":"","parse-names":false,"suffix":""},{"dropping-particle":"","family":"Serrato-Capuchina","given":"Antonio","non-dropping-particle":"","parse-names":false,"suffix":""},{"dropping-particle":"","family":"Peede","given":"David","non-dropping-particle":"","parse-names":false,"suffix":""},{"dropping-particle":"","family":"Monroy-Eklund","given":"Anaïs","non-dropping-particle":"","parse-names":false,"suffix":""},{"dropping-particle":"","family":"Huang","given":"Wen","non-dropping-particle":"","parse-names":false,"suffix":""},{"dropping-particle":"","family":"Jones","given":"Corbin D.","non-dropping-particle":"","parse-names":false,"suffix":""},{"dropping-particle":"","family":"Mackay","given":"Trudy F.C.","non-dropping-particle":"","parse-names":false,"suffix":""},{"dropping-particle":"","family":"Coyne","given":"Jerry A.","non-dropping-particle":"","parse-names":false,"suffix":""}],"container-title":"Genetics","id":"ITEM-1","issue":"1","issued":{"date-parts":[["2020"]]},"page":"211-230","title":"Rapid and predictable evolution of admixed populations between two Drosophila species pairs","type":"article-journal","volume":"214"},"uris":["http://www.mendeley.com/documents/?uuid=ee79134d-4ce7-4156-a36f-bab34fd952d5"]}],"mendeley":{"formattedCitation":"(26)","plainTextFormattedCitation":"(26)","previouslyFormattedCitation":"(25)"},"properties":{"noteIndex":0},"schema":"https://github.com/citation-style-language/schema/raw/master/csl-citation.json"}</w:instrText>
      </w:r>
      <w:r w:rsidR="00B620C7" w:rsidRPr="00920014">
        <w:rPr>
          <w:lang w:val="en-US"/>
        </w:rPr>
        <w:fldChar w:fldCharType="separate"/>
      </w:r>
      <w:r w:rsidR="00F24B8D" w:rsidRPr="00F24B8D">
        <w:rPr>
          <w:noProof/>
          <w:lang w:val="en-US"/>
        </w:rPr>
        <w:t>(26)</w:t>
      </w:r>
      <w:r w:rsidR="00B620C7" w:rsidRPr="00920014">
        <w:rPr>
          <w:lang w:val="en-US"/>
        </w:rPr>
        <w:fldChar w:fldCharType="end"/>
      </w:r>
      <w:r w:rsidR="00B620C7" w:rsidRPr="00920014">
        <w:rPr>
          <w:lang w:val="en-US"/>
        </w:rPr>
        <w:t xml:space="preserve">. </w:t>
      </w:r>
    </w:p>
    <w:p w14:paraId="74C2498A" w14:textId="77777777" w:rsidR="00C20ECA" w:rsidRPr="00A968DF" w:rsidRDefault="00C20ECA" w:rsidP="00A968DF">
      <w:pPr>
        <w:ind w:firstLine="720"/>
        <w:rPr>
          <w:lang w:val="en-US"/>
        </w:rPr>
      </w:pPr>
    </w:p>
    <w:p w14:paraId="247AAABA" w14:textId="21899833" w:rsidR="007B6099" w:rsidRPr="007B6099" w:rsidRDefault="007B6099" w:rsidP="00D15389">
      <w:pPr>
        <w:rPr>
          <w:i/>
          <w:iCs/>
          <w:lang w:val="en-US"/>
        </w:rPr>
      </w:pPr>
      <w:r w:rsidRPr="007B6099">
        <w:rPr>
          <w:i/>
          <w:iCs/>
          <w:lang w:val="en-US"/>
        </w:rPr>
        <w:t xml:space="preserve">Step-wise </w:t>
      </w:r>
      <w:r w:rsidR="00F72D4F">
        <w:rPr>
          <w:i/>
          <w:iCs/>
          <w:lang w:val="en-US"/>
        </w:rPr>
        <w:t xml:space="preserve">prevalence of </w:t>
      </w:r>
      <w:r>
        <w:rPr>
          <w:i/>
          <w:iCs/>
          <w:lang w:val="en-US"/>
        </w:rPr>
        <w:t>neo-</w:t>
      </w:r>
      <w:r w:rsidR="00D17EAA">
        <w:rPr>
          <w:i/>
          <w:iCs/>
          <w:lang w:val="en-US"/>
        </w:rPr>
        <w:t>X and neo-Y</w:t>
      </w:r>
    </w:p>
    <w:p w14:paraId="7936BECF" w14:textId="3CFEF801" w:rsidR="00550E35" w:rsidRPr="00920014" w:rsidRDefault="00012C99" w:rsidP="00F650A9">
      <w:pPr>
        <w:ind w:firstLine="720"/>
        <w:rPr>
          <w:lang w:val="en-US"/>
        </w:rPr>
      </w:pPr>
      <w:r>
        <w:rPr>
          <w:lang w:val="en-US"/>
        </w:rPr>
        <w:t>A</w:t>
      </w:r>
      <w:r w:rsidR="007D17BA">
        <w:rPr>
          <w:lang w:val="en-US"/>
        </w:rPr>
        <w:t xml:space="preserve">n interesting </w:t>
      </w:r>
      <w:r>
        <w:rPr>
          <w:lang w:val="en-US"/>
        </w:rPr>
        <w:t xml:space="preserve">side observation </w:t>
      </w:r>
      <w:r w:rsidR="007D17BA">
        <w:rPr>
          <w:lang w:val="en-US"/>
        </w:rPr>
        <w:t>of this study is the step-wise prevalence of (neo-X, neo-Y) haplotype in males</w:t>
      </w:r>
      <w:r w:rsidR="007C61D7">
        <w:rPr>
          <w:lang w:val="en-US"/>
        </w:rPr>
        <w:t xml:space="preserve"> (Fig. 2)</w:t>
      </w:r>
      <w:r w:rsidR="007D17BA">
        <w:rPr>
          <w:lang w:val="en-US"/>
        </w:rPr>
        <w:t xml:space="preserve">. The (neo-X, </w:t>
      </w:r>
      <w:proofErr w:type="spellStart"/>
      <w:r w:rsidR="007D17BA">
        <w:rPr>
          <w:lang w:val="en-US"/>
        </w:rPr>
        <w:t>nas</w:t>
      </w:r>
      <w:proofErr w:type="spellEnd"/>
      <w:r w:rsidR="007D17BA">
        <w:rPr>
          <w:lang w:val="en-US"/>
        </w:rPr>
        <w:t xml:space="preserve">) was more prevalent in early generation hybrid males, but the (neo-X, neo-Y) haplotype blocks appeared in later generation hybrids. This is consistent with the step-wise evolutionary history of the </w:t>
      </w:r>
      <w:proofErr w:type="spellStart"/>
      <w:r w:rsidR="007D17BA">
        <w:rPr>
          <w:lang w:val="en-US"/>
        </w:rPr>
        <w:t>neosex</w:t>
      </w:r>
      <w:proofErr w:type="spellEnd"/>
      <w:r w:rsidR="007D17BA">
        <w:rPr>
          <w:lang w:val="en-US"/>
        </w:rPr>
        <w:t xml:space="preserve"> chromosome, in which the neo-X formed first and as it became prevalent, it facilitated the spread of neo-Y as </w:t>
      </w:r>
      <w:r w:rsidR="009B3F4D">
        <w:rPr>
          <w:lang w:val="en-US"/>
        </w:rPr>
        <w:t xml:space="preserve">its </w:t>
      </w:r>
      <w:r w:rsidR="007D17BA">
        <w:rPr>
          <w:lang w:val="en-US"/>
        </w:rPr>
        <w:t>meiotic pairing partner</w:t>
      </w:r>
      <w:r w:rsidR="003F3782">
        <w:rPr>
          <w:lang w:val="en-US"/>
        </w:rPr>
        <w:t xml:space="preserve"> </w:t>
      </w:r>
      <w:r w:rsidR="00F650A9">
        <w:rPr>
          <w:lang w:val="en-US"/>
        </w:rPr>
        <w:fldChar w:fldCharType="begin" w:fldLock="1"/>
      </w:r>
      <w:r w:rsidR="00B84CB2">
        <w:rPr>
          <w:lang w:val="en-US"/>
        </w:rPr>
        <w:instrText>ADDIN CSL_CITATION {"citationItems":[{"id":"ITEM-1","itemData":{"DOI":"10.1038/sj.hdy.6885470","ISSN":"0018067X","PMID":"10447701","abstract":"A 'stepwise chromosome evolution model' is proposed to elaborate the two stages of the sex chromosome evolution of Drosophila albomicans. To explain the occurrence of both a 3-X and a 3-Y in this species it is proposed that these chromosomes evolved sequentially. The selection forces acting in the two stages are different. The genic composition in the first fused sex chromosome of D. albomicans was supposed to be selectively superior to the primitive unfused chromosomes, thus the fused chromosome could overcome the meiotic structural incompatibility and be maintained in the population during the first stage. When the second fusion occurred, the newly fused sex chromosome was preferentially selected, as it could provide a meiotic pairing partner for the first fusion. The fused sex chromosomes were eventually fixed in the population. Based on this model, we tried to determine which fused chromosome, 3-X or 3-Y, established first. The karyotyping result of four experimental hybrid populations showed that the fused 3-X, as opposed to 3-Y, chromosome has higher fitness values. However, without the coexistence of 3-X, 3-Y is excluded rapidly. Therefore, 3-X is likely to be the first fused chromosome in the stepwise chromosome evolution model. The formation and fixation of the fused 3-Y chromosome occurred subsequently.","author":[{"dropping-particle":"","family":"Yu","given":"Yuh Chyn","non-dropping-particle":"","parse-names":false,"suffix":""},{"dropping-particle":"","family":"Lin","given":"Fei Jann","non-dropping-particle":"","parse-names":false,"suffix":""},{"dropping-particle":"","family":"Chang","given":"Hwei Yu","non-dropping-particle":"","parse-names":false,"suffix":""}],"container-title":"Heredity","id":"ITEM-1","issue":"1","issued":{"date-parts":[["1999"]]},"page":"39-45","title":"Stepwise chromosome evolution in Drosophila albomicans","type":"article-journal","volume":"83"},"uris":["http://www.mendeley.com/documents/?uuid=d7f57675-93fc-4eaa-a92c-2f8a1b08cc32"]}],"mendeley":{"formattedCitation":"(15)","plainTextFormattedCitation":"(15)","previouslyFormattedCitation":"(15)"},"properties":{"noteIndex":0},"schema":"https://github.com/citation-style-language/schema/raw/master/csl-citation.json"}</w:instrText>
      </w:r>
      <w:r w:rsidR="00F650A9">
        <w:rPr>
          <w:lang w:val="en-US"/>
        </w:rPr>
        <w:fldChar w:fldCharType="separate"/>
      </w:r>
      <w:r w:rsidR="00997DE5" w:rsidRPr="00997DE5">
        <w:rPr>
          <w:noProof/>
          <w:lang w:val="en-US"/>
        </w:rPr>
        <w:t>(15)</w:t>
      </w:r>
      <w:r w:rsidR="00F650A9">
        <w:rPr>
          <w:lang w:val="en-US"/>
        </w:rPr>
        <w:fldChar w:fldCharType="end"/>
      </w:r>
      <w:r w:rsidR="007D17BA">
        <w:rPr>
          <w:lang w:val="en-US"/>
        </w:rPr>
        <w:t xml:space="preserve">. </w:t>
      </w:r>
      <w:r w:rsidR="00550E35">
        <w:rPr>
          <w:lang w:val="en-US"/>
        </w:rPr>
        <w:t>Neo-</w:t>
      </w:r>
      <w:r w:rsidR="00D17EAA">
        <w:rPr>
          <w:lang w:val="en-US"/>
        </w:rPr>
        <w:t>Y</w:t>
      </w:r>
      <w:r w:rsidR="00550E35">
        <w:rPr>
          <w:lang w:val="en-US"/>
        </w:rPr>
        <w:t xml:space="preserve"> </w:t>
      </w:r>
      <w:r w:rsidR="00D17EAA">
        <w:rPr>
          <w:lang w:val="en-US"/>
        </w:rPr>
        <w:t xml:space="preserve">was almost absent in earlier </w:t>
      </w:r>
      <w:r w:rsidR="00550E35">
        <w:rPr>
          <w:lang w:val="en-US"/>
        </w:rPr>
        <w:t>generation</w:t>
      </w:r>
      <w:r w:rsidR="00D17EAA">
        <w:rPr>
          <w:lang w:val="en-US"/>
        </w:rPr>
        <w:t>s of</w:t>
      </w:r>
      <w:r w:rsidR="00627CA7">
        <w:rPr>
          <w:lang w:val="en-US"/>
        </w:rPr>
        <w:t xml:space="preserve"> male</w:t>
      </w:r>
      <w:r w:rsidR="00D17EAA">
        <w:rPr>
          <w:lang w:val="en-US"/>
        </w:rPr>
        <w:t xml:space="preserve"> hybrids, which could be </w:t>
      </w:r>
      <w:r w:rsidR="00D17EAA">
        <w:rPr>
          <w:lang w:val="en-US"/>
        </w:rPr>
        <w:lastRenderedPageBreak/>
        <w:t xml:space="preserve">due to </w:t>
      </w:r>
      <w:r w:rsidR="00B62170">
        <w:rPr>
          <w:lang w:val="en-US"/>
        </w:rPr>
        <w:t xml:space="preserve">the </w:t>
      </w:r>
      <w:r w:rsidR="00B22974">
        <w:rPr>
          <w:lang w:val="en-US"/>
        </w:rPr>
        <w:t>meiotic structural incompatibility</w:t>
      </w:r>
      <w:r w:rsidR="006405EB">
        <w:rPr>
          <w:lang w:val="en-US"/>
        </w:rPr>
        <w:t>, and can only become more abundant</w:t>
      </w:r>
      <w:r w:rsidR="00B22974">
        <w:rPr>
          <w:lang w:val="en-US"/>
        </w:rPr>
        <w:t xml:space="preserve"> </w:t>
      </w:r>
      <w:r w:rsidR="0020536A">
        <w:rPr>
          <w:lang w:val="en-US"/>
        </w:rPr>
        <w:t xml:space="preserve">when neo-X is more </w:t>
      </w:r>
      <w:r w:rsidR="004D5D51">
        <w:rPr>
          <w:lang w:val="en-US"/>
        </w:rPr>
        <w:t xml:space="preserve">common over </w:t>
      </w:r>
      <w:proofErr w:type="spellStart"/>
      <w:r w:rsidR="004D5D51">
        <w:rPr>
          <w:lang w:val="en-US"/>
        </w:rPr>
        <w:t>nas</w:t>
      </w:r>
      <w:proofErr w:type="spellEnd"/>
      <w:r w:rsidR="004D5D51">
        <w:rPr>
          <w:lang w:val="en-US"/>
        </w:rPr>
        <w:t xml:space="preserve">. </w:t>
      </w:r>
    </w:p>
    <w:p w14:paraId="4C0DFB57" w14:textId="4DD2325A" w:rsidR="00F61982" w:rsidRPr="00920014" w:rsidRDefault="002F6A18" w:rsidP="00D15389">
      <w:pPr>
        <w:rPr>
          <w:lang w:val="en-US"/>
        </w:rPr>
      </w:pPr>
      <w:r w:rsidRPr="00920014">
        <w:rPr>
          <w:lang w:val="en-US"/>
        </w:rPr>
        <w:tab/>
      </w:r>
    </w:p>
    <w:p w14:paraId="509A4F2D" w14:textId="77777777" w:rsidR="00D15389" w:rsidRPr="00920014" w:rsidRDefault="00D15389" w:rsidP="00D15389">
      <w:pPr>
        <w:rPr>
          <w:b/>
          <w:bCs/>
          <w:lang w:val="en-US"/>
        </w:rPr>
      </w:pPr>
    </w:p>
    <w:p w14:paraId="4ADC524E" w14:textId="77777777" w:rsidR="00D15389" w:rsidRPr="00920014" w:rsidRDefault="00D15389" w:rsidP="00D15389">
      <w:pPr>
        <w:rPr>
          <w:b/>
          <w:bCs/>
          <w:lang w:val="en-US"/>
        </w:rPr>
      </w:pPr>
      <w:r w:rsidRPr="00920014">
        <w:rPr>
          <w:b/>
          <w:bCs/>
          <w:lang w:val="en-US"/>
        </w:rPr>
        <w:t>Reference</w:t>
      </w:r>
    </w:p>
    <w:p w14:paraId="590787E4" w14:textId="4C22960F" w:rsidR="00F24B8D" w:rsidRPr="00F24B8D" w:rsidRDefault="00D15389" w:rsidP="00F24B8D">
      <w:pPr>
        <w:widowControl w:val="0"/>
        <w:autoSpaceDE w:val="0"/>
        <w:autoSpaceDN w:val="0"/>
        <w:adjustRightInd w:val="0"/>
        <w:ind w:left="640" w:hanging="640"/>
        <w:rPr>
          <w:noProof/>
          <w:lang w:val="en-US"/>
        </w:rPr>
      </w:pPr>
      <w:r w:rsidRPr="00920014">
        <w:rPr>
          <w:b/>
          <w:bCs/>
          <w:lang w:val="en-US"/>
        </w:rPr>
        <w:fldChar w:fldCharType="begin" w:fldLock="1"/>
      </w:r>
      <w:r w:rsidRPr="00920014">
        <w:rPr>
          <w:b/>
          <w:bCs/>
          <w:lang w:val="en-US"/>
        </w:rPr>
        <w:instrText xml:space="preserve">ADDIN Mendeley Bibliography CSL_BIBLIOGRAPHY </w:instrText>
      </w:r>
      <w:r w:rsidRPr="00920014">
        <w:rPr>
          <w:b/>
          <w:bCs/>
          <w:lang w:val="en-US"/>
        </w:rPr>
        <w:fldChar w:fldCharType="separate"/>
      </w:r>
      <w:r w:rsidR="00F24B8D" w:rsidRPr="00F24B8D">
        <w:rPr>
          <w:noProof/>
          <w:lang w:val="en-US"/>
        </w:rPr>
        <w:t xml:space="preserve">1. </w:t>
      </w:r>
      <w:r w:rsidR="00F24B8D" w:rsidRPr="00F24B8D">
        <w:rPr>
          <w:noProof/>
          <w:lang w:val="en-US"/>
        </w:rPr>
        <w:tab/>
        <w:t xml:space="preserve">C. Darwin, </w:t>
      </w:r>
      <w:r w:rsidR="00F24B8D" w:rsidRPr="00F24B8D">
        <w:rPr>
          <w:i/>
          <w:iCs/>
          <w:noProof/>
          <w:lang w:val="en-US"/>
        </w:rPr>
        <w:t>On the Origin of the Species</w:t>
      </w:r>
      <w:r w:rsidR="00F24B8D" w:rsidRPr="00F24B8D">
        <w:rPr>
          <w:noProof/>
          <w:lang w:val="en-US"/>
        </w:rPr>
        <w:t xml:space="preserve"> (1859).</w:t>
      </w:r>
    </w:p>
    <w:p w14:paraId="10F52D58"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2. </w:t>
      </w:r>
      <w:r w:rsidRPr="00F24B8D">
        <w:rPr>
          <w:noProof/>
          <w:lang w:val="en-US"/>
        </w:rPr>
        <w:tab/>
        <w:t xml:space="preserve">B. A. Payseur, L. H. Rieseberg, A genomic perspective on hybridization and speciation. </w:t>
      </w:r>
      <w:r w:rsidRPr="00F24B8D">
        <w:rPr>
          <w:i/>
          <w:iCs/>
          <w:noProof/>
          <w:lang w:val="en-US"/>
        </w:rPr>
        <w:t>Mol. Ecol.</w:t>
      </w:r>
      <w:r w:rsidRPr="00F24B8D">
        <w:rPr>
          <w:noProof/>
          <w:lang w:val="en-US"/>
        </w:rPr>
        <w:t xml:space="preserve"> (2016) https:/doi.org/10.1111/mec.13557.</w:t>
      </w:r>
    </w:p>
    <w:p w14:paraId="28D93195"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3. </w:t>
      </w:r>
      <w:r w:rsidRPr="00F24B8D">
        <w:rPr>
          <w:noProof/>
          <w:lang w:val="en-US"/>
        </w:rPr>
        <w:tab/>
        <w:t xml:space="preserve">P. Nosil, J. L. Feder, Genomic divergence during speciation: Causes and consequences. </w:t>
      </w:r>
      <w:r w:rsidRPr="00F24B8D">
        <w:rPr>
          <w:i/>
          <w:iCs/>
          <w:noProof/>
          <w:lang w:val="en-US"/>
        </w:rPr>
        <w:t>Philos. Trans. R. Soc. B Biol. Sci.</w:t>
      </w:r>
      <w:r w:rsidRPr="00F24B8D">
        <w:rPr>
          <w:noProof/>
          <w:lang w:val="en-US"/>
        </w:rPr>
        <w:t xml:space="preserve"> </w:t>
      </w:r>
      <w:r w:rsidRPr="00F24B8D">
        <w:rPr>
          <w:b/>
          <w:bCs/>
          <w:noProof/>
          <w:lang w:val="en-US"/>
        </w:rPr>
        <w:t>367</w:t>
      </w:r>
      <w:r w:rsidRPr="00F24B8D">
        <w:rPr>
          <w:noProof/>
          <w:lang w:val="en-US"/>
        </w:rPr>
        <w:t>, 332–42 (2012).</w:t>
      </w:r>
    </w:p>
    <w:p w14:paraId="2F4FE5D7"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4. </w:t>
      </w:r>
      <w:r w:rsidRPr="00F24B8D">
        <w:rPr>
          <w:noProof/>
          <w:lang w:val="en-US"/>
        </w:rPr>
        <w:tab/>
        <w:t xml:space="preserve">C. R. Campbell, J. W. Poelstra, A. D. Yoder, What is Speciation Genomics? The roles of ecology, gene flow, and genomic architecture in the formation of species. </w:t>
      </w:r>
      <w:r w:rsidRPr="00F24B8D">
        <w:rPr>
          <w:i/>
          <w:iCs/>
          <w:noProof/>
          <w:lang w:val="en-US"/>
        </w:rPr>
        <w:t>Biol. J. Linn. Soc.</w:t>
      </w:r>
      <w:r w:rsidRPr="00F24B8D">
        <w:rPr>
          <w:noProof/>
          <w:lang w:val="en-US"/>
        </w:rPr>
        <w:t xml:space="preserve"> </w:t>
      </w:r>
      <w:r w:rsidRPr="00F24B8D">
        <w:rPr>
          <w:b/>
          <w:bCs/>
          <w:noProof/>
          <w:lang w:val="en-US"/>
        </w:rPr>
        <w:t>124</w:t>
      </w:r>
      <w:r w:rsidRPr="00F24B8D">
        <w:rPr>
          <w:noProof/>
          <w:lang w:val="en-US"/>
        </w:rPr>
        <w:t>, 561–583 (2018).</w:t>
      </w:r>
    </w:p>
    <w:p w14:paraId="2731323D"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5. </w:t>
      </w:r>
      <w:r w:rsidRPr="00F24B8D">
        <w:rPr>
          <w:noProof/>
          <w:lang w:val="en-US"/>
        </w:rPr>
        <w:tab/>
        <w:t xml:space="preserve">O. Seehausen, </w:t>
      </w:r>
      <w:r w:rsidRPr="00F24B8D">
        <w:rPr>
          <w:i/>
          <w:iCs/>
          <w:noProof/>
          <w:lang w:val="en-US"/>
        </w:rPr>
        <w:t>et al.</w:t>
      </w:r>
      <w:r w:rsidRPr="00F24B8D">
        <w:rPr>
          <w:noProof/>
          <w:lang w:val="en-US"/>
        </w:rPr>
        <w:t xml:space="preserve">, Genomics and the origin of species. </w:t>
      </w:r>
      <w:r w:rsidRPr="00F24B8D">
        <w:rPr>
          <w:i/>
          <w:iCs/>
          <w:noProof/>
          <w:lang w:val="en-US"/>
        </w:rPr>
        <w:t>Nat. Rev. Genet.</w:t>
      </w:r>
      <w:r w:rsidRPr="00F24B8D">
        <w:rPr>
          <w:noProof/>
          <w:lang w:val="en-US"/>
        </w:rPr>
        <w:t xml:space="preserve"> </w:t>
      </w:r>
      <w:r w:rsidRPr="00F24B8D">
        <w:rPr>
          <w:b/>
          <w:bCs/>
          <w:noProof/>
          <w:lang w:val="en-US"/>
        </w:rPr>
        <w:t>15</w:t>
      </w:r>
      <w:r w:rsidRPr="00F24B8D">
        <w:rPr>
          <w:noProof/>
          <w:lang w:val="en-US"/>
        </w:rPr>
        <w:t>, 176–192 (2014).</w:t>
      </w:r>
    </w:p>
    <w:p w14:paraId="25610C6D"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6. </w:t>
      </w:r>
      <w:r w:rsidRPr="00F24B8D">
        <w:rPr>
          <w:noProof/>
          <w:lang w:val="en-US"/>
        </w:rPr>
        <w:tab/>
        <w:t xml:space="preserve">D. C. Presgraves, Evaluating genomic signatures of “the large X-effect” during complex speciation. </w:t>
      </w:r>
      <w:r w:rsidRPr="00F24B8D">
        <w:rPr>
          <w:i/>
          <w:iCs/>
          <w:noProof/>
          <w:lang w:val="en-US"/>
        </w:rPr>
        <w:t>Mol. Ecol.</w:t>
      </w:r>
      <w:r w:rsidRPr="00F24B8D">
        <w:rPr>
          <w:noProof/>
          <w:lang w:val="en-US"/>
        </w:rPr>
        <w:t xml:space="preserve"> </w:t>
      </w:r>
      <w:r w:rsidRPr="00F24B8D">
        <w:rPr>
          <w:b/>
          <w:bCs/>
          <w:noProof/>
          <w:lang w:val="en-US"/>
        </w:rPr>
        <w:t>27</w:t>
      </w:r>
      <w:r w:rsidRPr="00F24B8D">
        <w:rPr>
          <w:noProof/>
          <w:lang w:val="en-US"/>
        </w:rPr>
        <w:t>, 3822–3830 (2018).</w:t>
      </w:r>
    </w:p>
    <w:p w14:paraId="17268944"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7. </w:t>
      </w:r>
      <w:r w:rsidRPr="00F24B8D">
        <w:rPr>
          <w:noProof/>
          <w:lang w:val="en-US"/>
        </w:rPr>
        <w:tab/>
        <w:t xml:space="preserve">J. P. Masly, D. C. Presgraves, High-resolution genome-wide dissection of the two rules of speciation in Drosophila. </w:t>
      </w:r>
      <w:r w:rsidRPr="00F24B8D">
        <w:rPr>
          <w:i/>
          <w:iCs/>
          <w:noProof/>
          <w:lang w:val="en-US"/>
        </w:rPr>
        <w:t>PLoS Biol.</w:t>
      </w:r>
      <w:r w:rsidRPr="00F24B8D">
        <w:rPr>
          <w:noProof/>
          <w:lang w:val="en-US"/>
        </w:rPr>
        <w:t xml:space="preserve"> </w:t>
      </w:r>
      <w:r w:rsidRPr="00F24B8D">
        <w:rPr>
          <w:b/>
          <w:bCs/>
          <w:noProof/>
          <w:lang w:val="en-US"/>
        </w:rPr>
        <w:t>5</w:t>
      </w:r>
      <w:r w:rsidRPr="00F24B8D">
        <w:rPr>
          <w:noProof/>
          <w:lang w:val="en-US"/>
        </w:rPr>
        <w:t>, e243 (2007).</w:t>
      </w:r>
    </w:p>
    <w:p w14:paraId="3C6CBD1C"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8. </w:t>
      </w:r>
      <w:r w:rsidRPr="00F24B8D">
        <w:rPr>
          <w:noProof/>
          <w:lang w:val="en-US"/>
        </w:rPr>
        <w:tab/>
        <w:t xml:space="preserve">M. J. O’Neill, R. J. O’Neill, Sex chromosome repeats tip the balance towards speciation. </w:t>
      </w:r>
      <w:r w:rsidRPr="00F24B8D">
        <w:rPr>
          <w:i/>
          <w:iCs/>
          <w:noProof/>
          <w:lang w:val="en-US"/>
        </w:rPr>
        <w:t>Mol. Ecol.</w:t>
      </w:r>
      <w:r w:rsidRPr="00F24B8D">
        <w:rPr>
          <w:noProof/>
          <w:lang w:val="en-US"/>
        </w:rPr>
        <w:t xml:space="preserve"> (2018) https:/doi.org/10.1111/mec.14577.</w:t>
      </w:r>
    </w:p>
    <w:p w14:paraId="329FB8FC"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9. </w:t>
      </w:r>
      <w:r w:rsidRPr="00F24B8D">
        <w:rPr>
          <w:noProof/>
          <w:lang w:val="en-US"/>
        </w:rPr>
        <w:tab/>
        <w:t xml:space="preserve">A. Qvarnström, R. I. Bailey, Speciation through evolution of sex-linked genes. </w:t>
      </w:r>
      <w:r w:rsidRPr="00F24B8D">
        <w:rPr>
          <w:i/>
          <w:iCs/>
          <w:noProof/>
          <w:lang w:val="en-US"/>
        </w:rPr>
        <w:t>Heredity (Edinb).</w:t>
      </w:r>
      <w:r w:rsidRPr="00F24B8D">
        <w:rPr>
          <w:noProof/>
          <w:lang w:val="en-US"/>
        </w:rPr>
        <w:t xml:space="preserve"> (2009) https:/doi.org/10.1038/hdy.2008.93.</w:t>
      </w:r>
    </w:p>
    <w:p w14:paraId="34885EE9"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10. </w:t>
      </w:r>
      <w:r w:rsidRPr="00F24B8D">
        <w:rPr>
          <w:noProof/>
          <w:lang w:val="en-US"/>
        </w:rPr>
        <w:tab/>
        <w:t xml:space="preserve">D. Bachtrog, The speciation history of the Drosophila nasuta complex. </w:t>
      </w:r>
      <w:r w:rsidRPr="00F24B8D">
        <w:rPr>
          <w:i/>
          <w:iCs/>
          <w:noProof/>
          <w:lang w:val="en-US"/>
        </w:rPr>
        <w:t>Genet. Res.</w:t>
      </w:r>
      <w:r w:rsidRPr="00F24B8D">
        <w:rPr>
          <w:noProof/>
          <w:lang w:val="en-US"/>
        </w:rPr>
        <w:t xml:space="preserve"> </w:t>
      </w:r>
      <w:r w:rsidRPr="00F24B8D">
        <w:rPr>
          <w:b/>
          <w:bCs/>
          <w:noProof/>
          <w:lang w:val="en-US"/>
        </w:rPr>
        <w:t>88</w:t>
      </w:r>
      <w:r w:rsidRPr="00F24B8D">
        <w:rPr>
          <w:noProof/>
          <w:lang w:val="en-US"/>
        </w:rPr>
        <w:t>, 13–26 (2006).</w:t>
      </w:r>
    </w:p>
    <w:p w14:paraId="6EADCF6F"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11. </w:t>
      </w:r>
      <w:r w:rsidRPr="00F24B8D">
        <w:rPr>
          <w:noProof/>
          <w:lang w:val="en-US"/>
        </w:rPr>
        <w:tab/>
        <w:t xml:space="preserve">H.-Y. Chang, F. J. Ayala, On the Origin of Incipient Reproductive Isolation: The Case of Drosophila albomicans and D. nasuta. </w:t>
      </w:r>
      <w:r w:rsidRPr="00F24B8D">
        <w:rPr>
          <w:i/>
          <w:iCs/>
          <w:noProof/>
          <w:lang w:val="en-US"/>
        </w:rPr>
        <w:t>Evolution (N. Y).</w:t>
      </w:r>
      <w:r w:rsidRPr="00F24B8D">
        <w:rPr>
          <w:noProof/>
          <w:lang w:val="en-US"/>
        </w:rPr>
        <w:t xml:space="preserve"> </w:t>
      </w:r>
      <w:r w:rsidRPr="00F24B8D">
        <w:rPr>
          <w:b/>
          <w:bCs/>
          <w:noProof/>
          <w:lang w:val="en-US"/>
        </w:rPr>
        <w:t>43</w:t>
      </w:r>
      <w:r w:rsidRPr="00F24B8D">
        <w:rPr>
          <w:noProof/>
          <w:lang w:val="en-US"/>
        </w:rPr>
        <w:t>, 11610–1624 (1989).</w:t>
      </w:r>
    </w:p>
    <w:p w14:paraId="1CFBB768"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12. </w:t>
      </w:r>
      <w:r w:rsidRPr="00F24B8D">
        <w:rPr>
          <w:noProof/>
          <w:lang w:val="en-US"/>
        </w:rPr>
        <w:tab/>
        <w:t xml:space="preserve">K. I. Wakahama, </w:t>
      </w:r>
      <w:r w:rsidRPr="00F24B8D">
        <w:rPr>
          <w:i/>
          <w:iCs/>
          <w:noProof/>
          <w:lang w:val="en-US"/>
        </w:rPr>
        <w:t>et al.</w:t>
      </w:r>
      <w:r w:rsidRPr="00F24B8D">
        <w:rPr>
          <w:noProof/>
          <w:lang w:val="en-US"/>
        </w:rPr>
        <w:t xml:space="preserve">, Genetic studies of the Drosophila nasuta subgroup, with notes on distribution and morphology. </w:t>
      </w:r>
      <w:r w:rsidRPr="00F24B8D">
        <w:rPr>
          <w:i/>
          <w:iCs/>
          <w:noProof/>
          <w:lang w:val="en-US"/>
        </w:rPr>
        <w:t>Japanese J. Genet.</w:t>
      </w:r>
      <w:r w:rsidRPr="00F24B8D">
        <w:rPr>
          <w:noProof/>
          <w:lang w:val="en-US"/>
        </w:rPr>
        <w:t xml:space="preserve"> </w:t>
      </w:r>
      <w:r w:rsidRPr="00F24B8D">
        <w:rPr>
          <w:b/>
          <w:bCs/>
          <w:noProof/>
          <w:lang w:val="en-US"/>
        </w:rPr>
        <w:t>57</w:t>
      </w:r>
      <w:r w:rsidRPr="00F24B8D">
        <w:rPr>
          <w:noProof/>
          <w:lang w:val="en-US"/>
        </w:rPr>
        <w:t>, 113–141 (1982).</w:t>
      </w:r>
    </w:p>
    <w:p w14:paraId="7FB7E1C6"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13. </w:t>
      </w:r>
      <w:r w:rsidRPr="00F24B8D">
        <w:rPr>
          <w:noProof/>
          <w:lang w:val="en-US"/>
        </w:rPr>
        <w:tab/>
        <w:t xml:space="preserve">K. H. C. Wei, D. Bachtrog, Ancestral male recombination in Drosophila albomicans produced geographically restricted neo-Y chromosome haplotypes varying in age and onset of decay. </w:t>
      </w:r>
      <w:r w:rsidRPr="00F24B8D">
        <w:rPr>
          <w:i/>
          <w:iCs/>
          <w:noProof/>
          <w:lang w:val="en-US"/>
        </w:rPr>
        <w:t>PLoS Genet.</w:t>
      </w:r>
      <w:r w:rsidRPr="00F24B8D">
        <w:rPr>
          <w:noProof/>
          <w:lang w:val="en-US"/>
        </w:rPr>
        <w:t xml:space="preserve"> </w:t>
      </w:r>
      <w:r w:rsidRPr="00F24B8D">
        <w:rPr>
          <w:b/>
          <w:bCs/>
          <w:noProof/>
          <w:lang w:val="en-US"/>
        </w:rPr>
        <w:t>15</w:t>
      </w:r>
      <w:r w:rsidRPr="00F24B8D">
        <w:rPr>
          <w:noProof/>
          <w:lang w:val="en-US"/>
        </w:rPr>
        <w:t>, e1008502 (2019).</w:t>
      </w:r>
    </w:p>
    <w:p w14:paraId="4C5D76B2"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14. </w:t>
      </w:r>
      <w:r w:rsidRPr="00F24B8D">
        <w:rPr>
          <w:noProof/>
          <w:lang w:val="en-US"/>
        </w:rPr>
        <w:tab/>
        <w:t xml:space="preserve">T. Ohsako, T. Aotsuka, O. Kitagawa, The origins of the Japanese mainland population of Drosophila albomicans. </w:t>
      </w:r>
      <w:r w:rsidRPr="00F24B8D">
        <w:rPr>
          <w:i/>
          <w:iCs/>
          <w:noProof/>
          <w:lang w:val="en-US"/>
        </w:rPr>
        <w:t>Japanese J. Genet.</w:t>
      </w:r>
      <w:r w:rsidRPr="00F24B8D">
        <w:rPr>
          <w:noProof/>
          <w:lang w:val="en-US"/>
        </w:rPr>
        <w:t xml:space="preserve"> </w:t>
      </w:r>
      <w:r w:rsidRPr="00F24B8D">
        <w:rPr>
          <w:b/>
          <w:bCs/>
          <w:noProof/>
          <w:lang w:val="en-US"/>
        </w:rPr>
        <w:t>69</w:t>
      </w:r>
      <w:r w:rsidRPr="00F24B8D">
        <w:rPr>
          <w:noProof/>
          <w:lang w:val="en-US"/>
        </w:rPr>
        <w:t>, 183–194 (1994).</w:t>
      </w:r>
    </w:p>
    <w:p w14:paraId="389F579E"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15. </w:t>
      </w:r>
      <w:r w:rsidRPr="00F24B8D">
        <w:rPr>
          <w:noProof/>
          <w:lang w:val="en-US"/>
        </w:rPr>
        <w:tab/>
        <w:t xml:space="preserve">Y. C. Yu, F. J. Lin, H. Y. Chang, Stepwise chromosome evolution in Drosophila albomicans. </w:t>
      </w:r>
      <w:r w:rsidRPr="00F24B8D">
        <w:rPr>
          <w:i/>
          <w:iCs/>
          <w:noProof/>
          <w:lang w:val="en-US"/>
        </w:rPr>
        <w:t>Heredity (Edinb).</w:t>
      </w:r>
      <w:r w:rsidRPr="00F24B8D">
        <w:rPr>
          <w:noProof/>
          <w:lang w:val="en-US"/>
        </w:rPr>
        <w:t xml:space="preserve"> </w:t>
      </w:r>
      <w:r w:rsidRPr="00F24B8D">
        <w:rPr>
          <w:b/>
          <w:bCs/>
          <w:noProof/>
          <w:lang w:val="en-US"/>
        </w:rPr>
        <w:t>83</w:t>
      </w:r>
      <w:r w:rsidRPr="00F24B8D">
        <w:rPr>
          <w:noProof/>
          <w:lang w:val="en-US"/>
        </w:rPr>
        <w:t>, 39–45 (1999).</w:t>
      </w:r>
    </w:p>
    <w:p w14:paraId="53F110C7"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16. </w:t>
      </w:r>
      <w:r w:rsidRPr="00F24B8D">
        <w:rPr>
          <w:noProof/>
          <w:lang w:val="en-US"/>
        </w:rPr>
        <w:tab/>
        <w:t xml:space="preserve">K. Satomura, K. Tamura, Ancient male recombination shaped genetic diversity of Neo-Y Chromosome in drosophila albomicans. </w:t>
      </w:r>
      <w:r w:rsidRPr="00F24B8D">
        <w:rPr>
          <w:i/>
          <w:iCs/>
          <w:noProof/>
          <w:lang w:val="en-US"/>
        </w:rPr>
        <w:t>Mol. Biol. Evol.</w:t>
      </w:r>
      <w:r w:rsidRPr="00F24B8D">
        <w:rPr>
          <w:noProof/>
          <w:lang w:val="en-US"/>
        </w:rPr>
        <w:t xml:space="preserve"> </w:t>
      </w:r>
      <w:r w:rsidRPr="00F24B8D">
        <w:rPr>
          <w:b/>
          <w:bCs/>
          <w:noProof/>
          <w:lang w:val="en-US"/>
        </w:rPr>
        <w:t>33</w:t>
      </w:r>
      <w:r w:rsidRPr="00F24B8D">
        <w:rPr>
          <w:noProof/>
          <w:lang w:val="en-US"/>
        </w:rPr>
        <w:t>, 367–374 (2016).</w:t>
      </w:r>
    </w:p>
    <w:p w14:paraId="621D8DF7"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17. </w:t>
      </w:r>
      <w:r w:rsidRPr="00F24B8D">
        <w:rPr>
          <w:noProof/>
          <w:lang w:val="en-US"/>
        </w:rPr>
        <w:tab/>
        <w:t xml:space="preserve">D. Bachtrog, The temporal dynamics of processes underlying Y chromosome degeneration. </w:t>
      </w:r>
      <w:r w:rsidRPr="00F24B8D">
        <w:rPr>
          <w:i/>
          <w:iCs/>
          <w:noProof/>
          <w:lang w:val="en-US"/>
        </w:rPr>
        <w:t>Genetics</w:t>
      </w:r>
      <w:r w:rsidRPr="00F24B8D">
        <w:rPr>
          <w:noProof/>
          <w:lang w:val="en-US"/>
        </w:rPr>
        <w:t xml:space="preserve"> </w:t>
      </w:r>
      <w:r w:rsidRPr="00F24B8D">
        <w:rPr>
          <w:b/>
          <w:bCs/>
          <w:noProof/>
          <w:lang w:val="en-US"/>
        </w:rPr>
        <w:t>179</w:t>
      </w:r>
      <w:r w:rsidRPr="00F24B8D">
        <w:rPr>
          <w:noProof/>
          <w:lang w:val="en-US"/>
        </w:rPr>
        <w:t>, 1513–1525 (2008).</w:t>
      </w:r>
    </w:p>
    <w:p w14:paraId="22DC173F"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18. </w:t>
      </w:r>
      <w:r w:rsidRPr="00F24B8D">
        <w:rPr>
          <w:noProof/>
          <w:lang w:val="en-US"/>
        </w:rPr>
        <w:tab/>
        <w:t xml:space="preserve">H. Li, Aligning new-sequencing reads by BWA BWA : Burrows-Wheeler Aligner. </w:t>
      </w:r>
      <w:r w:rsidRPr="00F24B8D">
        <w:rPr>
          <w:i/>
          <w:iCs/>
          <w:noProof/>
          <w:lang w:val="en-US"/>
        </w:rPr>
        <w:t>Slides</w:t>
      </w:r>
      <w:r w:rsidRPr="00F24B8D">
        <w:rPr>
          <w:noProof/>
          <w:lang w:val="en-US"/>
        </w:rPr>
        <w:t xml:space="preserve"> (2010) https:/doi.org/10.1002/pssa.200673542.</w:t>
      </w:r>
    </w:p>
    <w:p w14:paraId="70748F8B"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19. </w:t>
      </w:r>
      <w:r w:rsidRPr="00F24B8D">
        <w:rPr>
          <w:noProof/>
          <w:lang w:val="en-US"/>
        </w:rPr>
        <w:tab/>
        <w:t xml:space="preserve">P. Danecek, </w:t>
      </w:r>
      <w:r w:rsidRPr="00F24B8D">
        <w:rPr>
          <w:i/>
          <w:iCs/>
          <w:noProof/>
          <w:lang w:val="en-US"/>
        </w:rPr>
        <w:t>et al.</w:t>
      </w:r>
      <w:r w:rsidRPr="00F24B8D">
        <w:rPr>
          <w:noProof/>
          <w:lang w:val="en-US"/>
        </w:rPr>
        <w:t xml:space="preserve">, The variant call format and VCFtools. </w:t>
      </w:r>
      <w:r w:rsidRPr="00F24B8D">
        <w:rPr>
          <w:i/>
          <w:iCs/>
          <w:noProof/>
          <w:lang w:val="en-US"/>
        </w:rPr>
        <w:t>Bioinformatics</w:t>
      </w:r>
      <w:r w:rsidRPr="00F24B8D">
        <w:rPr>
          <w:noProof/>
          <w:lang w:val="en-US"/>
        </w:rPr>
        <w:t xml:space="preserve"> </w:t>
      </w:r>
      <w:r w:rsidRPr="00F24B8D">
        <w:rPr>
          <w:b/>
          <w:bCs/>
          <w:noProof/>
          <w:lang w:val="en-US"/>
        </w:rPr>
        <w:t>27</w:t>
      </w:r>
      <w:r w:rsidRPr="00F24B8D">
        <w:rPr>
          <w:noProof/>
          <w:lang w:val="en-US"/>
        </w:rPr>
        <w:t>, 2156–2158 (2011).</w:t>
      </w:r>
    </w:p>
    <w:p w14:paraId="42B3C886"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20. </w:t>
      </w:r>
      <w:r w:rsidRPr="00F24B8D">
        <w:rPr>
          <w:noProof/>
          <w:lang w:val="en-US"/>
        </w:rPr>
        <w:tab/>
        <w:t xml:space="preserve">Z. Gompert, C. A. Buerkle, Bayesian estimation of genomic clines. </w:t>
      </w:r>
      <w:r w:rsidRPr="00F24B8D">
        <w:rPr>
          <w:i/>
          <w:iCs/>
          <w:noProof/>
          <w:lang w:val="en-US"/>
        </w:rPr>
        <w:t>Mol. Ecol.</w:t>
      </w:r>
      <w:r w:rsidRPr="00F24B8D">
        <w:rPr>
          <w:noProof/>
          <w:lang w:val="en-US"/>
        </w:rPr>
        <w:t xml:space="preserve"> </w:t>
      </w:r>
      <w:r w:rsidRPr="00F24B8D">
        <w:rPr>
          <w:b/>
          <w:bCs/>
          <w:noProof/>
          <w:lang w:val="en-US"/>
        </w:rPr>
        <w:t>20</w:t>
      </w:r>
      <w:r w:rsidRPr="00F24B8D">
        <w:rPr>
          <w:noProof/>
          <w:lang w:val="en-US"/>
        </w:rPr>
        <w:t>, 2111–2127 (2011).</w:t>
      </w:r>
    </w:p>
    <w:p w14:paraId="06208E6E"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lastRenderedPageBreak/>
        <w:t xml:space="preserve">21. </w:t>
      </w:r>
      <w:r w:rsidRPr="00F24B8D">
        <w:rPr>
          <w:noProof/>
          <w:lang w:val="en-US"/>
        </w:rPr>
        <w:tab/>
        <w:t xml:space="preserve">E. Forgy, Cluster analysis of multivariate data : efficiency versus interpretability of classifications. </w:t>
      </w:r>
      <w:r w:rsidRPr="00F24B8D">
        <w:rPr>
          <w:i/>
          <w:iCs/>
          <w:noProof/>
          <w:lang w:val="en-US"/>
        </w:rPr>
        <w:t>Biometrics</w:t>
      </w:r>
      <w:r w:rsidRPr="00F24B8D">
        <w:rPr>
          <w:noProof/>
          <w:lang w:val="en-US"/>
        </w:rPr>
        <w:t xml:space="preserve"> </w:t>
      </w:r>
      <w:r w:rsidRPr="00F24B8D">
        <w:rPr>
          <w:b/>
          <w:bCs/>
          <w:noProof/>
          <w:lang w:val="en-US"/>
        </w:rPr>
        <w:t>21</w:t>
      </w:r>
      <w:r w:rsidRPr="00F24B8D">
        <w:rPr>
          <w:noProof/>
          <w:lang w:val="en-US"/>
        </w:rPr>
        <w:t>, 768–769 (1965).</w:t>
      </w:r>
    </w:p>
    <w:p w14:paraId="2A04CBF5"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22. </w:t>
      </w:r>
      <w:r w:rsidRPr="00F24B8D">
        <w:rPr>
          <w:noProof/>
          <w:lang w:val="en-US"/>
        </w:rPr>
        <w:tab/>
        <w:t xml:space="preserve">D. M. Bates, M. Maechler, B. Bolker, S. Walker, lme4: linear mixed-effects models using S4 classes. </w:t>
      </w:r>
      <w:r w:rsidRPr="00F24B8D">
        <w:rPr>
          <w:i/>
          <w:iCs/>
          <w:noProof/>
          <w:lang w:val="en-US"/>
        </w:rPr>
        <w:t>J. Stat. Softw.</w:t>
      </w:r>
      <w:r w:rsidRPr="00F24B8D">
        <w:rPr>
          <w:noProof/>
          <w:lang w:val="en-US"/>
        </w:rPr>
        <w:t xml:space="preserve"> </w:t>
      </w:r>
      <w:r w:rsidRPr="00F24B8D">
        <w:rPr>
          <w:b/>
          <w:bCs/>
          <w:noProof/>
          <w:lang w:val="en-US"/>
        </w:rPr>
        <w:t>67</w:t>
      </w:r>
      <w:r w:rsidRPr="00F24B8D">
        <w:rPr>
          <w:noProof/>
          <w:lang w:val="en-US"/>
        </w:rPr>
        <w:t>, 1:48 (2015).</w:t>
      </w:r>
    </w:p>
    <w:p w14:paraId="1511401C"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23. </w:t>
      </w:r>
      <w:r w:rsidRPr="00F24B8D">
        <w:rPr>
          <w:noProof/>
          <w:lang w:val="en-US"/>
        </w:rPr>
        <w:tab/>
        <w:t xml:space="preserve">D. E. Irwin, Sex chromosomes and speciation in birds and other ZW systems. </w:t>
      </w:r>
      <w:r w:rsidRPr="00F24B8D">
        <w:rPr>
          <w:i/>
          <w:iCs/>
          <w:noProof/>
          <w:lang w:val="en-US"/>
        </w:rPr>
        <w:t>Mol. Ecol.</w:t>
      </w:r>
      <w:r w:rsidRPr="00F24B8D">
        <w:rPr>
          <w:noProof/>
          <w:lang w:val="en-US"/>
        </w:rPr>
        <w:t xml:space="preserve"> (2018) https:/doi.org/10.1111/mec.14537.</w:t>
      </w:r>
    </w:p>
    <w:p w14:paraId="51D53E4C"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24. </w:t>
      </w:r>
      <w:r w:rsidRPr="00F24B8D">
        <w:rPr>
          <w:noProof/>
          <w:lang w:val="en-US"/>
        </w:rPr>
        <w:tab/>
        <w:t xml:space="preserve">B. Charlesworth, J. A. Coyne, N. H. Barton, The relative rates of evolution of sex chromosomes and autosomes. </w:t>
      </w:r>
      <w:r w:rsidRPr="00F24B8D">
        <w:rPr>
          <w:i/>
          <w:iCs/>
          <w:noProof/>
          <w:lang w:val="en-US"/>
        </w:rPr>
        <w:t>Am. Nat.</w:t>
      </w:r>
      <w:r w:rsidRPr="00F24B8D">
        <w:rPr>
          <w:noProof/>
          <w:lang w:val="en-US"/>
        </w:rPr>
        <w:t xml:space="preserve"> </w:t>
      </w:r>
      <w:r w:rsidRPr="00F24B8D">
        <w:rPr>
          <w:b/>
          <w:bCs/>
          <w:noProof/>
          <w:lang w:val="en-US"/>
        </w:rPr>
        <w:t>130</w:t>
      </w:r>
      <w:r w:rsidRPr="00F24B8D">
        <w:rPr>
          <w:noProof/>
          <w:lang w:val="en-US"/>
        </w:rPr>
        <w:t>, 113–146 (1987).</w:t>
      </w:r>
    </w:p>
    <w:p w14:paraId="7CC3D86D" w14:textId="77777777" w:rsidR="00F24B8D" w:rsidRPr="00F24B8D" w:rsidRDefault="00F24B8D" w:rsidP="00F24B8D">
      <w:pPr>
        <w:widowControl w:val="0"/>
        <w:autoSpaceDE w:val="0"/>
        <w:autoSpaceDN w:val="0"/>
        <w:adjustRightInd w:val="0"/>
        <w:ind w:left="640" w:hanging="640"/>
        <w:rPr>
          <w:noProof/>
          <w:lang w:val="en-US"/>
        </w:rPr>
      </w:pPr>
      <w:r w:rsidRPr="00F24B8D">
        <w:rPr>
          <w:noProof/>
          <w:lang w:val="en-US"/>
        </w:rPr>
        <w:t xml:space="preserve">25. </w:t>
      </w:r>
      <w:r w:rsidRPr="00F24B8D">
        <w:rPr>
          <w:noProof/>
          <w:lang w:val="en-US"/>
        </w:rPr>
        <w:tab/>
        <w:t xml:space="preserve">D. Charlesworth, Evolution of recombination rates between sex chromosomes. </w:t>
      </w:r>
      <w:r w:rsidRPr="00F24B8D">
        <w:rPr>
          <w:i/>
          <w:iCs/>
          <w:noProof/>
          <w:lang w:val="en-US"/>
        </w:rPr>
        <w:t>Philos. Trans. R. Soc. B Biol. Sci.</w:t>
      </w:r>
      <w:r w:rsidRPr="00F24B8D">
        <w:rPr>
          <w:noProof/>
          <w:lang w:val="en-US"/>
        </w:rPr>
        <w:t xml:space="preserve"> </w:t>
      </w:r>
      <w:r w:rsidRPr="00F24B8D">
        <w:rPr>
          <w:b/>
          <w:bCs/>
          <w:noProof/>
          <w:lang w:val="en-US"/>
        </w:rPr>
        <w:t>372</w:t>
      </w:r>
      <w:r w:rsidRPr="00F24B8D">
        <w:rPr>
          <w:noProof/>
          <w:lang w:val="en-US"/>
        </w:rPr>
        <w:t>, 20160456 (2017).</w:t>
      </w:r>
    </w:p>
    <w:p w14:paraId="0052C03E" w14:textId="77777777" w:rsidR="00F24B8D" w:rsidRPr="00F24B8D" w:rsidRDefault="00F24B8D" w:rsidP="00F24B8D">
      <w:pPr>
        <w:widowControl w:val="0"/>
        <w:autoSpaceDE w:val="0"/>
        <w:autoSpaceDN w:val="0"/>
        <w:adjustRightInd w:val="0"/>
        <w:ind w:left="640" w:hanging="640"/>
        <w:rPr>
          <w:noProof/>
        </w:rPr>
      </w:pPr>
      <w:r w:rsidRPr="00F24B8D">
        <w:rPr>
          <w:noProof/>
          <w:lang w:val="en-US"/>
        </w:rPr>
        <w:t xml:space="preserve">26. </w:t>
      </w:r>
      <w:r w:rsidRPr="00F24B8D">
        <w:rPr>
          <w:noProof/>
          <w:lang w:val="en-US"/>
        </w:rPr>
        <w:tab/>
        <w:t xml:space="preserve">D. R. Matute, </w:t>
      </w:r>
      <w:r w:rsidRPr="00F24B8D">
        <w:rPr>
          <w:i/>
          <w:iCs/>
          <w:noProof/>
          <w:lang w:val="en-US"/>
        </w:rPr>
        <w:t>et al.</w:t>
      </w:r>
      <w:r w:rsidRPr="00F24B8D">
        <w:rPr>
          <w:noProof/>
          <w:lang w:val="en-US"/>
        </w:rPr>
        <w:t xml:space="preserve">, Rapid and predictable evolution of admixed populations between two Drosophila species pairs. </w:t>
      </w:r>
      <w:r w:rsidRPr="00F24B8D">
        <w:rPr>
          <w:i/>
          <w:iCs/>
          <w:noProof/>
          <w:lang w:val="en-US"/>
        </w:rPr>
        <w:t>Genetics</w:t>
      </w:r>
      <w:r w:rsidRPr="00F24B8D">
        <w:rPr>
          <w:noProof/>
          <w:lang w:val="en-US"/>
        </w:rPr>
        <w:t xml:space="preserve"> </w:t>
      </w:r>
      <w:r w:rsidRPr="00F24B8D">
        <w:rPr>
          <w:b/>
          <w:bCs/>
          <w:noProof/>
          <w:lang w:val="en-US"/>
        </w:rPr>
        <w:t>214</w:t>
      </w:r>
      <w:r w:rsidRPr="00F24B8D">
        <w:rPr>
          <w:noProof/>
          <w:lang w:val="en-US"/>
        </w:rPr>
        <w:t>, 211–230 (2020).</w:t>
      </w:r>
    </w:p>
    <w:p w14:paraId="5F9BDF84" w14:textId="01A5BAB5" w:rsidR="006C11B1" w:rsidRPr="00920014" w:rsidRDefault="00D15389" w:rsidP="00F24B8D">
      <w:pPr>
        <w:widowControl w:val="0"/>
        <w:autoSpaceDE w:val="0"/>
        <w:autoSpaceDN w:val="0"/>
        <w:adjustRightInd w:val="0"/>
        <w:ind w:left="640" w:hanging="640"/>
        <w:rPr>
          <w:b/>
          <w:bCs/>
          <w:lang w:val="en-US" w:eastAsia="zh-TW"/>
        </w:rPr>
      </w:pPr>
      <w:r w:rsidRPr="00920014">
        <w:rPr>
          <w:b/>
          <w:bCs/>
          <w:lang w:val="en-US"/>
        </w:rPr>
        <w:fldChar w:fldCharType="end"/>
      </w:r>
    </w:p>
    <w:p w14:paraId="2E1C6D13" w14:textId="77777777" w:rsidR="00D15389" w:rsidRPr="00920014" w:rsidRDefault="00D15389" w:rsidP="00084C12">
      <w:pPr>
        <w:rPr>
          <w:b/>
          <w:bCs/>
          <w:lang w:val="en-US"/>
        </w:rPr>
      </w:pPr>
    </w:p>
    <w:p w14:paraId="3F42A6AE" w14:textId="77777777" w:rsidR="00D15389" w:rsidRPr="00920014" w:rsidRDefault="00D15389" w:rsidP="00084C12">
      <w:pPr>
        <w:rPr>
          <w:b/>
          <w:bCs/>
          <w:lang w:val="en-US"/>
        </w:rPr>
      </w:pPr>
    </w:p>
    <w:p w14:paraId="3A86AC9A" w14:textId="68C74709" w:rsidR="00FA115F" w:rsidRPr="00920014" w:rsidRDefault="00FA115F" w:rsidP="00084C12">
      <w:pPr>
        <w:rPr>
          <w:b/>
          <w:bCs/>
          <w:lang w:val="en-US"/>
        </w:rPr>
      </w:pPr>
      <w:r w:rsidRPr="00920014">
        <w:rPr>
          <w:b/>
          <w:bCs/>
          <w:lang w:val="en-US"/>
        </w:rPr>
        <w:t xml:space="preserve">Supplementary </w:t>
      </w:r>
    </w:p>
    <w:p w14:paraId="3FFD1017" w14:textId="724DA6D6" w:rsidR="00FA115F" w:rsidRPr="00920014" w:rsidRDefault="00FA115F" w:rsidP="00084C12">
      <w:pPr>
        <w:rPr>
          <w:b/>
          <w:bCs/>
          <w:lang w:val="en-US" w:eastAsia="zh-TW"/>
        </w:rPr>
      </w:pPr>
    </w:p>
    <w:p w14:paraId="52F174D0" w14:textId="02A32177" w:rsidR="00896375" w:rsidRPr="00920014" w:rsidRDefault="004E23F7" w:rsidP="00084C12">
      <w:pPr>
        <w:rPr>
          <w:lang w:val="en-US" w:eastAsia="zh-TW"/>
        </w:rPr>
      </w:pPr>
      <w:r>
        <w:rPr>
          <w:b/>
          <w:bCs/>
          <w:lang w:val="en-US" w:eastAsia="zh-TW"/>
        </w:rPr>
        <w:t>Fig.</w:t>
      </w:r>
      <w:r w:rsidR="00896375" w:rsidRPr="00920014">
        <w:rPr>
          <w:b/>
          <w:bCs/>
          <w:lang w:val="en-US" w:eastAsia="zh-TW"/>
        </w:rPr>
        <w:t xml:space="preserve"> S1</w:t>
      </w:r>
      <w:r w:rsidR="00896375" w:rsidRPr="00920014">
        <w:rPr>
          <w:lang w:val="en-US" w:eastAsia="zh-TW"/>
        </w:rPr>
        <w:t xml:space="preserve"> </w:t>
      </w:r>
      <w:r w:rsidR="004A40D4" w:rsidRPr="00920014">
        <w:rPr>
          <w:lang w:val="en-US" w:eastAsia="zh-TW"/>
        </w:rPr>
        <w:t>A</w:t>
      </w:r>
      <w:r w:rsidR="00896375" w:rsidRPr="00920014">
        <w:rPr>
          <w:lang w:val="en-US" w:eastAsia="zh-TW"/>
        </w:rPr>
        <w:t>ncestry haplotypes</w:t>
      </w:r>
      <w:r w:rsidR="00AE1082" w:rsidRPr="00920014">
        <w:rPr>
          <w:lang w:val="en-US" w:eastAsia="zh-TW"/>
        </w:rPr>
        <w:t xml:space="preserve">, each column is a SNP, each row is an individual. </w:t>
      </w:r>
    </w:p>
    <w:p w14:paraId="745FB536" w14:textId="2B8D99AF" w:rsidR="00B90053" w:rsidRPr="00920014" w:rsidRDefault="00B90053" w:rsidP="00084C12">
      <w:pPr>
        <w:rPr>
          <w:lang w:val="en-US" w:eastAsia="zh-TW"/>
        </w:rPr>
      </w:pPr>
    </w:p>
    <w:p w14:paraId="42FAE476" w14:textId="1E9EF9E5" w:rsidR="004A40D4" w:rsidRDefault="004E23F7" w:rsidP="004A40D4">
      <w:pPr>
        <w:rPr>
          <w:lang w:val="en-US" w:eastAsia="zh-TW"/>
        </w:rPr>
      </w:pPr>
      <w:r>
        <w:rPr>
          <w:b/>
          <w:bCs/>
          <w:lang w:val="en-US" w:eastAsia="zh-TW"/>
        </w:rPr>
        <w:t>Fig.</w:t>
      </w:r>
      <w:r w:rsidR="004A40D4" w:rsidRPr="00920014">
        <w:rPr>
          <w:b/>
          <w:bCs/>
          <w:lang w:val="en-US" w:eastAsia="zh-TW"/>
        </w:rPr>
        <w:t xml:space="preserve"> S2</w:t>
      </w:r>
      <w:r w:rsidR="004A40D4" w:rsidRPr="00920014">
        <w:rPr>
          <w:lang w:val="en-US" w:eastAsia="zh-TW"/>
        </w:rPr>
        <w:t xml:space="preserve"> ancestry haplotypes</w:t>
      </w:r>
      <w:r w:rsidR="001152AA" w:rsidRPr="00920014">
        <w:rPr>
          <w:lang w:val="en-US" w:eastAsia="zh-TW"/>
        </w:rPr>
        <w:t xml:space="preserve"> after imputation,</w:t>
      </w:r>
      <w:r w:rsidR="004A40D4" w:rsidRPr="00920014">
        <w:rPr>
          <w:lang w:val="en-US" w:eastAsia="zh-TW"/>
        </w:rPr>
        <w:t xml:space="preserve"> each column is a SNP, each row is an individual. </w:t>
      </w:r>
      <w:r w:rsidR="00325CEF" w:rsidRPr="00920014">
        <w:rPr>
          <w:lang w:val="en-US" w:eastAsia="zh-TW"/>
        </w:rPr>
        <w:t xml:space="preserve">The generation number is on the right side. </w:t>
      </w:r>
    </w:p>
    <w:p w14:paraId="321D37F3" w14:textId="25F8263E" w:rsidR="000E37F5" w:rsidRDefault="000E37F5" w:rsidP="004A40D4">
      <w:pPr>
        <w:rPr>
          <w:lang w:val="en-US" w:eastAsia="zh-TW"/>
        </w:rPr>
      </w:pPr>
    </w:p>
    <w:p w14:paraId="1667EDBB" w14:textId="77777777" w:rsidR="000E37F5" w:rsidRDefault="000E37F5" w:rsidP="000E37F5">
      <w:pPr>
        <w:rPr>
          <w:lang w:val="en-US" w:eastAsia="zh-TW"/>
        </w:rPr>
      </w:pPr>
    </w:p>
    <w:p w14:paraId="2C17E3DF" w14:textId="285665D1" w:rsidR="000E37F5" w:rsidRPr="0097570D" w:rsidRDefault="004E23F7" w:rsidP="000E37F5">
      <w:pPr>
        <w:rPr>
          <w:lang w:val="en-US" w:eastAsia="zh-TW"/>
        </w:rPr>
      </w:pPr>
      <w:r>
        <w:rPr>
          <w:lang w:val="en-US" w:eastAsia="zh-TW"/>
        </w:rPr>
        <w:t>Fig.</w:t>
      </w:r>
      <w:r w:rsidR="000E37F5">
        <w:rPr>
          <w:lang w:val="en-US" w:eastAsia="zh-TW"/>
        </w:rPr>
        <w:t xml:space="preserve"> S4 </w:t>
      </w:r>
    </w:p>
    <w:p w14:paraId="3BDFDE82" w14:textId="77777777" w:rsidR="000E37F5" w:rsidRDefault="000E37F5" w:rsidP="004A40D4">
      <w:pPr>
        <w:rPr>
          <w:lang w:val="en-US" w:eastAsia="zh-TW"/>
        </w:rPr>
      </w:pPr>
    </w:p>
    <w:p w14:paraId="7B3CB037" w14:textId="5D9C4162" w:rsidR="0064732D" w:rsidRDefault="0097570D" w:rsidP="004A40D4">
      <w:pPr>
        <w:rPr>
          <w:lang w:val="en-US" w:eastAsia="zh-TW"/>
        </w:rPr>
      </w:pPr>
      <w:r>
        <w:rPr>
          <w:noProof/>
          <w:lang w:val="en-US" w:eastAsia="zh-TW"/>
        </w:rPr>
        <w:drawing>
          <wp:inline distT="0" distB="0" distL="0" distR="0" wp14:anchorId="4E8527F0" wp14:editId="70B0FB54">
            <wp:extent cx="5943600" cy="3169920"/>
            <wp:effectExtent l="0" t="0" r="0" b="508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B3C1FE2" w14:textId="55AB17A5" w:rsidR="0064732D" w:rsidRDefault="004E23F7" w:rsidP="004A40D4">
      <w:pPr>
        <w:rPr>
          <w:lang w:val="en-US" w:eastAsia="zh-TW"/>
        </w:rPr>
      </w:pPr>
      <w:r>
        <w:rPr>
          <w:b/>
          <w:bCs/>
          <w:lang w:val="en-US" w:eastAsia="zh-TW"/>
        </w:rPr>
        <w:t>Fig.</w:t>
      </w:r>
      <w:r w:rsidR="0064732D" w:rsidRPr="0064732D">
        <w:rPr>
          <w:b/>
          <w:bCs/>
          <w:lang w:val="en-US" w:eastAsia="zh-TW"/>
        </w:rPr>
        <w:t xml:space="preserve"> S3</w:t>
      </w:r>
      <w:r w:rsidR="0064732D">
        <w:rPr>
          <w:b/>
          <w:bCs/>
          <w:lang w:val="en-US" w:eastAsia="zh-TW"/>
        </w:rPr>
        <w:t xml:space="preserve"> </w:t>
      </w:r>
      <w:r w:rsidR="0097570D">
        <w:rPr>
          <w:lang w:val="en-US" w:eastAsia="zh-TW"/>
        </w:rPr>
        <w:t>K-means cluster</w:t>
      </w:r>
      <w:r w:rsidR="000E37F5">
        <w:rPr>
          <w:lang w:val="en-US" w:eastAsia="zh-TW"/>
        </w:rPr>
        <w:t>s</w:t>
      </w:r>
    </w:p>
    <w:p w14:paraId="638A5191" w14:textId="7EEEB4F1" w:rsidR="004A40D4" w:rsidRPr="00920014" w:rsidRDefault="004A40D4" w:rsidP="00084C12">
      <w:pPr>
        <w:rPr>
          <w:lang w:val="en-US" w:eastAsia="zh-TW"/>
        </w:rPr>
      </w:pPr>
    </w:p>
    <w:p w14:paraId="26A08474" w14:textId="0581B3FD" w:rsidR="004A40D4" w:rsidRPr="00E906A2" w:rsidRDefault="00E906A2" w:rsidP="00084C12">
      <w:pPr>
        <w:rPr>
          <w:lang w:val="en-US" w:eastAsia="zh-TW"/>
        </w:rPr>
      </w:pPr>
      <w:r w:rsidRPr="00920014">
        <w:rPr>
          <w:b/>
          <w:bCs/>
          <w:lang w:val="en-US" w:eastAsia="zh-TW"/>
        </w:rPr>
        <w:lastRenderedPageBreak/>
        <w:t>Table S</w:t>
      </w:r>
      <w:r>
        <w:rPr>
          <w:b/>
          <w:bCs/>
          <w:lang w:val="en-US" w:eastAsia="zh-TW"/>
        </w:rPr>
        <w:t xml:space="preserve">1 </w:t>
      </w:r>
      <w:r w:rsidR="00E90399">
        <w:rPr>
          <w:lang w:val="en-US" w:eastAsia="zh-TW"/>
        </w:rPr>
        <w:t>Number of flies sequenced</w:t>
      </w:r>
      <w:r>
        <w:rPr>
          <w:lang w:val="en-US" w:eastAsia="zh-TW"/>
        </w:rPr>
        <w:t xml:space="preserve"> in each generation </w:t>
      </w:r>
      <w:r w:rsidR="00E90399">
        <w:rPr>
          <w:lang w:val="en-US" w:eastAsia="zh-TW"/>
        </w:rPr>
        <w:t>of the hybrid swarm with sex information</w:t>
      </w:r>
      <w:r w:rsidR="00BB476B">
        <w:rPr>
          <w:lang w:val="en-US" w:eastAsia="zh-TW"/>
        </w:rPr>
        <w:t>.</w:t>
      </w:r>
    </w:p>
    <w:tbl>
      <w:tblPr>
        <w:tblW w:w="6340" w:type="dxa"/>
        <w:tblLook w:val="04A0" w:firstRow="1" w:lastRow="0" w:firstColumn="1" w:lastColumn="0" w:noHBand="0" w:noVBand="1"/>
      </w:tblPr>
      <w:tblGrid>
        <w:gridCol w:w="576"/>
        <w:gridCol w:w="1283"/>
        <w:gridCol w:w="336"/>
        <w:gridCol w:w="456"/>
        <w:gridCol w:w="336"/>
        <w:gridCol w:w="456"/>
        <w:gridCol w:w="456"/>
        <w:gridCol w:w="456"/>
        <w:gridCol w:w="456"/>
        <w:gridCol w:w="456"/>
        <w:gridCol w:w="456"/>
        <w:gridCol w:w="456"/>
        <w:gridCol w:w="456"/>
        <w:gridCol w:w="456"/>
        <w:gridCol w:w="456"/>
      </w:tblGrid>
      <w:tr w:rsidR="00E906A2" w:rsidRPr="00E906A2" w14:paraId="6F2F4F2A" w14:textId="77777777" w:rsidTr="00E906A2">
        <w:trPr>
          <w:trHeight w:val="320"/>
        </w:trPr>
        <w:tc>
          <w:tcPr>
            <w:tcW w:w="460" w:type="dxa"/>
            <w:tcBorders>
              <w:top w:val="single" w:sz="4" w:space="0" w:color="auto"/>
              <w:left w:val="nil"/>
              <w:bottom w:val="single" w:sz="4" w:space="0" w:color="auto"/>
              <w:right w:val="nil"/>
            </w:tcBorders>
            <w:shd w:val="clear" w:color="auto" w:fill="auto"/>
            <w:noWrap/>
            <w:vAlign w:val="bottom"/>
            <w:hideMark/>
          </w:tcPr>
          <w:p w14:paraId="587F3797" w14:textId="77777777" w:rsidR="00E906A2" w:rsidRPr="00E906A2" w:rsidRDefault="00E906A2" w:rsidP="00E906A2">
            <w:pPr>
              <w:rPr>
                <w:color w:val="000000"/>
              </w:rPr>
            </w:pPr>
            <w:r w:rsidRPr="00E906A2">
              <w:rPr>
                <w:color w:val="000000"/>
              </w:rPr>
              <w:t> </w:t>
            </w:r>
          </w:p>
        </w:tc>
        <w:tc>
          <w:tcPr>
            <w:tcW w:w="1180" w:type="dxa"/>
            <w:tcBorders>
              <w:top w:val="single" w:sz="4" w:space="0" w:color="auto"/>
              <w:left w:val="nil"/>
              <w:bottom w:val="nil"/>
              <w:right w:val="nil"/>
            </w:tcBorders>
            <w:shd w:val="clear" w:color="auto" w:fill="auto"/>
            <w:noWrap/>
            <w:hideMark/>
          </w:tcPr>
          <w:p w14:paraId="23848668" w14:textId="77777777" w:rsidR="00E906A2" w:rsidRPr="00E906A2" w:rsidRDefault="00E906A2" w:rsidP="00E906A2">
            <w:pPr>
              <w:jc w:val="center"/>
              <w:rPr>
                <w:color w:val="000000"/>
              </w:rPr>
            </w:pPr>
            <w:r w:rsidRPr="00E906A2">
              <w:rPr>
                <w:color w:val="000000"/>
              </w:rPr>
              <w:t>Generation</w:t>
            </w:r>
          </w:p>
        </w:tc>
        <w:tc>
          <w:tcPr>
            <w:tcW w:w="260" w:type="dxa"/>
            <w:tcBorders>
              <w:top w:val="single" w:sz="4" w:space="0" w:color="auto"/>
              <w:left w:val="nil"/>
              <w:bottom w:val="nil"/>
              <w:right w:val="nil"/>
            </w:tcBorders>
            <w:shd w:val="clear" w:color="auto" w:fill="auto"/>
            <w:noWrap/>
            <w:vAlign w:val="bottom"/>
            <w:hideMark/>
          </w:tcPr>
          <w:p w14:paraId="2E25027F" w14:textId="77777777" w:rsidR="00E906A2" w:rsidRPr="00E906A2" w:rsidRDefault="00E906A2" w:rsidP="00E906A2">
            <w:pPr>
              <w:jc w:val="right"/>
              <w:rPr>
                <w:b/>
                <w:bCs/>
                <w:color w:val="000000"/>
              </w:rPr>
            </w:pPr>
            <w:r w:rsidRPr="00E906A2">
              <w:rPr>
                <w:b/>
                <w:bCs/>
                <w:color w:val="000000"/>
              </w:rPr>
              <w:t>3</w:t>
            </w:r>
          </w:p>
        </w:tc>
        <w:tc>
          <w:tcPr>
            <w:tcW w:w="380" w:type="dxa"/>
            <w:tcBorders>
              <w:top w:val="single" w:sz="4" w:space="0" w:color="auto"/>
              <w:left w:val="nil"/>
              <w:bottom w:val="nil"/>
              <w:right w:val="nil"/>
            </w:tcBorders>
            <w:shd w:val="clear" w:color="auto" w:fill="auto"/>
            <w:noWrap/>
            <w:vAlign w:val="bottom"/>
            <w:hideMark/>
          </w:tcPr>
          <w:p w14:paraId="5CDD9D40" w14:textId="77777777" w:rsidR="00E906A2" w:rsidRPr="00E906A2" w:rsidRDefault="00E906A2" w:rsidP="00E906A2">
            <w:pPr>
              <w:jc w:val="right"/>
              <w:rPr>
                <w:b/>
                <w:bCs/>
                <w:color w:val="000000"/>
              </w:rPr>
            </w:pPr>
            <w:r w:rsidRPr="00E906A2">
              <w:rPr>
                <w:b/>
                <w:bCs/>
                <w:color w:val="000000"/>
              </w:rPr>
              <w:t>4</w:t>
            </w:r>
          </w:p>
        </w:tc>
        <w:tc>
          <w:tcPr>
            <w:tcW w:w="260" w:type="dxa"/>
            <w:tcBorders>
              <w:top w:val="single" w:sz="4" w:space="0" w:color="auto"/>
              <w:left w:val="nil"/>
              <w:bottom w:val="nil"/>
              <w:right w:val="nil"/>
            </w:tcBorders>
            <w:shd w:val="clear" w:color="auto" w:fill="auto"/>
            <w:noWrap/>
            <w:vAlign w:val="bottom"/>
            <w:hideMark/>
          </w:tcPr>
          <w:p w14:paraId="3CE6754B" w14:textId="77777777" w:rsidR="00E906A2" w:rsidRPr="00E906A2" w:rsidRDefault="00E906A2" w:rsidP="00E906A2">
            <w:pPr>
              <w:jc w:val="right"/>
              <w:rPr>
                <w:b/>
                <w:bCs/>
                <w:color w:val="000000"/>
              </w:rPr>
            </w:pPr>
            <w:r w:rsidRPr="00E906A2">
              <w:rPr>
                <w:b/>
                <w:bCs/>
                <w:color w:val="000000"/>
              </w:rPr>
              <w:t>5</w:t>
            </w:r>
          </w:p>
        </w:tc>
        <w:tc>
          <w:tcPr>
            <w:tcW w:w="380" w:type="dxa"/>
            <w:tcBorders>
              <w:top w:val="single" w:sz="4" w:space="0" w:color="auto"/>
              <w:left w:val="nil"/>
              <w:bottom w:val="nil"/>
              <w:right w:val="nil"/>
            </w:tcBorders>
            <w:shd w:val="clear" w:color="auto" w:fill="auto"/>
            <w:noWrap/>
            <w:vAlign w:val="bottom"/>
            <w:hideMark/>
          </w:tcPr>
          <w:p w14:paraId="702E9E4D" w14:textId="77777777" w:rsidR="00E906A2" w:rsidRPr="00E906A2" w:rsidRDefault="00E906A2" w:rsidP="00E906A2">
            <w:pPr>
              <w:jc w:val="right"/>
              <w:rPr>
                <w:b/>
                <w:bCs/>
                <w:color w:val="000000"/>
              </w:rPr>
            </w:pPr>
            <w:r w:rsidRPr="00E906A2">
              <w:rPr>
                <w:b/>
                <w:bCs/>
                <w:color w:val="000000"/>
              </w:rPr>
              <w:t>9</w:t>
            </w:r>
          </w:p>
        </w:tc>
        <w:tc>
          <w:tcPr>
            <w:tcW w:w="380" w:type="dxa"/>
            <w:tcBorders>
              <w:top w:val="single" w:sz="4" w:space="0" w:color="auto"/>
              <w:left w:val="nil"/>
              <w:bottom w:val="nil"/>
              <w:right w:val="nil"/>
            </w:tcBorders>
            <w:shd w:val="clear" w:color="auto" w:fill="auto"/>
            <w:noWrap/>
            <w:vAlign w:val="bottom"/>
            <w:hideMark/>
          </w:tcPr>
          <w:p w14:paraId="477BEAEE" w14:textId="77777777" w:rsidR="00E906A2" w:rsidRPr="00E906A2" w:rsidRDefault="00E906A2" w:rsidP="00E906A2">
            <w:pPr>
              <w:jc w:val="right"/>
              <w:rPr>
                <w:b/>
                <w:bCs/>
                <w:color w:val="000000"/>
              </w:rPr>
            </w:pPr>
            <w:r w:rsidRPr="00E906A2">
              <w:rPr>
                <w:b/>
                <w:bCs/>
                <w:color w:val="000000"/>
              </w:rPr>
              <w:t>10</w:t>
            </w:r>
          </w:p>
        </w:tc>
        <w:tc>
          <w:tcPr>
            <w:tcW w:w="380" w:type="dxa"/>
            <w:tcBorders>
              <w:top w:val="single" w:sz="4" w:space="0" w:color="auto"/>
              <w:left w:val="nil"/>
              <w:bottom w:val="nil"/>
              <w:right w:val="nil"/>
            </w:tcBorders>
            <w:shd w:val="clear" w:color="auto" w:fill="auto"/>
            <w:noWrap/>
            <w:vAlign w:val="bottom"/>
            <w:hideMark/>
          </w:tcPr>
          <w:p w14:paraId="77F08925" w14:textId="77777777" w:rsidR="00E906A2" w:rsidRPr="00E906A2" w:rsidRDefault="00E906A2" w:rsidP="00E906A2">
            <w:pPr>
              <w:jc w:val="right"/>
              <w:rPr>
                <w:b/>
                <w:bCs/>
                <w:color w:val="000000"/>
              </w:rPr>
            </w:pPr>
            <w:r w:rsidRPr="00E906A2">
              <w:rPr>
                <w:b/>
                <w:bCs/>
                <w:color w:val="000000"/>
              </w:rPr>
              <w:t>11</w:t>
            </w:r>
          </w:p>
        </w:tc>
        <w:tc>
          <w:tcPr>
            <w:tcW w:w="380" w:type="dxa"/>
            <w:tcBorders>
              <w:top w:val="single" w:sz="4" w:space="0" w:color="auto"/>
              <w:left w:val="nil"/>
              <w:bottom w:val="nil"/>
              <w:right w:val="nil"/>
            </w:tcBorders>
            <w:shd w:val="clear" w:color="auto" w:fill="auto"/>
            <w:noWrap/>
            <w:vAlign w:val="bottom"/>
            <w:hideMark/>
          </w:tcPr>
          <w:p w14:paraId="61CA44BA" w14:textId="77777777" w:rsidR="00E906A2" w:rsidRPr="00E906A2" w:rsidRDefault="00E906A2" w:rsidP="00E906A2">
            <w:pPr>
              <w:jc w:val="right"/>
              <w:rPr>
                <w:b/>
                <w:bCs/>
                <w:color w:val="000000"/>
              </w:rPr>
            </w:pPr>
            <w:r w:rsidRPr="00E906A2">
              <w:rPr>
                <w:b/>
                <w:bCs/>
                <w:color w:val="000000"/>
              </w:rPr>
              <w:t>12</w:t>
            </w:r>
          </w:p>
        </w:tc>
        <w:tc>
          <w:tcPr>
            <w:tcW w:w="380" w:type="dxa"/>
            <w:tcBorders>
              <w:top w:val="single" w:sz="4" w:space="0" w:color="auto"/>
              <w:left w:val="nil"/>
              <w:bottom w:val="nil"/>
              <w:right w:val="nil"/>
            </w:tcBorders>
            <w:shd w:val="clear" w:color="auto" w:fill="auto"/>
            <w:noWrap/>
            <w:vAlign w:val="bottom"/>
            <w:hideMark/>
          </w:tcPr>
          <w:p w14:paraId="27BB902E" w14:textId="77777777" w:rsidR="00E906A2" w:rsidRPr="00E906A2" w:rsidRDefault="00E906A2" w:rsidP="00E906A2">
            <w:pPr>
              <w:jc w:val="right"/>
              <w:rPr>
                <w:b/>
                <w:bCs/>
                <w:color w:val="000000"/>
              </w:rPr>
            </w:pPr>
            <w:r w:rsidRPr="00E906A2">
              <w:rPr>
                <w:b/>
                <w:bCs/>
                <w:color w:val="000000"/>
              </w:rPr>
              <w:t>16</w:t>
            </w:r>
          </w:p>
        </w:tc>
        <w:tc>
          <w:tcPr>
            <w:tcW w:w="380" w:type="dxa"/>
            <w:tcBorders>
              <w:top w:val="single" w:sz="4" w:space="0" w:color="auto"/>
              <w:left w:val="nil"/>
              <w:bottom w:val="nil"/>
              <w:right w:val="nil"/>
            </w:tcBorders>
            <w:shd w:val="clear" w:color="auto" w:fill="auto"/>
            <w:noWrap/>
            <w:vAlign w:val="bottom"/>
            <w:hideMark/>
          </w:tcPr>
          <w:p w14:paraId="6196EACF" w14:textId="77777777" w:rsidR="00E906A2" w:rsidRPr="00E906A2" w:rsidRDefault="00E906A2" w:rsidP="00E906A2">
            <w:pPr>
              <w:jc w:val="right"/>
              <w:rPr>
                <w:b/>
                <w:bCs/>
                <w:color w:val="000000"/>
              </w:rPr>
            </w:pPr>
            <w:r w:rsidRPr="00E906A2">
              <w:rPr>
                <w:b/>
                <w:bCs/>
                <w:color w:val="000000"/>
              </w:rPr>
              <w:t>17</w:t>
            </w:r>
          </w:p>
        </w:tc>
        <w:tc>
          <w:tcPr>
            <w:tcW w:w="380" w:type="dxa"/>
            <w:tcBorders>
              <w:top w:val="single" w:sz="4" w:space="0" w:color="auto"/>
              <w:left w:val="nil"/>
              <w:bottom w:val="nil"/>
              <w:right w:val="nil"/>
            </w:tcBorders>
            <w:shd w:val="clear" w:color="auto" w:fill="auto"/>
            <w:noWrap/>
            <w:vAlign w:val="bottom"/>
            <w:hideMark/>
          </w:tcPr>
          <w:p w14:paraId="75BAE694" w14:textId="77777777" w:rsidR="00E906A2" w:rsidRPr="00E906A2" w:rsidRDefault="00E906A2" w:rsidP="00E906A2">
            <w:pPr>
              <w:jc w:val="right"/>
              <w:rPr>
                <w:b/>
                <w:bCs/>
                <w:color w:val="000000"/>
              </w:rPr>
            </w:pPr>
            <w:r w:rsidRPr="00E906A2">
              <w:rPr>
                <w:b/>
                <w:bCs/>
                <w:color w:val="000000"/>
              </w:rPr>
              <w:t>18</w:t>
            </w:r>
          </w:p>
        </w:tc>
        <w:tc>
          <w:tcPr>
            <w:tcW w:w="380" w:type="dxa"/>
            <w:tcBorders>
              <w:top w:val="single" w:sz="4" w:space="0" w:color="auto"/>
              <w:left w:val="nil"/>
              <w:bottom w:val="nil"/>
              <w:right w:val="nil"/>
            </w:tcBorders>
            <w:shd w:val="clear" w:color="auto" w:fill="auto"/>
            <w:noWrap/>
            <w:vAlign w:val="bottom"/>
            <w:hideMark/>
          </w:tcPr>
          <w:p w14:paraId="1E2CC4BD" w14:textId="77777777" w:rsidR="00E906A2" w:rsidRPr="00E906A2" w:rsidRDefault="00E906A2" w:rsidP="00E906A2">
            <w:pPr>
              <w:jc w:val="right"/>
              <w:rPr>
                <w:b/>
                <w:bCs/>
                <w:color w:val="000000"/>
              </w:rPr>
            </w:pPr>
            <w:r w:rsidRPr="00E906A2">
              <w:rPr>
                <w:b/>
                <w:bCs/>
                <w:color w:val="000000"/>
              </w:rPr>
              <w:t>21</w:t>
            </w:r>
          </w:p>
        </w:tc>
        <w:tc>
          <w:tcPr>
            <w:tcW w:w="380" w:type="dxa"/>
            <w:tcBorders>
              <w:top w:val="single" w:sz="4" w:space="0" w:color="auto"/>
              <w:left w:val="nil"/>
              <w:bottom w:val="nil"/>
              <w:right w:val="nil"/>
            </w:tcBorders>
            <w:shd w:val="clear" w:color="auto" w:fill="auto"/>
            <w:noWrap/>
            <w:vAlign w:val="bottom"/>
            <w:hideMark/>
          </w:tcPr>
          <w:p w14:paraId="36843BA3" w14:textId="77777777" w:rsidR="00E906A2" w:rsidRPr="00E906A2" w:rsidRDefault="00E906A2" w:rsidP="00E906A2">
            <w:pPr>
              <w:jc w:val="right"/>
              <w:rPr>
                <w:b/>
                <w:bCs/>
                <w:color w:val="000000"/>
              </w:rPr>
            </w:pPr>
            <w:r w:rsidRPr="00E906A2">
              <w:rPr>
                <w:b/>
                <w:bCs/>
                <w:color w:val="000000"/>
              </w:rPr>
              <w:t>27</w:t>
            </w:r>
          </w:p>
        </w:tc>
        <w:tc>
          <w:tcPr>
            <w:tcW w:w="380" w:type="dxa"/>
            <w:tcBorders>
              <w:top w:val="single" w:sz="4" w:space="0" w:color="auto"/>
              <w:left w:val="nil"/>
              <w:bottom w:val="nil"/>
              <w:right w:val="nil"/>
            </w:tcBorders>
            <w:shd w:val="clear" w:color="auto" w:fill="auto"/>
            <w:noWrap/>
            <w:vAlign w:val="bottom"/>
            <w:hideMark/>
          </w:tcPr>
          <w:p w14:paraId="09F09FCE" w14:textId="77777777" w:rsidR="00E906A2" w:rsidRPr="00E906A2" w:rsidRDefault="00E906A2" w:rsidP="00E906A2">
            <w:pPr>
              <w:jc w:val="right"/>
              <w:rPr>
                <w:b/>
                <w:bCs/>
                <w:color w:val="000000"/>
              </w:rPr>
            </w:pPr>
            <w:r w:rsidRPr="00E906A2">
              <w:rPr>
                <w:b/>
                <w:bCs/>
                <w:color w:val="000000"/>
              </w:rPr>
              <w:t>28</w:t>
            </w:r>
          </w:p>
        </w:tc>
      </w:tr>
      <w:tr w:rsidR="00E906A2" w:rsidRPr="00E906A2" w14:paraId="470D42BA" w14:textId="77777777" w:rsidTr="00E906A2">
        <w:trPr>
          <w:trHeight w:val="320"/>
        </w:trPr>
        <w:tc>
          <w:tcPr>
            <w:tcW w:w="460" w:type="dxa"/>
            <w:vMerge w:val="restart"/>
            <w:tcBorders>
              <w:top w:val="nil"/>
              <w:left w:val="nil"/>
              <w:bottom w:val="single" w:sz="4" w:space="0" w:color="000000"/>
              <w:right w:val="nil"/>
            </w:tcBorders>
            <w:shd w:val="clear" w:color="auto" w:fill="auto"/>
            <w:noWrap/>
            <w:vAlign w:val="center"/>
            <w:hideMark/>
          </w:tcPr>
          <w:p w14:paraId="04FCFA58" w14:textId="77777777" w:rsidR="00E906A2" w:rsidRPr="00E906A2" w:rsidRDefault="00E906A2" w:rsidP="00E906A2">
            <w:pPr>
              <w:jc w:val="center"/>
              <w:rPr>
                <w:color w:val="000000"/>
              </w:rPr>
            </w:pPr>
            <w:r w:rsidRPr="00E906A2">
              <w:rPr>
                <w:color w:val="000000"/>
              </w:rPr>
              <w:t>Sex</w:t>
            </w:r>
          </w:p>
        </w:tc>
        <w:tc>
          <w:tcPr>
            <w:tcW w:w="1180" w:type="dxa"/>
            <w:tcBorders>
              <w:top w:val="single" w:sz="4" w:space="0" w:color="auto"/>
              <w:left w:val="nil"/>
              <w:bottom w:val="single" w:sz="4" w:space="0" w:color="auto"/>
              <w:right w:val="nil"/>
            </w:tcBorders>
            <w:shd w:val="clear" w:color="auto" w:fill="auto"/>
            <w:noWrap/>
            <w:hideMark/>
          </w:tcPr>
          <w:p w14:paraId="781CADA6" w14:textId="77777777" w:rsidR="00E906A2" w:rsidRPr="00E906A2" w:rsidRDefault="00E906A2" w:rsidP="00E906A2">
            <w:pPr>
              <w:jc w:val="center"/>
              <w:rPr>
                <w:color w:val="000000"/>
              </w:rPr>
            </w:pPr>
            <w:r w:rsidRPr="00E906A2">
              <w:rPr>
                <w:color w:val="000000"/>
              </w:rPr>
              <w:t>Female</w:t>
            </w:r>
          </w:p>
        </w:tc>
        <w:tc>
          <w:tcPr>
            <w:tcW w:w="260" w:type="dxa"/>
            <w:tcBorders>
              <w:top w:val="single" w:sz="4" w:space="0" w:color="auto"/>
              <w:left w:val="nil"/>
              <w:bottom w:val="single" w:sz="4" w:space="0" w:color="auto"/>
              <w:right w:val="nil"/>
            </w:tcBorders>
            <w:shd w:val="clear" w:color="auto" w:fill="auto"/>
            <w:noWrap/>
            <w:vAlign w:val="bottom"/>
            <w:hideMark/>
          </w:tcPr>
          <w:p w14:paraId="7F3EB588" w14:textId="77777777" w:rsidR="00E906A2" w:rsidRPr="00E906A2" w:rsidRDefault="00E906A2" w:rsidP="00E906A2">
            <w:pPr>
              <w:jc w:val="right"/>
              <w:rPr>
                <w:color w:val="000000"/>
              </w:rPr>
            </w:pPr>
            <w:r w:rsidRPr="00E906A2">
              <w:rPr>
                <w:color w:val="000000"/>
              </w:rPr>
              <w:t>0</w:t>
            </w:r>
          </w:p>
        </w:tc>
        <w:tc>
          <w:tcPr>
            <w:tcW w:w="380" w:type="dxa"/>
            <w:tcBorders>
              <w:top w:val="single" w:sz="4" w:space="0" w:color="auto"/>
              <w:left w:val="nil"/>
              <w:bottom w:val="single" w:sz="4" w:space="0" w:color="auto"/>
              <w:right w:val="nil"/>
            </w:tcBorders>
            <w:shd w:val="clear" w:color="auto" w:fill="auto"/>
            <w:noWrap/>
            <w:vAlign w:val="bottom"/>
            <w:hideMark/>
          </w:tcPr>
          <w:p w14:paraId="23C728E8" w14:textId="77777777" w:rsidR="00E906A2" w:rsidRPr="00E906A2" w:rsidRDefault="00E906A2" w:rsidP="00E906A2">
            <w:pPr>
              <w:jc w:val="right"/>
              <w:rPr>
                <w:color w:val="000000"/>
              </w:rPr>
            </w:pPr>
            <w:r w:rsidRPr="00E906A2">
              <w:rPr>
                <w:color w:val="000000"/>
              </w:rPr>
              <w:t>1</w:t>
            </w:r>
          </w:p>
        </w:tc>
        <w:tc>
          <w:tcPr>
            <w:tcW w:w="260" w:type="dxa"/>
            <w:tcBorders>
              <w:top w:val="single" w:sz="4" w:space="0" w:color="auto"/>
              <w:left w:val="nil"/>
              <w:bottom w:val="single" w:sz="4" w:space="0" w:color="auto"/>
              <w:right w:val="nil"/>
            </w:tcBorders>
            <w:shd w:val="clear" w:color="auto" w:fill="auto"/>
            <w:noWrap/>
            <w:vAlign w:val="bottom"/>
            <w:hideMark/>
          </w:tcPr>
          <w:p w14:paraId="2A79018F" w14:textId="77777777" w:rsidR="00E906A2" w:rsidRPr="00E906A2" w:rsidRDefault="00E906A2" w:rsidP="00E906A2">
            <w:pPr>
              <w:jc w:val="right"/>
              <w:rPr>
                <w:color w:val="000000"/>
              </w:rPr>
            </w:pPr>
            <w:r w:rsidRPr="00E906A2">
              <w:rPr>
                <w:color w:val="000000"/>
              </w:rPr>
              <w:t>0</w:t>
            </w:r>
          </w:p>
        </w:tc>
        <w:tc>
          <w:tcPr>
            <w:tcW w:w="380" w:type="dxa"/>
            <w:tcBorders>
              <w:top w:val="single" w:sz="4" w:space="0" w:color="auto"/>
              <w:left w:val="nil"/>
              <w:bottom w:val="single" w:sz="4" w:space="0" w:color="auto"/>
              <w:right w:val="nil"/>
            </w:tcBorders>
            <w:shd w:val="clear" w:color="auto" w:fill="auto"/>
            <w:noWrap/>
            <w:vAlign w:val="bottom"/>
            <w:hideMark/>
          </w:tcPr>
          <w:p w14:paraId="7F3D840B" w14:textId="77777777" w:rsidR="00E906A2" w:rsidRPr="00E906A2" w:rsidRDefault="00E906A2" w:rsidP="00E906A2">
            <w:pPr>
              <w:jc w:val="right"/>
              <w:rPr>
                <w:color w:val="000000"/>
              </w:rPr>
            </w:pPr>
            <w:r w:rsidRPr="00E906A2">
              <w:rPr>
                <w:color w:val="000000"/>
              </w:rPr>
              <w:t>19</w:t>
            </w:r>
          </w:p>
        </w:tc>
        <w:tc>
          <w:tcPr>
            <w:tcW w:w="380" w:type="dxa"/>
            <w:tcBorders>
              <w:top w:val="single" w:sz="4" w:space="0" w:color="auto"/>
              <w:left w:val="nil"/>
              <w:bottom w:val="single" w:sz="4" w:space="0" w:color="auto"/>
              <w:right w:val="nil"/>
            </w:tcBorders>
            <w:shd w:val="clear" w:color="auto" w:fill="auto"/>
            <w:noWrap/>
            <w:vAlign w:val="bottom"/>
            <w:hideMark/>
          </w:tcPr>
          <w:p w14:paraId="75FF8391" w14:textId="77777777" w:rsidR="00E906A2" w:rsidRPr="00E906A2" w:rsidRDefault="00E906A2" w:rsidP="00E906A2">
            <w:pPr>
              <w:jc w:val="right"/>
              <w:rPr>
                <w:color w:val="000000"/>
              </w:rPr>
            </w:pPr>
            <w:r w:rsidRPr="00E906A2">
              <w:rPr>
                <w:color w:val="000000"/>
              </w:rPr>
              <w:t>5</w:t>
            </w:r>
          </w:p>
        </w:tc>
        <w:tc>
          <w:tcPr>
            <w:tcW w:w="380" w:type="dxa"/>
            <w:tcBorders>
              <w:top w:val="single" w:sz="4" w:space="0" w:color="auto"/>
              <w:left w:val="nil"/>
              <w:bottom w:val="single" w:sz="4" w:space="0" w:color="auto"/>
              <w:right w:val="nil"/>
            </w:tcBorders>
            <w:shd w:val="clear" w:color="auto" w:fill="auto"/>
            <w:noWrap/>
            <w:vAlign w:val="bottom"/>
            <w:hideMark/>
          </w:tcPr>
          <w:p w14:paraId="66674F54" w14:textId="77777777" w:rsidR="00E906A2" w:rsidRPr="00E906A2" w:rsidRDefault="00E906A2" w:rsidP="00E906A2">
            <w:pPr>
              <w:jc w:val="right"/>
              <w:rPr>
                <w:color w:val="000000"/>
              </w:rPr>
            </w:pPr>
            <w:r w:rsidRPr="00E906A2">
              <w:rPr>
                <w:color w:val="000000"/>
              </w:rPr>
              <w:t>18</w:t>
            </w:r>
          </w:p>
        </w:tc>
        <w:tc>
          <w:tcPr>
            <w:tcW w:w="380" w:type="dxa"/>
            <w:tcBorders>
              <w:top w:val="single" w:sz="4" w:space="0" w:color="auto"/>
              <w:left w:val="nil"/>
              <w:bottom w:val="single" w:sz="4" w:space="0" w:color="auto"/>
              <w:right w:val="nil"/>
            </w:tcBorders>
            <w:shd w:val="clear" w:color="auto" w:fill="auto"/>
            <w:noWrap/>
            <w:vAlign w:val="bottom"/>
            <w:hideMark/>
          </w:tcPr>
          <w:p w14:paraId="245B3AE2" w14:textId="77777777" w:rsidR="00E906A2" w:rsidRPr="00E906A2" w:rsidRDefault="00E906A2" w:rsidP="00E906A2">
            <w:pPr>
              <w:jc w:val="right"/>
              <w:rPr>
                <w:color w:val="000000"/>
              </w:rPr>
            </w:pPr>
            <w:r w:rsidRPr="00E906A2">
              <w:rPr>
                <w:color w:val="000000"/>
              </w:rPr>
              <w:t>5</w:t>
            </w:r>
          </w:p>
        </w:tc>
        <w:tc>
          <w:tcPr>
            <w:tcW w:w="380" w:type="dxa"/>
            <w:tcBorders>
              <w:top w:val="single" w:sz="4" w:space="0" w:color="auto"/>
              <w:left w:val="nil"/>
              <w:bottom w:val="single" w:sz="4" w:space="0" w:color="auto"/>
              <w:right w:val="nil"/>
            </w:tcBorders>
            <w:shd w:val="clear" w:color="auto" w:fill="auto"/>
            <w:noWrap/>
            <w:vAlign w:val="bottom"/>
            <w:hideMark/>
          </w:tcPr>
          <w:p w14:paraId="5AEEC31F" w14:textId="77777777" w:rsidR="00E906A2" w:rsidRPr="00E906A2" w:rsidRDefault="00E906A2" w:rsidP="00E906A2">
            <w:pPr>
              <w:jc w:val="right"/>
              <w:rPr>
                <w:color w:val="000000"/>
              </w:rPr>
            </w:pPr>
            <w:r w:rsidRPr="00E906A2">
              <w:rPr>
                <w:color w:val="000000"/>
              </w:rPr>
              <w:t>10</w:t>
            </w:r>
          </w:p>
        </w:tc>
        <w:tc>
          <w:tcPr>
            <w:tcW w:w="380" w:type="dxa"/>
            <w:tcBorders>
              <w:top w:val="single" w:sz="4" w:space="0" w:color="auto"/>
              <w:left w:val="nil"/>
              <w:bottom w:val="single" w:sz="4" w:space="0" w:color="auto"/>
              <w:right w:val="nil"/>
            </w:tcBorders>
            <w:shd w:val="clear" w:color="auto" w:fill="auto"/>
            <w:noWrap/>
            <w:vAlign w:val="bottom"/>
            <w:hideMark/>
          </w:tcPr>
          <w:p w14:paraId="14C05FFF" w14:textId="77777777" w:rsidR="00E906A2" w:rsidRPr="00E906A2" w:rsidRDefault="00E906A2" w:rsidP="00E906A2">
            <w:pPr>
              <w:jc w:val="right"/>
              <w:rPr>
                <w:color w:val="000000"/>
              </w:rPr>
            </w:pPr>
            <w:r w:rsidRPr="00E906A2">
              <w:rPr>
                <w:color w:val="000000"/>
              </w:rPr>
              <w:t>5</w:t>
            </w:r>
          </w:p>
        </w:tc>
        <w:tc>
          <w:tcPr>
            <w:tcW w:w="380" w:type="dxa"/>
            <w:tcBorders>
              <w:top w:val="single" w:sz="4" w:space="0" w:color="auto"/>
              <w:left w:val="nil"/>
              <w:bottom w:val="single" w:sz="4" w:space="0" w:color="auto"/>
              <w:right w:val="nil"/>
            </w:tcBorders>
            <w:shd w:val="clear" w:color="auto" w:fill="auto"/>
            <w:noWrap/>
            <w:vAlign w:val="bottom"/>
            <w:hideMark/>
          </w:tcPr>
          <w:p w14:paraId="332F640C" w14:textId="77777777" w:rsidR="00E906A2" w:rsidRPr="00E906A2" w:rsidRDefault="00E906A2" w:rsidP="00E906A2">
            <w:pPr>
              <w:jc w:val="right"/>
              <w:rPr>
                <w:color w:val="000000"/>
              </w:rPr>
            </w:pPr>
            <w:r w:rsidRPr="00E906A2">
              <w:rPr>
                <w:color w:val="000000"/>
              </w:rPr>
              <w:t>16</w:t>
            </w:r>
          </w:p>
        </w:tc>
        <w:tc>
          <w:tcPr>
            <w:tcW w:w="380" w:type="dxa"/>
            <w:tcBorders>
              <w:top w:val="single" w:sz="4" w:space="0" w:color="auto"/>
              <w:left w:val="nil"/>
              <w:bottom w:val="single" w:sz="4" w:space="0" w:color="auto"/>
              <w:right w:val="nil"/>
            </w:tcBorders>
            <w:shd w:val="clear" w:color="auto" w:fill="auto"/>
            <w:noWrap/>
            <w:vAlign w:val="bottom"/>
            <w:hideMark/>
          </w:tcPr>
          <w:p w14:paraId="3C1DF2DB" w14:textId="77777777" w:rsidR="00E906A2" w:rsidRPr="00E906A2" w:rsidRDefault="00E906A2" w:rsidP="00E906A2">
            <w:pPr>
              <w:jc w:val="right"/>
              <w:rPr>
                <w:color w:val="000000"/>
              </w:rPr>
            </w:pPr>
            <w:r w:rsidRPr="00E906A2">
              <w:rPr>
                <w:color w:val="000000"/>
              </w:rPr>
              <w:t>16</w:t>
            </w:r>
          </w:p>
        </w:tc>
        <w:tc>
          <w:tcPr>
            <w:tcW w:w="380" w:type="dxa"/>
            <w:tcBorders>
              <w:top w:val="single" w:sz="4" w:space="0" w:color="auto"/>
              <w:left w:val="nil"/>
              <w:bottom w:val="single" w:sz="4" w:space="0" w:color="auto"/>
              <w:right w:val="nil"/>
            </w:tcBorders>
            <w:shd w:val="clear" w:color="auto" w:fill="auto"/>
            <w:noWrap/>
            <w:vAlign w:val="bottom"/>
            <w:hideMark/>
          </w:tcPr>
          <w:p w14:paraId="63FA94DF" w14:textId="77777777" w:rsidR="00E906A2" w:rsidRPr="00E906A2" w:rsidRDefault="00E906A2" w:rsidP="00E906A2">
            <w:pPr>
              <w:jc w:val="right"/>
              <w:rPr>
                <w:color w:val="000000"/>
              </w:rPr>
            </w:pPr>
            <w:r w:rsidRPr="00E906A2">
              <w:rPr>
                <w:color w:val="000000"/>
              </w:rPr>
              <w:t>18</w:t>
            </w:r>
          </w:p>
        </w:tc>
        <w:tc>
          <w:tcPr>
            <w:tcW w:w="380" w:type="dxa"/>
            <w:tcBorders>
              <w:top w:val="single" w:sz="4" w:space="0" w:color="auto"/>
              <w:left w:val="nil"/>
              <w:bottom w:val="single" w:sz="4" w:space="0" w:color="auto"/>
              <w:right w:val="nil"/>
            </w:tcBorders>
            <w:shd w:val="clear" w:color="auto" w:fill="auto"/>
            <w:noWrap/>
            <w:vAlign w:val="bottom"/>
            <w:hideMark/>
          </w:tcPr>
          <w:p w14:paraId="1F2E1CA2" w14:textId="77777777" w:rsidR="00E906A2" w:rsidRPr="00E906A2" w:rsidRDefault="00E906A2" w:rsidP="00E906A2">
            <w:pPr>
              <w:jc w:val="right"/>
              <w:rPr>
                <w:color w:val="000000"/>
              </w:rPr>
            </w:pPr>
            <w:r w:rsidRPr="00E906A2">
              <w:rPr>
                <w:color w:val="000000"/>
              </w:rPr>
              <w:t>33</w:t>
            </w:r>
          </w:p>
        </w:tc>
      </w:tr>
      <w:tr w:rsidR="00E906A2" w:rsidRPr="00E906A2" w14:paraId="79FB6C73" w14:textId="77777777" w:rsidTr="00E906A2">
        <w:trPr>
          <w:trHeight w:val="320"/>
        </w:trPr>
        <w:tc>
          <w:tcPr>
            <w:tcW w:w="460" w:type="dxa"/>
            <w:vMerge/>
            <w:tcBorders>
              <w:top w:val="nil"/>
              <w:left w:val="nil"/>
              <w:bottom w:val="single" w:sz="4" w:space="0" w:color="000000"/>
              <w:right w:val="nil"/>
            </w:tcBorders>
            <w:vAlign w:val="center"/>
            <w:hideMark/>
          </w:tcPr>
          <w:p w14:paraId="62C5A52C" w14:textId="77777777" w:rsidR="00E906A2" w:rsidRPr="00E906A2" w:rsidRDefault="00E906A2" w:rsidP="00E906A2">
            <w:pPr>
              <w:rPr>
                <w:color w:val="000000"/>
              </w:rPr>
            </w:pPr>
          </w:p>
        </w:tc>
        <w:tc>
          <w:tcPr>
            <w:tcW w:w="1180" w:type="dxa"/>
            <w:tcBorders>
              <w:top w:val="nil"/>
              <w:left w:val="nil"/>
              <w:bottom w:val="single" w:sz="4" w:space="0" w:color="auto"/>
              <w:right w:val="nil"/>
            </w:tcBorders>
            <w:shd w:val="clear" w:color="auto" w:fill="auto"/>
            <w:noWrap/>
            <w:hideMark/>
          </w:tcPr>
          <w:p w14:paraId="535E6D63" w14:textId="77777777" w:rsidR="00E906A2" w:rsidRPr="00E906A2" w:rsidRDefault="00E906A2" w:rsidP="00E906A2">
            <w:pPr>
              <w:jc w:val="center"/>
              <w:rPr>
                <w:color w:val="000000"/>
              </w:rPr>
            </w:pPr>
            <w:r w:rsidRPr="00E906A2">
              <w:rPr>
                <w:color w:val="000000"/>
              </w:rPr>
              <w:t>Male</w:t>
            </w:r>
          </w:p>
        </w:tc>
        <w:tc>
          <w:tcPr>
            <w:tcW w:w="260" w:type="dxa"/>
            <w:tcBorders>
              <w:top w:val="nil"/>
              <w:left w:val="nil"/>
              <w:bottom w:val="single" w:sz="4" w:space="0" w:color="auto"/>
              <w:right w:val="nil"/>
            </w:tcBorders>
            <w:shd w:val="clear" w:color="auto" w:fill="auto"/>
            <w:noWrap/>
            <w:vAlign w:val="bottom"/>
            <w:hideMark/>
          </w:tcPr>
          <w:p w14:paraId="68975816" w14:textId="77777777" w:rsidR="00E906A2" w:rsidRPr="00E906A2" w:rsidRDefault="00E906A2" w:rsidP="00E906A2">
            <w:pPr>
              <w:jc w:val="right"/>
              <w:rPr>
                <w:color w:val="000000"/>
              </w:rPr>
            </w:pPr>
            <w:r w:rsidRPr="00E906A2">
              <w:rPr>
                <w:color w:val="000000"/>
              </w:rPr>
              <w:t>1</w:t>
            </w:r>
          </w:p>
        </w:tc>
        <w:tc>
          <w:tcPr>
            <w:tcW w:w="380" w:type="dxa"/>
            <w:tcBorders>
              <w:top w:val="nil"/>
              <w:left w:val="nil"/>
              <w:bottom w:val="single" w:sz="4" w:space="0" w:color="auto"/>
              <w:right w:val="nil"/>
            </w:tcBorders>
            <w:shd w:val="clear" w:color="auto" w:fill="auto"/>
            <w:noWrap/>
            <w:vAlign w:val="bottom"/>
            <w:hideMark/>
          </w:tcPr>
          <w:p w14:paraId="111B3E21" w14:textId="77777777" w:rsidR="00E906A2" w:rsidRPr="00E906A2" w:rsidRDefault="00E906A2" w:rsidP="00E906A2">
            <w:pPr>
              <w:jc w:val="right"/>
              <w:rPr>
                <w:color w:val="000000"/>
              </w:rPr>
            </w:pPr>
            <w:r w:rsidRPr="00E906A2">
              <w:rPr>
                <w:color w:val="000000"/>
              </w:rPr>
              <w:t>12</w:t>
            </w:r>
          </w:p>
        </w:tc>
        <w:tc>
          <w:tcPr>
            <w:tcW w:w="260" w:type="dxa"/>
            <w:tcBorders>
              <w:top w:val="nil"/>
              <w:left w:val="nil"/>
              <w:bottom w:val="single" w:sz="4" w:space="0" w:color="auto"/>
              <w:right w:val="nil"/>
            </w:tcBorders>
            <w:shd w:val="clear" w:color="auto" w:fill="auto"/>
            <w:noWrap/>
            <w:vAlign w:val="bottom"/>
            <w:hideMark/>
          </w:tcPr>
          <w:p w14:paraId="5D2B2E4F" w14:textId="77777777" w:rsidR="00E906A2" w:rsidRPr="00E906A2" w:rsidRDefault="00E906A2" w:rsidP="00E906A2">
            <w:pPr>
              <w:jc w:val="right"/>
              <w:rPr>
                <w:color w:val="000000"/>
              </w:rPr>
            </w:pPr>
            <w:r w:rsidRPr="00E906A2">
              <w:rPr>
                <w:color w:val="000000"/>
              </w:rPr>
              <w:t>5</w:t>
            </w:r>
          </w:p>
        </w:tc>
        <w:tc>
          <w:tcPr>
            <w:tcW w:w="380" w:type="dxa"/>
            <w:tcBorders>
              <w:top w:val="nil"/>
              <w:left w:val="nil"/>
              <w:bottom w:val="single" w:sz="4" w:space="0" w:color="auto"/>
              <w:right w:val="nil"/>
            </w:tcBorders>
            <w:shd w:val="clear" w:color="auto" w:fill="auto"/>
            <w:noWrap/>
            <w:vAlign w:val="bottom"/>
            <w:hideMark/>
          </w:tcPr>
          <w:p w14:paraId="5C9C80FD" w14:textId="77777777" w:rsidR="00E906A2" w:rsidRPr="00E906A2" w:rsidRDefault="00E906A2" w:rsidP="00E906A2">
            <w:pPr>
              <w:jc w:val="right"/>
              <w:rPr>
                <w:color w:val="000000"/>
              </w:rPr>
            </w:pPr>
            <w:r w:rsidRPr="00E906A2">
              <w:rPr>
                <w:color w:val="000000"/>
              </w:rPr>
              <w:t>0</w:t>
            </w:r>
          </w:p>
        </w:tc>
        <w:tc>
          <w:tcPr>
            <w:tcW w:w="380" w:type="dxa"/>
            <w:tcBorders>
              <w:top w:val="nil"/>
              <w:left w:val="nil"/>
              <w:bottom w:val="single" w:sz="4" w:space="0" w:color="auto"/>
              <w:right w:val="nil"/>
            </w:tcBorders>
            <w:shd w:val="clear" w:color="auto" w:fill="auto"/>
            <w:noWrap/>
            <w:vAlign w:val="bottom"/>
            <w:hideMark/>
          </w:tcPr>
          <w:p w14:paraId="7B0D4026" w14:textId="77777777" w:rsidR="00E906A2" w:rsidRPr="00E906A2" w:rsidRDefault="00E906A2" w:rsidP="00E906A2">
            <w:pPr>
              <w:jc w:val="right"/>
              <w:rPr>
                <w:color w:val="000000"/>
              </w:rPr>
            </w:pPr>
            <w:r w:rsidRPr="00E906A2">
              <w:rPr>
                <w:color w:val="000000"/>
              </w:rPr>
              <w:t>1</w:t>
            </w:r>
          </w:p>
        </w:tc>
        <w:tc>
          <w:tcPr>
            <w:tcW w:w="380" w:type="dxa"/>
            <w:tcBorders>
              <w:top w:val="nil"/>
              <w:left w:val="nil"/>
              <w:bottom w:val="single" w:sz="4" w:space="0" w:color="auto"/>
              <w:right w:val="nil"/>
            </w:tcBorders>
            <w:shd w:val="clear" w:color="auto" w:fill="auto"/>
            <w:noWrap/>
            <w:vAlign w:val="bottom"/>
            <w:hideMark/>
          </w:tcPr>
          <w:p w14:paraId="4662F4A1" w14:textId="77777777" w:rsidR="00E906A2" w:rsidRPr="00E906A2" w:rsidRDefault="00E906A2" w:rsidP="00E906A2">
            <w:pPr>
              <w:jc w:val="right"/>
              <w:rPr>
                <w:color w:val="000000"/>
              </w:rPr>
            </w:pPr>
            <w:r w:rsidRPr="00E906A2">
              <w:rPr>
                <w:color w:val="000000"/>
              </w:rPr>
              <w:t>0</w:t>
            </w:r>
          </w:p>
        </w:tc>
        <w:tc>
          <w:tcPr>
            <w:tcW w:w="380" w:type="dxa"/>
            <w:tcBorders>
              <w:top w:val="nil"/>
              <w:left w:val="nil"/>
              <w:bottom w:val="single" w:sz="4" w:space="0" w:color="auto"/>
              <w:right w:val="nil"/>
            </w:tcBorders>
            <w:shd w:val="clear" w:color="auto" w:fill="auto"/>
            <w:noWrap/>
            <w:vAlign w:val="bottom"/>
            <w:hideMark/>
          </w:tcPr>
          <w:p w14:paraId="5D4FA405" w14:textId="77777777" w:rsidR="00E906A2" w:rsidRPr="00E906A2" w:rsidRDefault="00E906A2" w:rsidP="00E906A2">
            <w:pPr>
              <w:jc w:val="right"/>
              <w:rPr>
                <w:color w:val="000000"/>
              </w:rPr>
            </w:pPr>
            <w:r w:rsidRPr="00E906A2">
              <w:rPr>
                <w:color w:val="000000"/>
              </w:rPr>
              <w:t>0</w:t>
            </w:r>
          </w:p>
        </w:tc>
        <w:tc>
          <w:tcPr>
            <w:tcW w:w="380" w:type="dxa"/>
            <w:tcBorders>
              <w:top w:val="nil"/>
              <w:left w:val="nil"/>
              <w:bottom w:val="single" w:sz="4" w:space="0" w:color="auto"/>
              <w:right w:val="nil"/>
            </w:tcBorders>
            <w:shd w:val="clear" w:color="auto" w:fill="auto"/>
            <w:noWrap/>
            <w:vAlign w:val="bottom"/>
            <w:hideMark/>
          </w:tcPr>
          <w:p w14:paraId="5354445C" w14:textId="77777777" w:rsidR="00E906A2" w:rsidRPr="00E906A2" w:rsidRDefault="00E906A2" w:rsidP="00E906A2">
            <w:pPr>
              <w:jc w:val="right"/>
              <w:rPr>
                <w:color w:val="000000"/>
              </w:rPr>
            </w:pPr>
            <w:r w:rsidRPr="00E906A2">
              <w:rPr>
                <w:color w:val="000000"/>
              </w:rPr>
              <w:t>0</w:t>
            </w:r>
          </w:p>
        </w:tc>
        <w:tc>
          <w:tcPr>
            <w:tcW w:w="380" w:type="dxa"/>
            <w:tcBorders>
              <w:top w:val="nil"/>
              <w:left w:val="nil"/>
              <w:bottom w:val="single" w:sz="4" w:space="0" w:color="auto"/>
              <w:right w:val="nil"/>
            </w:tcBorders>
            <w:shd w:val="clear" w:color="auto" w:fill="auto"/>
            <w:noWrap/>
            <w:vAlign w:val="bottom"/>
            <w:hideMark/>
          </w:tcPr>
          <w:p w14:paraId="62CF5084" w14:textId="77777777" w:rsidR="00E906A2" w:rsidRPr="00E906A2" w:rsidRDefault="00E906A2" w:rsidP="00E906A2">
            <w:pPr>
              <w:jc w:val="right"/>
              <w:rPr>
                <w:color w:val="000000"/>
              </w:rPr>
            </w:pPr>
            <w:r w:rsidRPr="00E906A2">
              <w:rPr>
                <w:color w:val="000000"/>
              </w:rPr>
              <w:t>0</w:t>
            </w:r>
          </w:p>
        </w:tc>
        <w:tc>
          <w:tcPr>
            <w:tcW w:w="380" w:type="dxa"/>
            <w:tcBorders>
              <w:top w:val="nil"/>
              <w:left w:val="nil"/>
              <w:bottom w:val="single" w:sz="4" w:space="0" w:color="auto"/>
              <w:right w:val="nil"/>
            </w:tcBorders>
            <w:shd w:val="clear" w:color="auto" w:fill="auto"/>
            <w:noWrap/>
            <w:vAlign w:val="bottom"/>
            <w:hideMark/>
          </w:tcPr>
          <w:p w14:paraId="4650C2A7" w14:textId="77777777" w:rsidR="00E906A2" w:rsidRPr="00E906A2" w:rsidRDefault="00E906A2" w:rsidP="00E906A2">
            <w:pPr>
              <w:jc w:val="right"/>
              <w:rPr>
                <w:color w:val="000000"/>
              </w:rPr>
            </w:pPr>
            <w:r w:rsidRPr="00E906A2">
              <w:rPr>
                <w:color w:val="000000"/>
              </w:rPr>
              <w:t>4</w:t>
            </w:r>
          </w:p>
        </w:tc>
        <w:tc>
          <w:tcPr>
            <w:tcW w:w="380" w:type="dxa"/>
            <w:tcBorders>
              <w:top w:val="nil"/>
              <w:left w:val="nil"/>
              <w:bottom w:val="single" w:sz="4" w:space="0" w:color="auto"/>
              <w:right w:val="nil"/>
            </w:tcBorders>
            <w:shd w:val="clear" w:color="auto" w:fill="auto"/>
            <w:noWrap/>
            <w:vAlign w:val="bottom"/>
            <w:hideMark/>
          </w:tcPr>
          <w:p w14:paraId="23484D52" w14:textId="77777777" w:rsidR="00E906A2" w:rsidRPr="00E906A2" w:rsidRDefault="00E906A2" w:rsidP="00E906A2">
            <w:pPr>
              <w:jc w:val="right"/>
              <w:rPr>
                <w:color w:val="000000"/>
              </w:rPr>
            </w:pPr>
            <w:r w:rsidRPr="00E906A2">
              <w:rPr>
                <w:color w:val="000000"/>
              </w:rPr>
              <w:t>21</w:t>
            </w:r>
          </w:p>
        </w:tc>
        <w:tc>
          <w:tcPr>
            <w:tcW w:w="380" w:type="dxa"/>
            <w:tcBorders>
              <w:top w:val="nil"/>
              <w:left w:val="nil"/>
              <w:bottom w:val="single" w:sz="4" w:space="0" w:color="auto"/>
              <w:right w:val="nil"/>
            </w:tcBorders>
            <w:shd w:val="clear" w:color="auto" w:fill="auto"/>
            <w:noWrap/>
            <w:vAlign w:val="bottom"/>
            <w:hideMark/>
          </w:tcPr>
          <w:p w14:paraId="27CB15A9" w14:textId="77777777" w:rsidR="00E906A2" w:rsidRPr="00E906A2" w:rsidRDefault="00E906A2" w:rsidP="00E906A2">
            <w:pPr>
              <w:jc w:val="right"/>
              <w:rPr>
                <w:color w:val="000000"/>
              </w:rPr>
            </w:pPr>
            <w:r w:rsidRPr="00E906A2">
              <w:rPr>
                <w:color w:val="000000"/>
              </w:rPr>
              <w:t>22</w:t>
            </w:r>
          </w:p>
        </w:tc>
        <w:tc>
          <w:tcPr>
            <w:tcW w:w="380" w:type="dxa"/>
            <w:tcBorders>
              <w:top w:val="nil"/>
              <w:left w:val="nil"/>
              <w:bottom w:val="single" w:sz="4" w:space="0" w:color="auto"/>
              <w:right w:val="nil"/>
            </w:tcBorders>
            <w:shd w:val="clear" w:color="auto" w:fill="auto"/>
            <w:noWrap/>
            <w:vAlign w:val="bottom"/>
            <w:hideMark/>
          </w:tcPr>
          <w:p w14:paraId="350ACA30" w14:textId="77777777" w:rsidR="00E906A2" w:rsidRPr="00E906A2" w:rsidRDefault="00E906A2" w:rsidP="00E906A2">
            <w:pPr>
              <w:jc w:val="right"/>
              <w:rPr>
                <w:color w:val="000000"/>
              </w:rPr>
            </w:pPr>
            <w:r w:rsidRPr="00E906A2">
              <w:rPr>
                <w:color w:val="000000"/>
              </w:rPr>
              <w:t>0</w:t>
            </w:r>
          </w:p>
        </w:tc>
      </w:tr>
    </w:tbl>
    <w:p w14:paraId="3F8EAE58" w14:textId="77777777" w:rsidR="004A40D4" w:rsidRPr="00920014" w:rsidRDefault="004A40D4" w:rsidP="00084C12">
      <w:pPr>
        <w:rPr>
          <w:lang w:val="en-US" w:eastAsia="zh-TW"/>
        </w:rPr>
      </w:pPr>
    </w:p>
    <w:p w14:paraId="23E39A9C" w14:textId="1D372337" w:rsidR="00B90053" w:rsidRPr="00E906A2" w:rsidRDefault="00B90053" w:rsidP="00084C12">
      <w:pPr>
        <w:rPr>
          <w:b/>
          <w:bCs/>
          <w:lang w:val="en-US" w:eastAsia="zh-TW"/>
        </w:rPr>
      </w:pPr>
      <w:r w:rsidRPr="00920014">
        <w:rPr>
          <w:b/>
          <w:bCs/>
          <w:lang w:val="en-US" w:eastAsia="zh-TW"/>
        </w:rPr>
        <w:t>Table S</w:t>
      </w:r>
      <w:r w:rsidR="00E906A2">
        <w:rPr>
          <w:b/>
          <w:bCs/>
          <w:lang w:val="en-US" w:eastAsia="zh-TW"/>
        </w:rPr>
        <w:t>2</w:t>
      </w:r>
      <w:r w:rsidR="007B275C">
        <w:rPr>
          <w:b/>
          <w:bCs/>
          <w:lang w:val="en-US" w:eastAsia="zh-TW"/>
        </w:rPr>
        <w:t xml:space="preserve"> </w:t>
      </w:r>
      <w:r w:rsidR="007B275C" w:rsidRPr="007B275C">
        <w:rPr>
          <w:lang w:val="en-US" w:eastAsia="zh-TW"/>
        </w:rPr>
        <w:t xml:space="preserve">Summery </w:t>
      </w:r>
      <w:r w:rsidR="007B275C">
        <w:rPr>
          <w:lang w:val="en-US" w:eastAsia="zh-TW"/>
        </w:rPr>
        <w:t xml:space="preserve">of </w:t>
      </w:r>
      <w:r w:rsidR="009D1737">
        <w:rPr>
          <w:lang w:val="en-US" w:eastAsia="zh-TW"/>
        </w:rPr>
        <w:t xml:space="preserve">numbers of ancestry informative sites and k-means </w:t>
      </w:r>
      <w:r w:rsidR="007B275C">
        <w:rPr>
          <w:lang w:val="en-US" w:eastAsia="zh-TW"/>
        </w:rPr>
        <w:t>cluster</w:t>
      </w:r>
      <w:r w:rsidR="009D1737">
        <w:rPr>
          <w:lang w:val="en-US" w:eastAsia="zh-TW"/>
        </w:rPr>
        <w:t xml:space="preserve">s across each muller element. </w:t>
      </w:r>
    </w:p>
    <w:p w14:paraId="11FFBC78" w14:textId="1AEDF694" w:rsidR="00B90053" w:rsidRPr="00920014" w:rsidRDefault="00B90053" w:rsidP="00084C12">
      <w:pPr>
        <w:rPr>
          <w:lang w:val="en-US" w:eastAsia="zh-TW"/>
        </w:rPr>
      </w:pPr>
    </w:p>
    <w:tbl>
      <w:tblPr>
        <w:tblW w:w="9539" w:type="dxa"/>
        <w:tblLook w:val="04A0" w:firstRow="1" w:lastRow="0" w:firstColumn="1" w:lastColumn="0" w:noHBand="0" w:noVBand="1"/>
      </w:tblPr>
      <w:tblGrid>
        <w:gridCol w:w="2889"/>
        <w:gridCol w:w="1300"/>
        <w:gridCol w:w="1300"/>
        <w:gridCol w:w="1450"/>
        <w:gridCol w:w="1300"/>
        <w:gridCol w:w="1300"/>
      </w:tblGrid>
      <w:tr w:rsidR="00B90053" w:rsidRPr="00920014" w14:paraId="3EAF89CE" w14:textId="77777777" w:rsidTr="00E17E56">
        <w:trPr>
          <w:trHeight w:val="320"/>
        </w:trPr>
        <w:tc>
          <w:tcPr>
            <w:tcW w:w="2889" w:type="dxa"/>
            <w:tcBorders>
              <w:top w:val="single" w:sz="4" w:space="0" w:color="auto"/>
              <w:left w:val="nil"/>
              <w:bottom w:val="nil"/>
              <w:right w:val="nil"/>
            </w:tcBorders>
            <w:shd w:val="clear" w:color="auto" w:fill="auto"/>
            <w:noWrap/>
            <w:vAlign w:val="bottom"/>
            <w:hideMark/>
          </w:tcPr>
          <w:p w14:paraId="0AFF04E3" w14:textId="77777777" w:rsidR="00B90053" w:rsidRPr="00920014" w:rsidRDefault="00B90053" w:rsidP="00B90053">
            <w:pPr>
              <w:jc w:val="center"/>
              <w:rPr>
                <w:color w:val="000000"/>
              </w:rPr>
            </w:pPr>
            <w:r w:rsidRPr="00920014">
              <w:rPr>
                <w:color w:val="000000"/>
              </w:rPr>
              <w:t> </w:t>
            </w:r>
          </w:p>
        </w:tc>
        <w:tc>
          <w:tcPr>
            <w:tcW w:w="1300" w:type="dxa"/>
            <w:tcBorders>
              <w:top w:val="single" w:sz="4" w:space="0" w:color="auto"/>
              <w:left w:val="nil"/>
              <w:bottom w:val="nil"/>
              <w:right w:val="nil"/>
            </w:tcBorders>
            <w:shd w:val="clear" w:color="auto" w:fill="auto"/>
            <w:noWrap/>
            <w:vAlign w:val="bottom"/>
            <w:hideMark/>
          </w:tcPr>
          <w:p w14:paraId="746B1C21" w14:textId="77777777" w:rsidR="00B90053" w:rsidRPr="00920014" w:rsidRDefault="00B90053" w:rsidP="00B90053">
            <w:pPr>
              <w:jc w:val="center"/>
              <w:rPr>
                <w:b/>
                <w:bCs/>
                <w:color w:val="000000"/>
              </w:rPr>
            </w:pPr>
            <w:r w:rsidRPr="00920014">
              <w:rPr>
                <w:b/>
                <w:bCs/>
                <w:color w:val="000000"/>
              </w:rPr>
              <w:t>Muller A</w:t>
            </w:r>
          </w:p>
        </w:tc>
        <w:tc>
          <w:tcPr>
            <w:tcW w:w="1300" w:type="dxa"/>
            <w:tcBorders>
              <w:top w:val="single" w:sz="4" w:space="0" w:color="auto"/>
              <w:left w:val="nil"/>
              <w:bottom w:val="nil"/>
              <w:right w:val="nil"/>
            </w:tcBorders>
            <w:shd w:val="clear" w:color="auto" w:fill="auto"/>
            <w:noWrap/>
            <w:vAlign w:val="bottom"/>
            <w:hideMark/>
          </w:tcPr>
          <w:p w14:paraId="4C230983" w14:textId="77777777" w:rsidR="00B90053" w:rsidRPr="00920014" w:rsidRDefault="00B90053" w:rsidP="00B90053">
            <w:pPr>
              <w:jc w:val="center"/>
              <w:rPr>
                <w:b/>
                <w:bCs/>
                <w:color w:val="000000"/>
              </w:rPr>
            </w:pPr>
            <w:r w:rsidRPr="00920014">
              <w:rPr>
                <w:b/>
                <w:bCs/>
                <w:color w:val="000000"/>
              </w:rPr>
              <w:t>Muller B</w:t>
            </w:r>
          </w:p>
        </w:tc>
        <w:tc>
          <w:tcPr>
            <w:tcW w:w="1450" w:type="dxa"/>
            <w:tcBorders>
              <w:top w:val="single" w:sz="4" w:space="0" w:color="auto"/>
              <w:left w:val="nil"/>
              <w:bottom w:val="nil"/>
              <w:right w:val="nil"/>
            </w:tcBorders>
            <w:shd w:val="clear" w:color="auto" w:fill="auto"/>
            <w:noWrap/>
            <w:vAlign w:val="bottom"/>
            <w:hideMark/>
          </w:tcPr>
          <w:p w14:paraId="7730B33D" w14:textId="77777777" w:rsidR="00B90053" w:rsidRPr="00920014" w:rsidRDefault="00B90053" w:rsidP="00B90053">
            <w:pPr>
              <w:jc w:val="center"/>
              <w:rPr>
                <w:b/>
                <w:bCs/>
                <w:color w:val="000000"/>
              </w:rPr>
            </w:pPr>
            <w:r w:rsidRPr="00920014">
              <w:rPr>
                <w:b/>
                <w:bCs/>
                <w:color w:val="000000"/>
              </w:rPr>
              <w:t>Muller CD</w:t>
            </w:r>
          </w:p>
        </w:tc>
        <w:tc>
          <w:tcPr>
            <w:tcW w:w="1300" w:type="dxa"/>
            <w:tcBorders>
              <w:top w:val="single" w:sz="4" w:space="0" w:color="auto"/>
              <w:left w:val="nil"/>
              <w:bottom w:val="nil"/>
              <w:right w:val="nil"/>
            </w:tcBorders>
            <w:shd w:val="clear" w:color="auto" w:fill="auto"/>
            <w:noWrap/>
            <w:vAlign w:val="bottom"/>
            <w:hideMark/>
          </w:tcPr>
          <w:p w14:paraId="22592465" w14:textId="77777777" w:rsidR="00B90053" w:rsidRPr="00920014" w:rsidRDefault="00B90053" w:rsidP="00B90053">
            <w:pPr>
              <w:jc w:val="center"/>
              <w:rPr>
                <w:b/>
                <w:bCs/>
                <w:color w:val="000000"/>
              </w:rPr>
            </w:pPr>
            <w:r w:rsidRPr="00920014">
              <w:rPr>
                <w:b/>
                <w:bCs/>
                <w:color w:val="000000"/>
              </w:rPr>
              <w:t>Muller E</w:t>
            </w:r>
          </w:p>
        </w:tc>
        <w:tc>
          <w:tcPr>
            <w:tcW w:w="1300" w:type="dxa"/>
            <w:tcBorders>
              <w:top w:val="single" w:sz="4" w:space="0" w:color="auto"/>
              <w:left w:val="nil"/>
              <w:bottom w:val="nil"/>
              <w:right w:val="nil"/>
            </w:tcBorders>
            <w:shd w:val="clear" w:color="auto" w:fill="auto"/>
            <w:noWrap/>
            <w:vAlign w:val="bottom"/>
            <w:hideMark/>
          </w:tcPr>
          <w:p w14:paraId="50D60CA2" w14:textId="77777777" w:rsidR="00B90053" w:rsidRPr="00920014" w:rsidRDefault="00B90053" w:rsidP="00B90053">
            <w:pPr>
              <w:jc w:val="center"/>
              <w:rPr>
                <w:b/>
                <w:bCs/>
                <w:color w:val="000000"/>
              </w:rPr>
            </w:pPr>
            <w:r w:rsidRPr="00920014">
              <w:rPr>
                <w:b/>
                <w:bCs/>
                <w:color w:val="000000"/>
              </w:rPr>
              <w:t>Muller F</w:t>
            </w:r>
          </w:p>
        </w:tc>
      </w:tr>
      <w:tr w:rsidR="00B90053" w:rsidRPr="00920014" w14:paraId="189CD683" w14:textId="77777777" w:rsidTr="00E17E56">
        <w:trPr>
          <w:trHeight w:val="320"/>
        </w:trPr>
        <w:tc>
          <w:tcPr>
            <w:tcW w:w="2889" w:type="dxa"/>
            <w:tcBorders>
              <w:top w:val="single" w:sz="4" w:space="0" w:color="auto"/>
              <w:left w:val="nil"/>
              <w:bottom w:val="nil"/>
              <w:right w:val="nil"/>
            </w:tcBorders>
            <w:shd w:val="clear" w:color="auto" w:fill="auto"/>
            <w:noWrap/>
            <w:vAlign w:val="bottom"/>
            <w:hideMark/>
          </w:tcPr>
          <w:p w14:paraId="6F466D57" w14:textId="77777777" w:rsidR="00B90053" w:rsidRPr="00920014" w:rsidRDefault="00B90053" w:rsidP="00B90053">
            <w:pPr>
              <w:jc w:val="center"/>
              <w:rPr>
                <w:color w:val="000000"/>
              </w:rPr>
            </w:pPr>
            <w:r w:rsidRPr="00920014">
              <w:rPr>
                <w:color w:val="000000"/>
              </w:rPr>
              <w:t>Ancestry-informative sites</w:t>
            </w:r>
          </w:p>
        </w:tc>
        <w:tc>
          <w:tcPr>
            <w:tcW w:w="1300" w:type="dxa"/>
            <w:tcBorders>
              <w:top w:val="single" w:sz="4" w:space="0" w:color="auto"/>
              <w:left w:val="nil"/>
              <w:bottom w:val="nil"/>
              <w:right w:val="nil"/>
            </w:tcBorders>
            <w:shd w:val="clear" w:color="auto" w:fill="auto"/>
            <w:noWrap/>
            <w:vAlign w:val="bottom"/>
            <w:hideMark/>
          </w:tcPr>
          <w:p w14:paraId="7BDD83B6" w14:textId="1B5403D5" w:rsidR="00B90053" w:rsidRPr="00920014" w:rsidRDefault="009410BC" w:rsidP="00B90053">
            <w:pPr>
              <w:jc w:val="center"/>
              <w:rPr>
                <w:color w:val="000000"/>
              </w:rPr>
            </w:pPr>
            <w:r>
              <w:rPr>
                <w:color w:val="000000"/>
              </w:rPr>
              <w:t>128</w:t>
            </w:r>
            <w:r w:rsidR="00AD1FE7">
              <w:rPr>
                <w:color w:val="000000"/>
              </w:rPr>
              <w:t>,</w:t>
            </w:r>
            <w:r>
              <w:rPr>
                <w:color w:val="000000"/>
              </w:rPr>
              <w:t>670</w:t>
            </w:r>
          </w:p>
        </w:tc>
        <w:tc>
          <w:tcPr>
            <w:tcW w:w="1300" w:type="dxa"/>
            <w:tcBorders>
              <w:top w:val="single" w:sz="4" w:space="0" w:color="auto"/>
              <w:left w:val="nil"/>
              <w:bottom w:val="nil"/>
              <w:right w:val="nil"/>
            </w:tcBorders>
            <w:shd w:val="clear" w:color="auto" w:fill="auto"/>
            <w:noWrap/>
            <w:vAlign w:val="bottom"/>
            <w:hideMark/>
          </w:tcPr>
          <w:p w14:paraId="7C12C68A" w14:textId="0123CBF6" w:rsidR="00B90053" w:rsidRPr="00920014" w:rsidRDefault="009410BC" w:rsidP="00B90053">
            <w:pPr>
              <w:jc w:val="center"/>
              <w:rPr>
                <w:color w:val="000000"/>
              </w:rPr>
            </w:pPr>
            <w:r>
              <w:rPr>
                <w:color w:val="000000"/>
              </w:rPr>
              <w:t>120</w:t>
            </w:r>
            <w:r w:rsidR="00AD1FE7">
              <w:rPr>
                <w:color w:val="000000"/>
              </w:rPr>
              <w:t>,</w:t>
            </w:r>
            <w:r>
              <w:rPr>
                <w:color w:val="000000"/>
              </w:rPr>
              <w:t>223</w:t>
            </w:r>
          </w:p>
        </w:tc>
        <w:tc>
          <w:tcPr>
            <w:tcW w:w="1450" w:type="dxa"/>
            <w:tcBorders>
              <w:top w:val="single" w:sz="4" w:space="0" w:color="auto"/>
              <w:left w:val="nil"/>
              <w:bottom w:val="nil"/>
              <w:right w:val="nil"/>
            </w:tcBorders>
            <w:shd w:val="clear" w:color="auto" w:fill="auto"/>
            <w:noWrap/>
            <w:vAlign w:val="bottom"/>
            <w:hideMark/>
          </w:tcPr>
          <w:p w14:paraId="77578BD9" w14:textId="55545E14" w:rsidR="00B90053" w:rsidRPr="00920014" w:rsidRDefault="009410BC" w:rsidP="00B90053">
            <w:pPr>
              <w:jc w:val="center"/>
              <w:rPr>
                <w:color w:val="000000"/>
              </w:rPr>
            </w:pPr>
            <w:r>
              <w:rPr>
                <w:color w:val="000000"/>
              </w:rPr>
              <w:t>188</w:t>
            </w:r>
            <w:r w:rsidR="00AD1FE7">
              <w:rPr>
                <w:color w:val="000000"/>
              </w:rPr>
              <w:t>,</w:t>
            </w:r>
            <w:r>
              <w:rPr>
                <w:color w:val="000000"/>
              </w:rPr>
              <w:t>404</w:t>
            </w:r>
          </w:p>
        </w:tc>
        <w:tc>
          <w:tcPr>
            <w:tcW w:w="1300" w:type="dxa"/>
            <w:tcBorders>
              <w:top w:val="single" w:sz="4" w:space="0" w:color="auto"/>
              <w:left w:val="nil"/>
              <w:bottom w:val="nil"/>
              <w:right w:val="nil"/>
            </w:tcBorders>
            <w:shd w:val="clear" w:color="auto" w:fill="auto"/>
            <w:noWrap/>
            <w:vAlign w:val="bottom"/>
            <w:hideMark/>
          </w:tcPr>
          <w:p w14:paraId="749CFD70" w14:textId="20AA0A92" w:rsidR="00B90053" w:rsidRPr="00920014" w:rsidRDefault="009410BC" w:rsidP="00B90053">
            <w:pPr>
              <w:jc w:val="center"/>
              <w:rPr>
                <w:color w:val="000000"/>
              </w:rPr>
            </w:pPr>
            <w:r>
              <w:rPr>
                <w:color w:val="000000"/>
              </w:rPr>
              <w:t>126</w:t>
            </w:r>
            <w:r w:rsidR="00AD1FE7">
              <w:rPr>
                <w:color w:val="000000"/>
              </w:rPr>
              <w:t>,</w:t>
            </w:r>
            <w:r>
              <w:rPr>
                <w:color w:val="000000"/>
              </w:rPr>
              <w:t>724</w:t>
            </w:r>
          </w:p>
        </w:tc>
        <w:tc>
          <w:tcPr>
            <w:tcW w:w="1300" w:type="dxa"/>
            <w:tcBorders>
              <w:top w:val="single" w:sz="4" w:space="0" w:color="auto"/>
              <w:left w:val="nil"/>
              <w:bottom w:val="nil"/>
              <w:right w:val="nil"/>
            </w:tcBorders>
            <w:shd w:val="clear" w:color="auto" w:fill="auto"/>
            <w:noWrap/>
            <w:vAlign w:val="bottom"/>
            <w:hideMark/>
          </w:tcPr>
          <w:p w14:paraId="45B3AA66" w14:textId="497C8C94" w:rsidR="00B90053" w:rsidRPr="00920014" w:rsidRDefault="009410BC" w:rsidP="00B90053">
            <w:pPr>
              <w:jc w:val="center"/>
              <w:rPr>
                <w:color w:val="000000"/>
              </w:rPr>
            </w:pPr>
            <w:r>
              <w:rPr>
                <w:color w:val="000000"/>
              </w:rPr>
              <w:t>3</w:t>
            </w:r>
            <w:r w:rsidR="00AC5D3D">
              <w:rPr>
                <w:color w:val="000000"/>
              </w:rPr>
              <w:t>,</w:t>
            </w:r>
            <w:r>
              <w:rPr>
                <w:color w:val="000000"/>
              </w:rPr>
              <w:t>036</w:t>
            </w:r>
          </w:p>
        </w:tc>
      </w:tr>
      <w:tr w:rsidR="00B90053" w:rsidRPr="00920014" w14:paraId="1D2FEDF5" w14:textId="77777777" w:rsidTr="00E17E56">
        <w:trPr>
          <w:trHeight w:val="320"/>
        </w:trPr>
        <w:tc>
          <w:tcPr>
            <w:tcW w:w="2889" w:type="dxa"/>
            <w:tcBorders>
              <w:top w:val="nil"/>
              <w:left w:val="nil"/>
              <w:bottom w:val="single" w:sz="4" w:space="0" w:color="auto"/>
              <w:right w:val="nil"/>
            </w:tcBorders>
            <w:shd w:val="clear" w:color="auto" w:fill="auto"/>
            <w:noWrap/>
            <w:vAlign w:val="bottom"/>
            <w:hideMark/>
          </w:tcPr>
          <w:p w14:paraId="53DE0FB1" w14:textId="77777777" w:rsidR="00B90053" w:rsidRPr="00920014" w:rsidRDefault="00B90053" w:rsidP="00B90053">
            <w:pPr>
              <w:jc w:val="center"/>
              <w:rPr>
                <w:color w:val="000000"/>
              </w:rPr>
            </w:pPr>
            <w:r w:rsidRPr="00920014">
              <w:rPr>
                <w:color w:val="000000"/>
              </w:rPr>
              <w:t>K-means clusters</w:t>
            </w:r>
          </w:p>
        </w:tc>
        <w:tc>
          <w:tcPr>
            <w:tcW w:w="1300" w:type="dxa"/>
            <w:tcBorders>
              <w:top w:val="nil"/>
              <w:left w:val="nil"/>
              <w:bottom w:val="single" w:sz="4" w:space="0" w:color="auto"/>
              <w:right w:val="nil"/>
            </w:tcBorders>
            <w:shd w:val="clear" w:color="auto" w:fill="auto"/>
            <w:noWrap/>
            <w:vAlign w:val="bottom"/>
            <w:hideMark/>
          </w:tcPr>
          <w:p w14:paraId="090CEAAC" w14:textId="3A5D6C7C" w:rsidR="00B90053" w:rsidRPr="00920014" w:rsidRDefault="009410BC" w:rsidP="00B90053">
            <w:pPr>
              <w:jc w:val="center"/>
              <w:rPr>
                <w:color w:val="000000"/>
              </w:rPr>
            </w:pPr>
            <w:r>
              <w:rPr>
                <w:color w:val="000000"/>
              </w:rPr>
              <w:t>18</w:t>
            </w:r>
          </w:p>
        </w:tc>
        <w:tc>
          <w:tcPr>
            <w:tcW w:w="1300" w:type="dxa"/>
            <w:tcBorders>
              <w:top w:val="nil"/>
              <w:left w:val="nil"/>
              <w:bottom w:val="single" w:sz="4" w:space="0" w:color="auto"/>
              <w:right w:val="nil"/>
            </w:tcBorders>
            <w:shd w:val="clear" w:color="auto" w:fill="auto"/>
            <w:noWrap/>
            <w:vAlign w:val="bottom"/>
            <w:hideMark/>
          </w:tcPr>
          <w:p w14:paraId="4F937524" w14:textId="6F326EE6" w:rsidR="00B90053" w:rsidRPr="00920014" w:rsidRDefault="009410BC" w:rsidP="00B90053">
            <w:pPr>
              <w:jc w:val="center"/>
              <w:rPr>
                <w:color w:val="000000"/>
              </w:rPr>
            </w:pPr>
            <w:r>
              <w:rPr>
                <w:color w:val="000000"/>
              </w:rPr>
              <w:t>14</w:t>
            </w:r>
          </w:p>
        </w:tc>
        <w:tc>
          <w:tcPr>
            <w:tcW w:w="1450" w:type="dxa"/>
            <w:tcBorders>
              <w:top w:val="nil"/>
              <w:left w:val="nil"/>
              <w:bottom w:val="single" w:sz="4" w:space="0" w:color="auto"/>
              <w:right w:val="nil"/>
            </w:tcBorders>
            <w:shd w:val="clear" w:color="auto" w:fill="auto"/>
            <w:noWrap/>
            <w:vAlign w:val="bottom"/>
            <w:hideMark/>
          </w:tcPr>
          <w:p w14:paraId="6701C9CE" w14:textId="198B4B98" w:rsidR="00B90053" w:rsidRPr="00920014" w:rsidRDefault="009410BC" w:rsidP="00B90053">
            <w:pPr>
              <w:jc w:val="center"/>
              <w:rPr>
                <w:color w:val="000000"/>
              </w:rPr>
            </w:pPr>
            <w:r>
              <w:rPr>
                <w:color w:val="000000"/>
              </w:rPr>
              <w:t>5</w:t>
            </w:r>
          </w:p>
        </w:tc>
        <w:tc>
          <w:tcPr>
            <w:tcW w:w="1300" w:type="dxa"/>
            <w:tcBorders>
              <w:top w:val="nil"/>
              <w:left w:val="nil"/>
              <w:bottom w:val="single" w:sz="4" w:space="0" w:color="auto"/>
              <w:right w:val="nil"/>
            </w:tcBorders>
            <w:shd w:val="clear" w:color="auto" w:fill="auto"/>
            <w:noWrap/>
            <w:vAlign w:val="bottom"/>
            <w:hideMark/>
          </w:tcPr>
          <w:p w14:paraId="4AA7DAF9" w14:textId="14556DC2" w:rsidR="00B90053" w:rsidRPr="00920014" w:rsidRDefault="00B90053" w:rsidP="00B90053">
            <w:pPr>
              <w:jc w:val="center"/>
              <w:rPr>
                <w:color w:val="000000"/>
              </w:rPr>
            </w:pPr>
            <w:r w:rsidRPr="00920014">
              <w:rPr>
                <w:color w:val="000000"/>
              </w:rPr>
              <w:t>4</w:t>
            </w:r>
            <w:r w:rsidR="0059604F">
              <w:rPr>
                <w:color w:val="000000"/>
              </w:rPr>
              <w:t>2</w:t>
            </w:r>
          </w:p>
        </w:tc>
        <w:tc>
          <w:tcPr>
            <w:tcW w:w="1300" w:type="dxa"/>
            <w:tcBorders>
              <w:top w:val="nil"/>
              <w:left w:val="nil"/>
              <w:bottom w:val="single" w:sz="4" w:space="0" w:color="auto"/>
              <w:right w:val="nil"/>
            </w:tcBorders>
            <w:shd w:val="clear" w:color="auto" w:fill="auto"/>
            <w:noWrap/>
            <w:vAlign w:val="bottom"/>
            <w:hideMark/>
          </w:tcPr>
          <w:p w14:paraId="248854F5" w14:textId="64D0630D" w:rsidR="00B90053" w:rsidRPr="00920014" w:rsidRDefault="009410BC" w:rsidP="00B90053">
            <w:pPr>
              <w:jc w:val="center"/>
              <w:rPr>
                <w:color w:val="000000"/>
              </w:rPr>
            </w:pPr>
            <w:r>
              <w:rPr>
                <w:color w:val="000000"/>
              </w:rPr>
              <w:t>5</w:t>
            </w:r>
          </w:p>
        </w:tc>
      </w:tr>
    </w:tbl>
    <w:p w14:paraId="36193AF9" w14:textId="77777777" w:rsidR="00B90053" w:rsidRPr="00920014" w:rsidRDefault="00B90053" w:rsidP="00084C12">
      <w:pPr>
        <w:rPr>
          <w:lang w:val="en-US" w:eastAsia="zh-TW"/>
        </w:rPr>
      </w:pPr>
    </w:p>
    <w:sectPr w:rsidR="00B90053" w:rsidRPr="00920014" w:rsidSect="000C77F2">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4D"/>
    <w:family w:val="decorative"/>
    <w:pitch w:val="variable"/>
    <w:sig w:usb0="00000003" w:usb1="1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F5F"/>
    <w:rsid w:val="000008CD"/>
    <w:rsid w:val="0000280E"/>
    <w:rsid w:val="00002BFF"/>
    <w:rsid w:val="00005675"/>
    <w:rsid w:val="0001127E"/>
    <w:rsid w:val="000113BA"/>
    <w:rsid w:val="00011557"/>
    <w:rsid w:val="00012C99"/>
    <w:rsid w:val="000140AF"/>
    <w:rsid w:val="0001438C"/>
    <w:rsid w:val="00015F53"/>
    <w:rsid w:val="00016AC4"/>
    <w:rsid w:val="00016B2C"/>
    <w:rsid w:val="00016EA0"/>
    <w:rsid w:val="000173BC"/>
    <w:rsid w:val="00017D2E"/>
    <w:rsid w:val="00020D6B"/>
    <w:rsid w:val="00020D75"/>
    <w:rsid w:val="00020FD8"/>
    <w:rsid w:val="00022B0E"/>
    <w:rsid w:val="00025CAC"/>
    <w:rsid w:val="000273A2"/>
    <w:rsid w:val="00027B48"/>
    <w:rsid w:val="00027BD8"/>
    <w:rsid w:val="000317E5"/>
    <w:rsid w:val="000319FA"/>
    <w:rsid w:val="000336A5"/>
    <w:rsid w:val="00033C5D"/>
    <w:rsid w:val="00035070"/>
    <w:rsid w:val="00035691"/>
    <w:rsid w:val="00035E77"/>
    <w:rsid w:val="000365CB"/>
    <w:rsid w:val="000405EE"/>
    <w:rsid w:val="0004414F"/>
    <w:rsid w:val="00044223"/>
    <w:rsid w:val="000457F9"/>
    <w:rsid w:val="00045BD1"/>
    <w:rsid w:val="00050DA9"/>
    <w:rsid w:val="00054D6A"/>
    <w:rsid w:val="00056C1E"/>
    <w:rsid w:val="00056EB0"/>
    <w:rsid w:val="0005782D"/>
    <w:rsid w:val="00060361"/>
    <w:rsid w:val="00060D10"/>
    <w:rsid w:val="00062169"/>
    <w:rsid w:val="00062F69"/>
    <w:rsid w:val="00063D57"/>
    <w:rsid w:val="00063F10"/>
    <w:rsid w:val="000643FE"/>
    <w:rsid w:val="00064567"/>
    <w:rsid w:val="00064621"/>
    <w:rsid w:val="00065EB3"/>
    <w:rsid w:val="00066A30"/>
    <w:rsid w:val="00072497"/>
    <w:rsid w:val="00072CA8"/>
    <w:rsid w:val="00072F1D"/>
    <w:rsid w:val="000737A4"/>
    <w:rsid w:val="000737A9"/>
    <w:rsid w:val="00073BE9"/>
    <w:rsid w:val="000746F8"/>
    <w:rsid w:val="000749A3"/>
    <w:rsid w:val="0007613B"/>
    <w:rsid w:val="00076452"/>
    <w:rsid w:val="00076C7A"/>
    <w:rsid w:val="0008010E"/>
    <w:rsid w:val="00080EAB"/>
    <w:rsid w:val="000811FC"/>
    <w:rsid w:val="00081F89"/>
    <w:rsid w:val="00082D9D"/>
    <w:rsid w:val="000842B6"/>
    <w:rsid w:val="00084ABB"/>
    <w:rsid w:val="00084C12"/>
    <w:rsid w:val="00085C24"/>
    <w:rsid w:val="00086245"/>
    <w:rsid w:val="00086660"/>
    <w:rsid w:val="00087E15"/>
    <w:rsid w:val="00090098"/>
    <w:rsid w:val="00090AD7"/>
    <w:rsid w:val="00090F97"/>
    <w:rsid w:val="000915E8"/>
    <w:rsid w:val="00091AD5"/>
    <w:rsid w:val="0009324A"/>
    <w:rsid w:val="00093FF5"/>
    <w:rsid w:val="0009459A"/>
    <w:rsid w:val="00094B22"/>
    <w:rsid w:val="000957EA"/>
    <w:rsid w:val="00096E4A"/>
    <w:rsid w:val="00097820"/>
    <w:rsid w:val="0009789C"/>
    <w:rsid w:val="000A095E"/>
    <w:rsid w:val="000A0DC2"/>
    <w:rsid w:val="000A18E9"/>
    <w:rsid w:val="000A1996"/>
    <w:rsid w:val="000A28AE"/>
    <w:rsid w:val="000A341F"/>
    <w:rsid w:val="000A37AA"/>
    <w:rsid w:val="000A47E3"/>
    <w:rsid w:val="000A4B86"/>
    <w:rsid w:val="000A5ECF"/>
    <w:rsid w:val="000A5F99"/>
    <w:rsid w:val="000A6F27"/>
    <w:rsid w:val="000A7ECD"/>
    <w:rsid w:val="000B0816"/>
    <w:rsid w:val="000B23A1"/>
    <w:rsid w:val="000B269F"/>
    <w:rsid w:val="000B2A3B"/>
    <w:rsid w:val="000B2C48"/>
    <w:rsid w:val="000B45DA"/>
    <w:rsid w:val="000B4E80"/>
    <w:rsid w:val="000B5124"/>
    <w:rsid w:val="000B5B71"/>
    <w:rsid w:val="000B656C"/>
    <w:rsid w:val="000B7C2C"/>
    <w:rsid w:val="000C12A1"/>
    <w:rsid w:val="000C1617"/>
    <w:rsid w:val="000C2409"/>
    <w:rsid w:val="000C2CFB"/>
    <w:rsid w:val="000C314D"/>
    <w:rsid w:val="000C328F"/>
    <w:rsid w:val="000C47A3"/>
    <w:rsid w:val="000C49E8"/>
    <w:rsid w:val="000C5B23"/>
    <w:rsid w:val="000C6115"/>
    <w:rsid w:val="000C6888"/>
    <w:rsid w:val="000C77F2"/>
    <w:rsid w:val="000D0027"/>
    <w:rsid w:val="000D023D"/>
    <w:rsid w:val="000D0F2A"/>
    <w:rsid w:val="000D13A7"/>
    <w:rsid w:val="000D1993"/>
    <w:rsid w:val="000D4390"/>
    <w:rsid w:val="000D5332"/>
    <w:rsid w:val="000D5942"/>
    <w:rsid w:val="000D6357"/>
    <w:rsid w:val="000D6BA7"/>
    <w:rsid w:val="000D6BC9"/>
    <w:rsid w:val="000D7362"/>
    <w:rsid w:val="000D7411"/>
    <w:rsid w:val="000D7B50"/>
    <w:rsid w:val="000E020C"/>
    <w:rsid w:val="000E0F07"/>
    <w:rsid w:val="000E15B4"/>
    <w:rsid w:val="000E16CF"/>
    <w:rsid w:val="000E2276"/>
    <w:rsid w:val="000E2A5E"/>
    <w:rsid w:val="000E37F5"/>
    <w:rsid w:val="000E40C2"/>
    <w:rsid w:val="000E4E7A"/>
    <w:rsid w:val="000F06D6"/>
    <w:rsid w:val="000F188B"/>
    <w:rsid w:val="000F2030"/>
    <w:rsid w:val="000F2649"/>
    <w:rsid w:val="000F28ED"/>
    <w:rsid w:val="000F2C8B"/>
    <w:rsid w:val="000F2EFC"/>
    <w:rsid w:val="000F38CC"/>
    <w:rsid w:val="000F592C"/>
    <w:rsid w:val="000F60EF"/>
    <w:rsid w:val="000F7BE0"/>
    <w:rsid w:val="001009D3"/>
    <w:rsid w:val="00101246"/>
    <w:rsid w:val="00101BDB"/>
    <w:rsid w:val="00101DC9"/>
    <w:rsid w:val="00102805"/>
    <w:rsid w:val="0010412C"/>
    <w:rsid w:val="001042C3"/>
    <w:rsid w:val="001047BB"/>
    <w:rsid w:val="001057C4"/>
    <w:rsid w:val="001058FF"/>
    <w:rsid w:val="00105B5C"/>
    <w:rsid w:val="001109D7"/>
    <w:rsid w:val="00110C8A"/>
    <w:rsid w:val="0011163C"/>
    <w:rsid w:val="00113F17"/>
    <w:rsid w:val="00114285"/>
    <w:rsid w:val="00114C03"/>
    <w:rsid w:val="00114D87"/>
    <w:rsid w:val="00115222"/>
    <w:rsid w:val="001152AA"/>
    <w:rsid w:val="00116C54"/>
    <w:rsid w:val="00116E6A"/>
    <w:rsid w:val="00117C23"/>
    <w:rsid w:val="00120753"/>
    <w:rsid w:val="00121B7C"/>
    <w:rsid w:val="001229B3"/>
    <w:rsid w:val="00123421"/>
    <w:rsid w:val="0012349A"/>
    <w:rsid w:val="001247D3"/>
    <w:rsid w:val="00125F1F"/>
    <w:rsid w:val="001261C0"/>
    <w:rsid w:val="0013155E"/>
    <w:rsid w:val="001323C8"/>
    <w:rsid w:val="0013254E"/>
    <w:rsid w:val="00133DA2"/>
    <w:rsid w:val="00134E27"/>
    <w:rsid w:val="00135895"/>
    <w:rsid w:val="00135BAB"/>
    <w:rsid w:val="00137BAC"/>
    <w:rsid w:val="0014052B"/>
    <w:rsid w:val="00140CBB"/>
    <w:rsid w:val="00141406"/>
    <w:rsid w:val="00141A2F"/>
    <w:rsid w:val="00141C79"/>
    <w:rsid w:val="00142757"/>
    <w:rsid w:val="00142EE4"/>
    <w:rsid w:val="001436E6"/>
    <w:rsid w:val="00144597"/>
    <w:rsid w:val="0014481A"/>
    <w:rsid w:val="001449C9"/>
    <w:rsid w:val="00144E4F"/>
    <w:rsid w:val="00145523"/>
    <w:rsid w:val="00146238"/>
    <w:rsid w:val="001462E6"/>
    <w:rsid w:val="00146305"/>
    <w:rsid w:val="001506DB"/>
    <w:rsid w:val="00150761"/>
    <w:rsid w:val="001517DF"/>
    <w:rsid w:val="0015225E"/>
    <w:rsid w:val="00154D23"/>
    <w:rsid w:val="00155905"/>
    <w:rsid w:val="00156945"/>
    <w:rsid w:val="00157364"/>
    <w:rsid w:val="00157372"/>
    <w:rsid w:val="00161372"/>
    <w:rsid w:val="0016324F"/>
    <w:rsid w:val="0016432B"/>
    <w:rsid w:val="00165AE1"/>
    <w:rsid w:val="001668F5"/>
    <w:rsid w:val="00166AC2"/>
    <w:rsid w:val="001671C5"/>
    <w:rsid w:val="00171C70"/>
    <w:rsid w:val="00171FC6"/>
    <w:rsid w:val="00173F74"/>
    <w:rsid w:val="00174531"/>
    <w:rsid w:val="00175C64"/>
    <w:rsid w:val="001761EE"/>
    <w:rsid w:val="001805B0"/>
    <w:rsid w:val="00180AD5"/>
    <w:rsid w:val="00180DC4"/>
    <w:rsid w:val="00181B15"/>
    <w:rsid w:val="001830F8"/>
    <w:rsid w:val="00183165"/>
    <w:rsid w:val="00183198"/>
    <w:rsid w:val="00184009"/>
    <w:rsid w:val="0018572D"/>
    <w:rsid w:val="00185A06"/>
    <w:rsid w:val="0018734D"/>
    <w:rsid w:val="00190BC2"/>
    <w:rsid w:val="0019106B"/>
    <w:rsid w:val="001916D6"/>
    <w:rsid w:val="00192522"/>
    <w:rsid w:val="00193659"/>
    <w:rsid w:val="00193C82"/>
    <w:rsid w:val="00193F1C"/>
    <w:rsid w:val="00194A99"/>
    <w:rsid w:val="00194E2D"/>
    <w:rsid w:val="00195383"/>
    <w:rsid w:val="00195CDC"/>
    <w:rsid w:val="00196BB1"/>
    <w:rsid w:val="00196C70"/>
    <w:rsid w:val="00196F1C"/>
    <w:rsid w:val="0019706F"/>
    <w:rsid w:val="001971C8"/>
    <w:rsid w:val="001A0D53"/>
    <w:rsid w:val="001A1F93"/>
    <w:rsid w:val="001A217B"/>
    <w:rsid w:val="001A3E05"/>
    <w:rsid w:val="001A3EDE"/>
    <w:rsid w:val="001A41EC"/>
    <w:rsid w:val="001A4342"/>
    <w:rsid w:val="001A4A56"/>
    <w:rsid w:val="001A5882"/>
    <w:rsid w:val="001A62D0"/>
    <w:rsid w:val="001A6B3B"/>
    <w:rsid w:val="001A7182"/>
    <w:rsid w:val="001B0440"/>
    <w:rsid w:val="001B0D47"/>
    <w:rsid w:val="001B1708"/>
    <w:rsid w:val="001B1E35"/>
    <w:rsid w:val="001B2333"/>
    <w:rsid w:val="001B37B9"/>
    <w:rsid w:val="001B38A2"/>
    <w:rsid w:val="001B40EC"/>
    <w:rsid w:val="001B4947"/>
    <w:rsid w:val="001B5173"/>
    <w:rsid w:val="001B567B"/>
    <w:rsid w:val="001B56F9"/>
    <w:rsid w:val="001B58E8"/>
    <w:rsid w:val="001B6ECA"/>
    <w:rsid w:val="001B7F58"/>
    <w:rsid w:val="001C090D"/>
    <w:rsid w:val="001C1734"/>
    <w:rsid w:val="001C179B"/>
    <w:rsid w:val="001C219A"/>
    <w:rsid w:val="001C2811"/>
    <w:rsid w:val="001C29EC"/>
    <w:rsid w:val="001C31E9"/>
    <w:rsid w:val="001C3C3B"/>
    <w:rsid w:val="001C50D5"/>
    <w:rsid w:val="001C5600"/>
    <w:rsid w:val="001C6544"/>
    <w:rsid w:val="001C6A25"/>
    <w:rsid w:val="001C6FB2"/>
    <w:rsid w:val="001C7E13"/>
    <w:rsid w:val="001D0898"/>
    <w:rsid w:val="001D0DC3"/>
    <w:rsid w:val="001D1CD0"/>
    <w:rsid w:val="001D2E23"/>
    <w:rsid w:val="001D4B16"/>
    <w:rsid w:val="001D615A"/>
    <w:rsid w:val="001D73D6"/>
    <w:rsid w:val="001D7E17"/>
    <w:rsid w:val="001D7E6D"/>
    <w:rsid w:val="001E041B"/>
    <w:rsid w:val="001E149C"/>
    <w:rsid w:val="001E4582"/>
    <w:rsid w:val="001E627A"/>
    <w:rsid w:val="001E7A28"/>
    <w:rsid w:val="001F0606"/>
    <w:rsid w:val="001F1EB8"/>
    <w:rsid w:val="001F252B"/>
    <w:rsid w:val="001F456E"/>
    <w:rsid w:val="001F5C58"/>
    <w:rsid w:val="001F6891"/>
    <w:rsid w:val="001F6A9D"/>
    <w:rsid w:val="002006AD"/>
    <w:rsid w:val="00204A34"/>
    <w:rsid w:val="00205340"/>
    <w:rsid w:val="0020536A"/>
    <w:rsid w:val="002056AF"/>
    <w:rsid w:val="00205CDE"/>
    <w:rsid w:val="00206D7C"/>
    <w:rsid w:val="00206F8E"/>
    <w:rsid w:val="00207E8B"/>
    <w:rsid w:val="00212BC0"/>
    <w:rsid w:val="002137A8"/>
    <w:rsid w:val="00213A28"/>
    <w:rsid w:val="00213BB8"/>
    <w:rsid w:val="00213C97"/>
    <w:rsid w:val="0021406C"/>
    <w:rsid w:val="00214447"/>
    <w:rsid w:val="00216B8E"/>
    <w:rsid w:val="00216E3C"/>
    <w:rsid w:val="00217781"/>
    <w:rsid w:val="00220788"/>
    <w:rsid w:val="00220C2E"/>
    <w:rsid w:val="00220D0E"/>
    <w:rsid w:val="00221CE4"/>
    <w:rsid w:val="00222875"/>
    <w:rsid w:val="002234EA"/>
    <w:rsid w:val="0022403F"/>
    <w:rsid w:val="00224D37"/>
    <w:rsid w:val="002257EE"/>
    <w:rsid w:val="00226142"/>
    <w:rsid w:val="00230267"/>
    <w:rsid w:val="0023242A"/>
    <w:rsid w:val="002337B8"/>
    <w:rsid w:val="00236A31"/>
    <w:rsid w:val="00236D15"/>
    <w:rsid w:val="00236DAC"/>
    <w:rsid w:val="00237861"/>
    <w:rsid w:val="002414B4"/>
    <w:rsid w:val="00241E41"/>
    <w:rsid w:val="00241E74"/>
    <w:rsid w:val="00242372"/>
    <w:rsid w:val="002427AE"/>
    <w:rsid w:val="0024295E"/>
    <w:rsid w:val="00243CD0"/>
    <w:rsid w:val="00244AF8"/>
    <w:rsid w:val="00244DCC"/>
    <w:rsid w:val="0024689E"/>
    <w:rsid w:val="00246A7D"/>
    <w:rsid w:val="002470FE"/>
    <w:rsid w:val="00250B3E"/>
    <w:rsid w:val="00251266"/>
    <w:rsid w:val="00251D11"/>
    <w:rsid w:val="002533D1"/>
    <w:rsid w:val="002536AD"/>
    <w:rsid w:val="00255033"/>
    <w:rsid w:val="00255CAA"/>
    <w:rsid w:val="002569C6"/>
    <w:rsid w:val="00256E4A"/>
    <w:rsid w:val="00256FEF"/>
    <w:rsid w:val="00257679"/>
    <w:rsid w:val="002579AE"/>
    <w:rsid w:val="00260629"/>
    <w:rsid w:val="002611A4"/>
    <w:rsid w:val="00262788"/>
    <w:rsid w:val="00262F6D"/>
    <w:rsid w:val="002635D4"/>
    <w:rsid w:val="002639A5"/>
    <w:rsid w:val="002667C0"/>
    <w:rsid w:val="0026776D"/>
    <w:rsid w:val="00267DF6"/>
    <w:rsid w:val="0027038D"/>
    <w:rsid w:val="002733E8"/>
    <w:rsid w:val="002776AD"/>
    <w:rsid w:val="00277DAA"/>
    <w:rsid w:val="0028149B"/>
    <w:rsid w:val="002820E1"/>
    <w:rsid w:val="002844D8"/>
    <w:rsid w:val="00284D92"/>
    <w:rsid w:val="00285E13"/>
    <w:rsid w:val="00286CC5"/>
    <w:rsid w:val="002876A5"/>
    <w:rsid w:val="00290662"/>
    <w:rsid w:val="00290BF0"/>
    <w:rsid w:val="00290EB1"/>
    <w:rsid w:val="00291AF8"/>
    <w:rsid w:val="00292203"/>
    <w:rsid w:val="00292F0D"/>
    <w:rsid w:val="00293217"/>
    <w:rsid w:val="002933D8"/>
    <w:rsid w:val="002934C8"/>
    <w:rsid w:val="002937BB"/>
    <w:rsid w:val="002945E8"/>
    <w:rsid w:val="00295A6D"/>
    <w:rsid w:val="00295C41"/>
    <w:rsid w:val="002A056B"/>
    <w:rsid w:val="002A06D9"/>
    <w:rsid w:val="002A19D8"/>
    <w:rsid w:val="002A25A5"/>
    <w:rsid w:val="002A5A15"/>
    <w:rsid w:val="002A5F9D"/>
    <w:rsid w:val="002A6600"/>
    <w:rsid w:val="002A7CB0"/>
    <w:rsid w:val="002B0566"/>
    <w:rsid w:val="002B1B21"/>
    <w:rsid w:val="002B2279"/>
    <w:rsid w:val="002B248B"/>
    <w:rsid w:val="002B25BD"/>
    <w:rsid w:val="002B4D16"/>
    <w:rsid w:val="002B5EEF"/>
    <w:rsid w:val="002B6419"/>
    <w:rsid w:val="002B683B"/>
    <w:rsid w:val="002C0F6A"/>
    <w:rsid w:val="002C2C6D"/>
    <w:rsid w:val="002C336F"/>
    <w:rsid w:val="002C4624"/>
    <w:rsid w:val="002C5564"/>
    <w:rsid w:val="002D1787"/>
    <w:rsid w:val="002D17BA"/>
    <w:rsid w:val="002D1884"/>
    <w:rsid w:val="002D1DCE"/>
    <w:rsid w:val="002D2D13"/>
    <w:rsid w:val="002D3136"/>
    <w:rsid w:val="002D3732"/>
    <w:rsid w:val="002D3AB4"/>
    <w:rsid w:val="002D5756"/>
    <w:rsid w:val="002D5B23"/>
    <w:rsid w:val="002D678B"/>
    <w:rsid w:val="002D6EE2"/>
    <w:rsid w:val="002D744D"/>
    <w:rsid w:val="002E2316"/>
    <w:rsid w:val="002E24FF"/>
    <w:rsid w:val="002E2F7A"/>
    <w:rsid w:val="002E323C"/>
    <w:rsid w:val="002E3287"/>
    <w:rsid w:val="002E42F9"/>
    <w:rsid w:val="002E4A7D"/>
    <w:rsid w:val="002E6254"/>
    <w:rsid w:val="002E70E2"/>
    <w:rsid w:val="002E7B67"/>
    <w:rsid w:val="002F0EC8"/>
    <w:rsid w:val="002F319A"/>
    <w:rsid w:val="002F3444"/>
    <w:rsid w:val="002F3816"/>
    <w:rsid w:val="002F3A39"/>
    <w:rsid w:val="002F3B5B"/>
    <w:rsid w:val="002F49FF"/>
    <w:rsid w:val="002F5360"/>
    <w:rsid w:val="002F5505"/>
    <w:rsid w:val="002F5B74"/>
    <w:rsid w:val="002F67CA"/>
    <w:rsid w:val="002F6A18"/>
    <w:rsid w:val="00300071"/>
    <w:rsid w:val="003004DB"/>
    <w:rsid w:val="003019F9"/>
    <w:rsid w:val="00301A3E"/>
    <w:rsid w:val="00302298"/>
    <w:rsid w:val="00302467"/>
    <w:rsid w:val="00304493"/>
    <w:rsid w:val="00304F8D"/>
    <w:rsid w:val="00305A75"/>
    <w:rsid w:val="00306F5F"/>
    <w:rsid w:val="00307467"/>
    <w:rsid w:val="0031014A"/>
    <w:rsid w:val="0031035E"/>
    <w:rsid w:val="003103C7"/>
    <w:rsid w:val="00311A5F"/>
    <w:rsid w:val="00312322"/>
    <w:rsid w:val="003125FB"/>
    <w:rsid w:val="0031263A"/>
    <w:rsid w:val="00314488"/>
    <w:rsid w:val="003157DA"/>
    <w:rsid w:val="003161F6"/>
    <w:rsid w:val="00316548"/>
    <w:rsid w:val="00316A8F"/>
    <w:rsid w:val="003177AD"/>
    <w:rsid w:val="00317CD7"/>
    <w:rsid w:val="00320A46"/>
    <w:rsid w:val="003211EE"/>
    <w:rsid w:val="00322357"/>
    <w:rsid w:val="00322471"/>
    <w:rsid w:val="0032299A"/>
    <w:rsid w:val="0032306A"/>
    <w:rsid w:val="003230A7"/>
    <w:rsid w:val="003231E8"/>
    <w:rsid w:val="0032396E"/>
    <w:rsid w:val="00323A7B"/>
    <w:rsid w:val="003246E7"/>
    <w:rsid w:val="00325CEF"/>
    <w:rsid w:val="00326A5E"/>
    <w:rsid w:val="0032767F"/>
    <w:rsid w:val="00327A24"/>
    <w:rsid w:val="003305BE"/>
    <w:rsid w:val="00330CB5"/>
    <w:rsid w:val="00331710"/>
    <w:rsid w:val="00331C30"/>
    <w:rsid w:val="0033396C"/>
    <w:rsid w:val="00334309"/>
    <w:rsid w:val="003407ED"/>
    <w:rsid w:val="0034485F"/>
    <w:rsid w:val="00344CE3"/>
    <w:rsid w:val="003458EF"/>
    <w:rsid w:val="00345F5B"/>
    <w:rsid w:val="003474BD"/>
    <w:rsid w:val="00347C6A"/>
    <w:rsid w:val="0035026F"/>
    <w:rsid w:val="00350346"/>
    <w:rsid w:val="00350A17"/>
    <w:rsid w:val="00350B51"/>
    <w:rsid w:val="003541D5"/>
    <w:rsid w:val="0035640B"/>
    <w:rsid w:val="003568B0"/>
    <w:rsid w:val="00357EBE"/>
    <w:rsid w:val="00360D92"/>
    <w:rsid w:val="00363208"/>
    <w:rsid w:val="00363DB2"/>
    <w:rsid w:val="00364CDD"/>
    <w:rsid w:val="00367C53"/>
    <w:rsid w:val="0037021A"/>
    <w:rsid w:val="003709DC"/>
    <w:rsid w:val="00371EA8"/>
    <w:rsid w:val="00371ECB"/>
    <w:rsid w:val="00372921"/>
    <w:rsid w:val="003731AD"/>
    <w:rsid w:val="003745AE"/>
    <w:rsid w:val="003773C8"/>
    <w:rsid w:val="003774CB"/>
    <w:rsid w:val="00380161"/>
    <w:rsid w:val="00380869"/>
    <w:rsid w:val="003818DF"/>
    <w:rsid w:val="0038361F"/>
    <w:rsid w:val="00383CAC"/>
    <w:rsid w:val="00384B7A"/>
    <w:rsid w:val="0038695B"/>
    <w:rsid w:val="00386A49"/>
    <w:rsid w:val="00387038"/>
    <w:rsid w:val="00390084"/>
    <w:rsid w:val="00390293"/>
    <w:rsid w:val="0039144F"/>
    <w:rsid w:val="0039152E"/>
    <w:rsid w:val="003947CD"/>
    <w:rsid w:val="003959B2"/>
    <w:rsid w:val="0039622B"/>
    <w:rsid w:val="00396846"/>
    <w:rsid w:val="00396A30"/>
    <w:rsid w:val="00396E88"/>
    <w:rsid w:val="003A041B"/>
    <w:rsid w:val="003A0482"/>
    <w:rsid w:val="003A0A78"/>
    <w:rsid w:val="003A2146"/>
    <w:rsid w:val="003A2E7A"/>
    <w:rsid w:val="003A33BC"/>
    <w:rsid w:val="003A38AB"/>
    <w:rsid w:val="003A3F80"/>
    <w:rsid w:val="003A41DE"/>
    <w:rsid w:val="003A4654"/>
    <w:rsid w:val="003A5415"/>
    <w:rsid w:val="003A54C6"/>
    <w:rsid w:val="003A5D52"/>
    <w:rsid w:val="003A66DD"/>
    <w:rsid w:val="003A7805"/>
    <w:rsid w:val="003A78AC"/>
    <w:rsid w:val="003B3406"/>
    <w:rsid w:val="003B4C0C"/>
    <w:rsid w:val="003B5BB6"/>
    <w:rsid w:val="003B71A3"/>
    <w:rsid w:val="003B74AF"/>
    <w:rsid w:val="003C20A8"/>
    <w:rsid w:val="003C24FE"/>
    <w:rsid w:val="003C2B3F"/>
    <w:rsid w:val="003C2D41"/>
    <w:rsid w:val="003C2D5A"/>
    <w:rsid w:val="003C40E7"/>
    <w:rsid w:val="003C4199"/>
    <w:rsid w:val="003C4696"/>
    <w:rsid w:val="003C5CBB"/>
    <w:rsid w:val="003C5F5F"/>
    <w:rsid w:val="003D0084"/>
    <w:rsid w:val="003D1A44"/>
    <w:rsid w:val="003D1AD0"/>
    <w:rsid w:val="003D2371"/>
    <w:rsid w:val="003D2474"/>
    <w:rsid w:val="003D304B"/>
    <w:rsid w:val="003D3E6B"/>
    <w:rsid w:val="003D3F0A"/>
    <w:rsid w:val="003D4019"/>
    <w:rsid w:val="003D4BB7"/>
    <w:rsid w:val="003D616E"/>
    <w:rsid w:val="003D6367"/>
    <w:rsid w:val="003D67F7"/>
    <w:rsid w:val="003D6E20"/>
    <w:rsid w:val="003D727D"/>
    <w:rsid w:val="003E0CAF"/>
    <w:rsid w:val="003E12A1"/>
    <w:rsid w:val="003E1E76"/>
    <w:rsid w:val="003E2222"/>
    <w:rsid w:val="003E2CE6"/>
    <w:rsid w:val="003E2E16"/>
    <w:rsid w:val="003E399E"/>
    <w:rsid w:val="003E5149"/>
    <w:rsid w:val="003E60C3"/>
    <w:rsid w:val="003E6F53"/>
    <w:rsid w:val="003E75EE"/>
    <w:rsid w:val="003E75F5"/>
    <w:rsid w:val="003F0F8C"/>
    <w:rsid w:val="003F1119"/>
    <w:rsid w:val="003F13A8"/>
    <w:rsid w:val="003F3782"/>
    <w:rsid w:val="003F4DE7"/>
    <w:rsid w:val="003F68A9"/>
    <w:rsid w:val="003F7BAB"/>
    <w:rsid w:val="003F7BF9"/>
    <w:rsid w:val="004004B0"/>
    <w:rsid w:val="00400D8E"/>
    <w:rsid w:val="00401F4B"/>
    <w:rsid w:val="004035C1"/>
    <w:rsid w:val="004036D8"/>
    <w:rsid w:val="00404382"/>
    <w:rsid w:val="0040507B"/>
    <w:rsid w:val="0040564E"/>
    <w:rsid w:val="004059CF"/>
    <w:rsid w:val="00405A68"/>
    <w:rsid w:val="004075C5"/>
    <w:rsid w:val="004077B3"/>
    <w:rsid w:val="00407CCE"/>
    <w:rsid w:val="0041085C"/>
    <w:rsid w:val="00410AE9"/>
    <w:rsid w:val="004121E2"/>
    <w:rsid w:val="00412266"/>
    <w:rsid w:val="00413AEF"/>
    <w:rsid w:val="00413D59"/>
    <w:rsid w:val="00414AB6"/>
    <w:rsid w:val="00415107"/>
    <w:rsid w:val="00415961"/>
    <w:rsid w:val="00415F15"/>
    <w:rsid w:val="00416094"/>
    <w:rsid w:val="00416D85"/>
    <w:rsid w:val="00420500"/>
    <w:rsid w:val="00420695"/>
    <w:rsid w:val="004213C2"/>
    <w:rsid w:val="00421435"/>
    <w:rsid w:val="00423E4D"/>
    <w:rsid w:val="00424386"/>
    <w:rsid w:val="00424C51"/>
    <w:rsid w:val="00426ECD"/>
    <w:rsid w:val="00426EE8"/>
    <w:rsid w:val="00426F25"/>
    <w:rsid w:val="004302B3"/>
    <w:rsid w:val="00430D25"/>
    <w:rsid w:val="00430E4A"/>
    <w:rsid w:val="004327CF"/>
    <w:rsid w:val="00432A4A"/>
    <w:rsid w:val="00432FB9"/>
    <w:rsid w:val="00433CD0"/>
    <w:rsid w:val="004364DF"/>
    <w:rsid w:val="00437AA1"/>
    <w:rsid w:val="00441147"/>
    <w:rsid w:val="00441BFA"/>
    <w:rsid w:val="0044303F"/>
    <w:rsid w:val="00443258"/>
    <w:rsid w:val="004435B2"/>
    <w:rsid w:val="0044381E"/>
    <w:rsid w:val="00443DAF"/>
    <w:rsid w:val="00444E5E"/>
    <w:rsid w:val="004461CA"/>
    <w:rsid w:val="0044659D"/>
    <w:rsid w:val="0044692F"/>
    <w:rsid w:val="00446D5C"/>
    <w:rsid w:val="00450781"/>
    <w:rsid w:val="0045090B"/>
    <w:rsid w:val="00451DF6"/>
    <w:rsid w:val="004521F9"/>
    <w:rsid w:val="0045287B"/>
    <w:rsid w:val="0045287C"/>
    <w:rsid w:val="00453767"/>
    <w:rsid w:val="004556BF"/>
    <w:rsid w:val="004601CB"/>
    <w:rsid w:val="004610DA"/>
    <w:rsid w:val="00461836"/>
    <w:rsid w:val="004638C3"/>
    <w:rsid w:val="00464E10"/>
    <w:rsid w:val="00464E37"/>
    <w:rsid w:val="00465225"/>
    <w:rsid w:val="00465B38"/>
    <w:rsid w:val="00465D40"/>
    <w:rsid w:val="0046792A"/>
    <w:rsid w:val="00470269"/>
    <w:rsid w:val="00471AC2"/>
    <w:rsid w:val="00471F50"/>
    <w:rsid w:val="00475660"/>
    <w:rsid w:val="00475EF9"/>
    <w:rsid w:val="00476827"/>
    <w:rsid w:val="00477469"/>
    <w:rsid w:val="00477730"/>
    <w:rsid w:val="00480162"/>
    <w:rsid w:val="004803D9"/>
    <w:rsid w:val="0048264F"/>
    <w:rsid w:val="00483699"/>
    <w:rsid w:val="00484A30"/>
    <w:rsid w:val="00484D5B"/>
    <w:rsid w:val="00484FE6"/>
    <w:rsid w:val="004856BE"/>
    <w:rsid w:val="00485A05"/>
    <w:rsid w:val="00486C7B"/>
    <w:rsid w:val="004912ED"/>
    <w:rsid w:val="004919B9"/>
    <w:rsid w:val="004922E6"/>
    <w:rsid w:val="00492660"/>
    <w:rsid w:val="00493AAB"/>
    <w:rsid w:val="00494044"/>
    <w:rsid w:val="004947D6"/>
    <w:rsid w:val="00495509"/>
    <w:rsid w:val="00495CDF"/>
    <w:rsid w:val="00495D4F"/>
    <w:rsid w:val="00495F27"/>
    <w:rsid w:val="0049662F"/>
    <w:rsid w:val="0049773E"/>
    <w:rsid w:val="004A0C19"/>
    <w:rsid w:val="004A1173"/>
    <w:rsid w:val="004A155C"/>
    <w:rsid w:val="004A17C9"/>
    <w:rsid w:val="004A2B8C"/>
    <w:rsid w:val="004A3178"/>
    <w:rsid w:val="004A344A"/>
    <w:rsid w:val="004A40D4"/>
    <w:rsid w:val="004A440A"/>
    <w:rsid w:val="004A5191"/>
    <w:rsid w:val="004A58C1"/>
    <w:rsid w:val="004A5F29"/>
    <w:rsid w:val="004A658D"/>
    <w:rsid w:val="004A65E0"/>
    <w:rsid w:val="004A6ADE"/>
    <w:rsid w:val="004A7AE4"/>
    <w:rsid w:val="004B0764"/>
    <w:rsid w:val="004B2A3B"/>
    <w:rsid w:val="004B4438"/>
    <w:rsid w:val="004B4DC3"/>
    <w:rsid w:val="004B68B3"/>
    <w:rsid w:val="004C020D"/>
    <w:rsid w:val="004C04CB"/>
    <w:rsid w:val="004C1BC3"/>
    <w:rsid w:val="004C1D76"/>
    <w:rsid w:val="004C25C4"/>
    <w:rsid w:val="004C4456"/>
    <w:rsid w:val="004C59A4"/>
    <w:rsid w:val="004C63BE"/>
    <w:rsid w:val="004C6717"/>
    <w:rsid w:val="004C7BF5"/>
    <w:rsid w:val="004D28E9"/>
    <w:rsid w:val="004D2A06"/>
    <w:rsid w:val="004D2E7B"/>
    <w:rsid w:val="004D2F53"/>
    <w:rsid w:val="004D457A"/>
    <w:rsid w:val="004D54FB"/>
    <w:rsid w:val="004D5D51"/>
    <w:rsid w:val="004D62BB"/>
    <w:rsid w:val="004D6A09"/>
    <w:rsid w:val="004D79F4"/>
    <w:rsid w:val="004E1440"/>
    <w:rsid w:val="004E1A3A"/>
    <w:rsid w:val="004E23F7"/>
    <w:rsid w:val="004E5E4D"/>
    <w:rsid w:val="004E6263"/>
    <w:rsid w:val="004E631C"/>
    <w:rsid w:val="004E6A91"/>
    <w:rsid w:val="004F485F"/>
    <w:rsid w:val="004F57F4"/>
    <w:rsid w:val="004F798D"/>
    <w:rsid w:val="005006D7"/>
    <w:rsid w:val="00501FF8"/>
    <w:rsid w:val="005034B8"/>
    <w:rsid w:val="0050495F"/>
    <w:rsid w:val="00504D03"/>
    <w:rsid w:val="00506A2F"/>
    <w:rsid w:val="0051228D"/>
    <w:rsid w:val="00512E17"/>
    <w:rsid w:val="0051425D"/>
    <w:rsid w:val="00514290"/>
    <w:rsid w:val="005142EB"/>
    <w:rsid w:val="0051645C"/>
    <w:rsid w:val="0052179C"/>
    <w:rsid w:val="005219F0"/>
    <w:rsid w:val="00522F62"/>
    <w:rsid w:val="005233BB"/>
    <w:rsid w:val="005238EF"/>
    <w:rsid w:val="00526A71"/>
    <w:rsid w:val="00531E50"/>
    <w:rsid w:val="005321C5"/>
    <w:rsid w:val="005321CB"/>
    <w:rsid w:val="00533666"/>
    <w:rsid w:val="00536E73"/>
    <w:rsid w:val="00540A19"/>
    <w:rsid w:val="00540B2F"/>
    <w:rsid w:val="00540B77"/>
    <w:rsid w:val="00540D58"/>
    <w:rsid w:val="00541045"/>
    <w:rsid w:val="005410B6"/>
    <w:rsid w:val="00541A82"/>
    <w:rsid w:val="00542473"/>
    <w:rsid w:val="00542525"/>
    <w:rsid w:val="005427DB"/>
    <w:rsid w:val="00542E78"/>
    <w:rsid w:val="005433B2"/>
    <w:rsid w:val="0054395D"/>
    <w:rsid w:val="00543ABE"/>
    <w:rsid w:val="00544C87"/>
    <w:rsid w:val="0054563A"/>
    <w:rsid w:val="0054662B"/>
    <w:rsid w:val="00547346"/>
    <w:rsid w:val="00547E76"/>
    <w:rsid w:val="00550004"/>
    <w:rsid w:val="00550E35"/>
    <w:rsid w:val="00551D5D"/>
    <w:rsid w:val="00551F53"/>
    <w:rsid w:val="005534C1"/>
    <w:rsid w:val="00553C2A"/>
    <w:rsid w:val="00554370"/>
    <w:rsid w:val="00555D90"/>
    <w:rsid w:val="00556F1F"/>
    <w:rsid w:val="00560754"/>
    <w:rsid w:val="00560CE4"/>
    <w:rsid w:val="00561872"/>
    <w:rsid w:val="005618AF"/>
    <w:rsid w:val="005639A6"/>
    <w:rsid w:val="0056478D"/>
    <w:rsid w:val="0056494F"/>
    <w:rsid w:val="00564A96"/>
    <w:rsid w:val="005651A3"/>
    <w:rsid w:val="00566F41"/>
    <w:rsid w:val="00570DB4"/>
    <w:rsid w:val="00571906"/>
    <w:rsid w:val="00571A5C"/>
    <w:rsid w:val="00573FE7"/>
    <w:rsid w:val="00575DF8"/>
    <w:rsid w:val="00575F0A"/>
    <w:rsid w:val="0057624E"/>
    <w:rsid w:val="00576C73"/>
    <w:rsid w:val="005778DD"/>
    <w:rsid w:val="00577ABD"/>
    <w:rsid w:val="00577EDC"/>
    <w:rsid w:val="005804FC"/>
    <w:rsid w:val="00580DB4"/>
    <w:rsid w:val="00582975"/>
    <w:rsid w:val="00582AC0"/>
    <w:rsid w:val="00583071"/>
    <w:rsid w:val="0058327B"/>
    <w:rsid w:val="0058496E"/>
    <w:rsid w:val="00584B7B"/>
    <w:rsid w:val="00585C6B"/>
    <w:rsid w:val="0058786F"/>
    <w:rsid w:val="005900B2"/>
    <w:rsid w:val="0059115B"/>
    <w:rsid w:val="005915C9"/>
    <w:rsid w:val="0059258C"/>
    <w:rsid w:val="00593680"/>
    <w:rsid w:val="00593C80"/>
    <w:rsid w:val="0059604F"/>
    <w:rsid w:val="005A0AF6"/>
    <w:rsid w:val="005A3C4B"/>
    <w:rsid w:val="005A4398"/>
    <w:rsid w:val="005A5915"/>
    <w:rsid w:val="005A6141"/>
    <w:rsid w:val="005A661F"/>
    <w:rsid w:val="005B0777"/>
    <w:rsid w:val="005B0E1F"/>
    <w:rsid w:val="005B0E92"/>
    <w:rsid w:val="005B19DC"/>
    <w:rsid w:val="005B43E2"/>
    <w:rsid w:val="005C0D57"/>
    <w:rsid w:val="005C2940"/>
    <w:rsid w:val="005C2A0F"/>
    <w:rsid w:val="005C2A14"/>
    <w:rsid w:val="005C41D9"/>
    <w:rsid w:val="005C4660"/>
    <w:rsid w:val="005C4856"/>
    <w:rsid w:val="005C5267"/>
    <w:rsid w:val="005C56A4"/>
    <w:rsid w:val="005C607B"/>
    <w:rsid w:val="005C6210"/>
    <w:rsid w:val="005C6F4B"/>
    <w:rsid w:val="005C7DB7"/>
    <w:rsid w:val="005D081D"/>
    <w:rsid w:val="005D0900"/>
    <w:rsid w:val="005D1E53"/>
    <w:rsid w:val="005D2E71"/>
    <w:rsid w:val="005D462B"/>
    <w:rsid w:val="005D66AD"/>
    <w:rsid w:val="005D6CC5"/>
    <w:rsid w:val="005D6E77"/>
    <w:rsid w:val="005E02B3"/>
    <w:rsid w:val="005E0486"/>
    <w:rsid w:val="005E06E8"/>
    <w:rsid w:val="005E265A"/>
    <w:rsid w:val="005E40FA"/>
    <w:rsid w:val="005E5ED9"/>
    <w:rsid w:val="005E6641"/>
    <w:rsid w:val="005E67FC"/>
    <w:rsid w:val="005F0993"/>
    <w:rsid w:val="005F1004"/>
    <w:rsid w:val="005F10A7"/>
    <w:rsid w:val="005F1519"/>
    <w:rsid w:val="005F3713"/>
    <w:rsid w:val="005F3B70"/>
    <w:rsid w:val="005F41A5"/>
    <w:rsid w:val="005F4815"/>
    <w:rsid w:val="005F5D5D"/>
    <w:rsid w:val="005F63FE"/>
    <w:rsid w:val="005F74F8"/>
    <w:rsid w:val="005F7730"/>
    <w:rsid w:val="005F7CC8"/>
    <w:rsid w:val="006009A6"/>
    <w:rsid w:val="00600D1D"/>
    <w:rsid w:val="006013BE"/>
    <w:rsid w:val="00602DFC"/>
    <w:rsid w:val="00604862"/>
    <w:rsid w:val="006049EF"/>
    <w:rsid w:val="00606A11"/>
    <w:rsid w:val="00606F09"/>
    <w:rsid w:val="0061059B"/>
    <w:rsid w:val="0061089A"/>
    <w:rsid w:val="00610988"/>
    <w:rsid w:val="00611D93"/>
    <w:rsid w:val="00613A90"/>
    <w:rsid w:val="006145E0"/>
    <w:rsid w:val="00614AFC"/>
    <w:rsid w:val="00615B34"/>
    <w:rsid w:val="00615C98"/>
    <w:rsid w:val="00616150"/>
    <w:rsid w:val="006162B1"/>
    <w:rsid w:val="00616FBC"/>
    <w:rsid w:val="00620728"/>
    <w:rsid w:val="006209F1"/>
    <w:rsid w:val="00620C8C"/>
    <w:rsid w:val="00621ACF"/>
    <w:rsid w:val="00621B2C"/>
    <w:rsid w:val="00621E4C"/>
    <w:rsid w:val="00621FF3"/>
    <w:rsid w:val="00622205"/>
    <w:rsid w:val="00626D2F"/>
    <w:rsid w:val="006276B0"/>
    <w:rsid w:val="00627CA7"/>
    <w:rsid w:val="00630244"/>
    <w:rsid w:val="00631FED"/>
    <w:rsid w:val="006321FF"/>
    <w:rsid w:val="006332CF"/>
    <w:rsid w:val="00633558"/>
    <w:rsid w:val="006340AC"/>
    <w:rsid w:val="00634CB9"/>
    <w:rsid w:val="006351EE"/>
    <w:rsid w:val="00637ADF"/>
    <w:rsid w:val="006405EB"/>
    <w:rsid w:val="00642F67"/>
    <w:rsid w:val="006430C7"/>
    <w:rsid w:val="0064568B"/>
    <w:rsid w:val="00647297"/>
    <w:rsid w:val="0064732D"/>
    <w:rsid w:val="0065002A"/>
    <w:rsid w:val="00650B6D"/>
    <w:rsid w:val="006515F1"/>
    <w:rsid w:val="006520C9"/>
    <w:rsid w:val="006522B9"/>
    <w:rsid w:val="00652F5C"/>
    <w:rsid w:val="00653E38"/>
    <w:rsid w:val="00653E39"/>
    <w:rsid w:val="00655A96"/>
    <w:rsid w:val="00657BA3"/>
    <w:rsid w:val="00660479"/>
    <w:rsid w:val="00661588"/>
    <w:rsid w:val="006633A4"/>
    <w:rsid w:val="006634B1"/>
    <w:rsid w:val="00664263"/>
    <w:rsid w:val="00665461"/>
    <w:rsid w:val="00666894"/>
    <w:rsid w:val="0067047B"/>
    <w:rsid w:val="00670C68"/>
    <w:rsid w:val="00671BD0"/>
    <w:rsid w:val="00672DBF"/>
    <w:rsid w:val="0067472C"/>
    <w:rsid w:val="00674A0D"/>
    <w:rsid w:val="00674C41"/>
    <w:rsid w:val="00676F72"/>
    <w:rsid w:val="006775AB"/>
    <w:rsid w:val="00681B36"/>
    <w:rsid w:val="0068224A"/>
    <w:rsid w:val="00682363"/>
    <w:rsid w:val="0068477C"/>
    <w:rsid w:val="00684F29"/>
    <w:rsid w:val="00685EAE"/>
    <w:rsid w:val="00690F53"/>
    <w:rsid w:val="0069164A"/>
    <w:rsid w:val="00691F8A"/>
    <w:rsid w:val="00691F9D"/>
    <w:rsid w:val="00692290"/>
    <w:rsid w:val="006925C4"/>
    <w:rsid w:val="00692A02"/>
    <w:rsid w:val="00693385"/>
    <w:rsid w:val="006933A5"/>
    <w:rsid w:val="00693B51"/>
    <w:rsid w:val="006942C0"/>
    <w:rsid w:val="006942EB"/>
    <w:rsid w:val="006944E4"/>
    <w:rsid w:val="00694A6A"/>
    <w:rsid w:val="00694CF6"/>
    <w:rsid w:val="00696326"/>
    <w:rsid w:val="006965F7"/>
    <w:rsid w:val="00697B92"/>
    <w:rsid w:val="006A036C"/>
    <w:rsid w:val="006A0481"/>
    <w:rsid w:val="006A0BFC"/>
    <w:rsid w:val="006A0E45"/>
    <w:rsid w:val="006A1210"/>
    <w:rsid w:val="006A22D3"/>
    <w:rsid w:val="006A2A52"/>
    <w:rsid w:val="006A4471"/>
    <w:rsid w:val="006A4971"/>
    <w:rsid w:val="006A4BBC"/>
    <w:rsid w:val="006A5769"/>
    <w:rsid w:val="006A689B"/>
    <w:rsid w:val="006A758F"/>
    <w:rsid w:val="006A7E59"/>
    <w:rsid w:val="006A7E94"/>
    <w:rsid w:val="006B0589"/>
    <w:rsid w:val="006B0979"/>
    <w:rsid w:val="006B099C"/>
    <w:rsid w:val="006B1939"/>
    <w:rsid w:val="006B2212"/>
    <w:rsid w:val="006B24E5"/>
    <w:rsid w:val="006B3AA7"/>
    <w:rsid w:val="006B6E7A"/>
    <w:rsid w:val="006B7678"/>
    <w:rsid w:val="006C0A33"/>
    <w:rsid w:val="006C11B1"/>
    <w:rsid w:val="006C16AD"/>
    <w:rsid w:val="006C1AE0"/>
    <w:rsid w:val="006C55CF"/>
    <w:rsid w:val="006C5C3C"/>
    <w:rsid w:val="006C5D98"/>
    <w:rsid w:val="006C6075"/>
    <w:rsid w:val="006C6171"/>
    <w:rsid w:val="006C6804"/>
    <w:rsid w:val="006C73AB"/>
    <w:rsid w:val="006D04DA"/>
    <w:rsid w:val="006D053D"/>
    <w:rsid w:val="006D0C98"/>
    <w:rsid w:val="006D11AE"/>
    <w:rsid w:val="006D2ED0"/>
    <w:rsid w:val="006D34FB"/>
    <w:rsid w:val="006D3D70"/>
    <w:rsid w:val="006D436E"/>
    <w:rsid w:val="006D45D1"/>
    <w:rsid w:val="006D62E6"/>
    <w:rsid w:val="006D64BA"/>
    <w:rsid w:val="006D7114"/>
    <w:rsid w:val="006D763A"/>
    <w:rsid w:val="006E12E5"/>
    <w:rsid w:val="006E24EF"/>
    <w:rsid w:val="006E5437"/>
    <w:rsid w:val="006E5675"/>
    <w:rsid w:val="006E62C0"/>
    <w:rsid w:val="006E6674"/>
    <w:rsid w:val="006E6DD6"/>
    <w:rsid w:val="006E71E1"/>
    <w:rsid w:val="006E7A13"/>
    <w:rsid w:val="006E7AE0"/>
    <w:rsid w:val="006E7E8C"/>
    <w:rsid w:val="006F01D1"/>
    <w:rsid w:val="006F1955"/>
    <w:rsid w:val="006F2782"/>
    <w:rsid w:val="006F3074"/>
    <w:rsid w:val="006F312F"/>
    <w:rsid w:val="006F333B"/>
    <w:rsid w:val="006F4363"/>
    <w:rsid w:val="006F555A"/>
    <w:rsid w:val="006F7B48"/>
    <w:rsid w:val="00701708"/>
    <w:rsid w:val="00702E7C"/>
    <w:rsid w:val="007035C8"/>
    <w:rsid w:val="00703DCE"/>
    <w:rsid w:val="00704B9F"/>
    <w:rsid w:val="00704D63"/>
    <w:rsid w:val="007058E0"/>
    <w:rsid w:val="007102AB"/>
    <w:rsid w:val="007114D5"/>
    <w:rsid w:val="00711C7D"/>
    <w:rsid w:val="00715677"/>
    <w:rsid w:val="0071702B"/>
    <w:rsid w:val="0071761E"/>
    <w:rsid w:val="0072233E"/>
    <w:rsid w:val="00722DCF"/>
    <w:rsid w:val="0072344A"/>
    <w:rsid w:val="00723B25"/>
    <w:rsid w:val="00723E0B"/>
    <w:rsid w:val="0072402C"/>
    <w:rsid w:val="00724264"/>
    <w:rsid w:val="007248E2"/>
    <w:rsid w:val="00725520"/>
    <w:rsid w:val="00725DAB"/>
    <w:rsid w:val="00726215"/>
    <w:rsid w:val="00726830"/>
    <w:rsid w:val="00726ED7"/>
    <w:rsid w:val="00727F7F"/>
    <w:rsid w:val="007306BE"/>
    <w:rsid w:val="0073234B"/>
    <w:rsid w:val="007334B0"/>
    <w:rsid w:val="007338FA"/>
    <w:rsid w:val="00733AC4"/>
    <w:rsid w:val="00734252"/>
    <w:rsid w:val="0073611B"/>
    <w:rsid w:val="007367F2"/>
    <w:rsid w:val="00740AB2"/>
    <w:rsid w:val="00741BF4"/>
    <w:rsid w:val="007431C8"/>
    <w:rsid w:val="00744CFD"/>
    <w:rsid w:val="0074520F"/>
    <w:rsid w:val="007455B2"/>
    <w:rsid w:val="0074691B"/>
    <w:rsid w:val="00750E33"/>
    <w:rsid w:val="007513EB"/>
    <w:rsid w:val="00754145"/>
    <w:rsid w:val="00755602"/>
    <w:rsid w:val="007564A9"/>
    <w:rsid w:val="00756575"/>
    <w:rsid w:val="00756655"/>
    <w:rsid w:val="00760A94"/>
    <w:rsid w:val="00761D9E"/>
    <w:rsid w:val="00762670"/>
    <w:rsid w:val="00762A44"/>
    <w:rsid w:val="0076374F"/>
    <w:rsid w:val="00764121"/>
    <w:rsid w:val="007641DA"/>
    <w:rsid w:val="0076488B"/>
    <w:rsid w:val="00765A93"/>
    <w:rsid w:val="00765E94"/>
    <w:rsid w:val="00766B8C"/>
    <w:rsid w:val="00766EC8"/>
    <w:rsid w:val="00767780"/>
    <w:rsid w:val="00771085"/>
    <w:rsid w:val="00772371"/>
    <w:rsid w:val="00772D9D"/>
    <w:rsid w:val="0077324A"/>
    <w:rsid w:val="00773B64"/>
    <w:rsid w:val="007825B8"/>
    <w:rsid w:val="00783D5F"/>
    <w:rsid w:val="0078599E"/>
    <w:rsid w:val="0078653D"/>
    <w:rsid w:val="007867C5"/>
    <w:rsid w:val="00787A5C"/>
    <w:rsid w:val="00790BA6"/>
    <w:rsid w:val="007923F1"/>
    <w:rsid w:val="00792EB2"/>
    <w:rsid w:val="00793A6F"/>
    <w:rsid w:val="00793DD1"/>
    <w:rsid w:val="00794374"/>
    <w:rsid w:val="0079481E"/>
    <w:rsid w:val="00794C2B"/>
    <w:rsid w:val="0079546D"/>
    <w:rsid w:val="00796665"/>
    <w:rsid w:val="00796AA2"/>
    <w:rsid w:val="00797C8A"/>
    <w:rsid w:val="007A0AAD"/>
    <w:rsid w:val="007A2047"/>
    <w:rsid w:val="007A29E5"/>
    <w:rsid w:val="007A6070"/>
    <w:rsid w:val="007A6BF9"/>
    <w:rsid w:val="007A6E3C"/>
    <w:rsid w:val="007A71CC"/>
    <w:rsid w:val="007A7A84"/>
    <w:rsid w:val="007A7EF9"/>
    <w:rsid w:val="007B11AB"/>
    <w:rsid w:val="007B275C"/>
    <w:rsid w:val="007B3A74"/>
    <w:rsid w:val="007B3AEC"/>
    <w:rsid w:val="007B3D1E"/>
    <w:rsid w:val="007B5B3E"/>
    <w:rsid w:val="007B6099"/>
    <w:rsid w:val="007B6777"/>
    <w:rsid w:val="007B6893"/>
    <w:rsid w:val="007B6AE2"/>
    <w:rsid w:val="007B75F4"/>
    <w:rsid w:val="007C04AB"/>
    <w:rsid w:val="007C077B"/>
    <w:rsid w:val="007C081B"/>
    <w:rsid w:val="007C12BB"/>
    <w:rsid w:val="007C2D2C"/>
    <w:rsid w:val="007C363F"/>
    <w:rsid w:val="007C3DC0"/>
    <w:rsid w:val="007C4978"/>
    <w:rsid w:val="007C4E26"/>
    <w:rsid w:val="007C58AC"/>
    <w:rsid w:val="007C61D7"/>
    <w:rsid w:val="007C735C"/>
    <w:rsid w:val="007D022F"/>
    <w:rsid w:val="007D0260"/>
    <w:rsid w:val="007D08CE"/>
    <w:rsid w:val="007D0C68"/>
    <w:rsid w:val="007D13D3"/>
    <w:rsid w:val="007D17BA"/>
    <w:rsid w:val="007D1814"/>
    <w:rsid w:val="007D2014"/>
    <w:rsid w:val="007D4941"/>
    <w:rsid w:val="007D56A1"/>
    <w:rsid w:val="007D650B"/>
    <w:rsid w:val="007D6A15"/>
    <w:rsid w:val="007D6F50"/>
    <w:rsid w:val="007D7F45"/>
    <w:rsid w:val="007E0111"/>
    <w:rsid w:val="007E04EC"/>
    <w:rsid w:val="007E05C8"/>
    <w:rsid w:val="007E0897"/>
    <w:rsid w:val="007E08AB"/>
    <w:rsid w:val="007E0D37"/>
    <w:rsid w:val="007E16A7"/>
    <w:rsid w:val="007E23D3"/>
    <w:rsid w:val="007E26A5"/>
    <w:rsid w:val="007E2B99"/>
    <w:rsid w:val="007E36F0"/>
    <w:rsid w:val="007E441E"/>
    <w:rsid w:val="007E45DE"/>
    <w:rsid w:val="007E6463"/>
    <w:rsid w:val="007F15FC"/>
    <w:rsid w:val="007F2F0E"/>
    <w:rsid w:val="007F36FC"/>
    <w:rsid w:val="007F6BE7"/>
    <w:rsid w:val="007F6C66"/>
    <w:rsid w:val="007F7F8E"/>
    <w:rsid w:val="008001F8"/>
    <w:rsid w:val="00801001"/>
    <w:rsid w:val="008039C6"/>
    <w:rsid w:val="00804453"/>
    <w:rsid w:val="0080584D"/>
    <w:rsid w:val="00806034"/>
    <w:rsid w:val="008061A9"/>
    <w:rsid w:val="00806B59"/>
    <w:rsid w:val="00810E99"/>
    <w:rsid w:val="00811E44"/>
    <w:rsid w:val="00811FBB"/>
    <w:rsid w:val="00813A38"/>
    <w:rsid w:val="00814B73"/>
    <w:rsid w:val="00815470"/>
    <w:rsid w:val="00815500"/>
    <w:rsid w:val="00820670"/>
    <w:rsid w:val="0082107D"/>
    <w:rsid w:val="00822E50"/>
    <w:rsid w:val="008232F3"/>
    <w:rsid w:val="00824935"/>
    <w:rsid w:val="008251D3"/>
    <w:rsid w:val="00825E0D"/>
    <w:rsid w:val="00826D3F"/>
    <w:rsid w:val="00830087"/>
    <w:rsid w:val="0083384E"/>
    <w:rsid w:val="00833FD2"/>
    <w:rsid w:val="00834168"/>
    <w:rsid w:val="00834D90"/>
    <w:rsid w:val="00836231"/>
    <w:rsid w:val="00836F8F"/>
    <w:rsid w:val="00837209"/>
    <w:rsid w:val="0083736D"/>
    <w:rsid w:val="008373E5"/>
    <w:rsid w:val="00837FCA"/>
    <w:rsid w:val="008414CF"/>
    <w:rsid w:val="00841B88"/>
    <w:rsid w:val="00841C6C"/>
    <w:rsid w:val="008433E5"/>
    <w:rsid w:val="00844603"/>
    <w:rsid w:val="0084471B"/>
    <w:rsid w:val="00844B51"/>
    <w:rsid w:val="00846385"/>
    <w:rsid w:val="00846CDF"/>
    <w:rsid w:val="0084723A"/>
    <w:rsid w:val="0084750D"/>
    <w:rsid w:val="00847CDF"/>
    <w:rsid w:val="0085004B"/>
    <w:rsid w:val="008505A1"/>
    <w:rsid w:val="008507D6"/>
    <w:rsid w:val="00853813"/>
    <w:rsid w:val="00853E76"/>
    <w:rsid w:val="00853F64"/>
    <w:rsid w:val="00855C89"/>
    <w:rsid w:val="00856672"/>
    <w:rsid w:val="008568A4"/>
    <w:rsid w:val="0085692F"/>
    <w:rsid w:val="00857B89"/>
    <w:rsid w:val="0086045D"/>
    <w:rsid w:val="00861644"/>
    <w:rsid w:val="00861D09"/>
    <w:rsid w:val="00862FB4"/>
    <w:rsid w:val="00863B3A"/>
    <w:rsid w:val="008640B0"/>
    <w:rsid w:val="008647C1"/>
    <w:rsid w:val="00864BE4"/>
    <w:rsid w:val="00864E94"/>
    <w:rsid w:val="0086526D"/>
    <w:rsid w:val="00865486"/>
    <w:rsid w:val="00866688"/>
    <w:rsid w:val="00867412"/>
    <w:rsid w:val="00867938"/>
    <w:rsid w:val="00867A30"/>
    <w:rsid w:val="00870683"/>
    <w:rsid w:val="00870BFA"/>
    <w:rsid w:val="0087171B"/>
    <w:rsid w:val="008739A1"/>
    <w:rsid w:val="00880815"/>
    <w:rsid w:val="008827F1"/>
    <w:rsid w:val="00882826"/>
    <w:rsid w:val="00884C04"/>
    <w:rsid w:val="00885494"/>
    <w:rsid w:val="008877C8"/>
    <w:rsid w:val="00891B96"/>
    <w:rsid w:val="00891BBA"/>
    <w:rsid w:val="008933F1"/>
    <w:rsid w:val="00894994"/>
    <w:rsid w:val="00896028"/>
    <w:rsid w:val="0089621F"/>
    <w:rsid w:val="00896375"/>
    <w:rsid w:val="00897E30"/>
    <w:rsid w:val="008A05D6"/>
    <w:rsid w:val="008A0693"/>
    <w:rsid w:val="008A07D8"/>
    <w:rsid w:val="008A3001"/>
    <w:rsid w:val="008A4FD3"/>
    <w:rsid w:val="008A532E"/>
    <w:rsid w:val="008A5476"/>
    <w:rsid w:val="008A5581"/>
    <w:rsid w:val="008A74AF"/>
    <w:rsid w:val="008B1FFB"/>
    <w:rsid w:val="008B2642"/>
    <w:rsid w:val="008B29A5"/>
    <w:rsid w:val="008B4918"/>
    <w:rsid w:val="008B4A70"/>
    <w:rsid w:val="008B4AE9"/>
    <w:rsid w:val="008B6088"/>
    <w:rsid w:val="008B7552"/>
    <w:rsid w:val="008B7FD5"/>
    <w:rsid w:val="008C1449"/>
    <w:rsid w:val="008C15D5"/>
    <w:rsid w:val="008C5EB2"/>
    <w:rsid w:val="008C7CB9"/>
    <w:rsid w:val="008D0156"/>
    <w:rsid w:val="008D0B4A"/>
    <w:rsid w:val="008D1225"/>
    <w:rsid w:val="008D23DF"/>
    <w:rsid w:val="008D29F2"/>
    <w:rsid w:val="008D329B"/>
    <w:rsid w:val="008D579F"/>
    <w:rsid w:val="008D5BE6"/>
    <w:rsid w:val="008D68CB"/>
    <w:rsid w:val="008E1EA2"/>
    <w:rsid w:val="008E1F64"/>
    <w:rsid w:val="008E2E1D"/>
    <w:rsid w:val="008E4430"/>
    <w:rsid w:val="008E6C1F"/>
    <w:rsid w:val="008F0B0A"/>
    <w:rsid w:val="008F1339"/>
    <w:rsid w:val="008F148D"/>
    <w:rsid w:val="008F1AE6"/>
    <w:rsid w:val="008F2A6E"/>
    <w:rsid w:val="008F32D4"/>
    <w:rsid w:val="008F372E"/>
    <w:rsid w:val="008F3EE0"/>
    <w:rsid w:val="008F421C"/>
    <w:rsid w:val="008F4521"/>
    <w:rsid w:val="008F4A43"/>
    <w:rsid w:val="008F5057"/>
    <w:rsid w:val="008F6FEF"/>
    <w:rsid w:val="008F712A"/>
    <w:rsid w:val="008F7334"/>
    <w:rsid w:val="009000BF"/>
    <w:rsid w:val="00901A45"/>
    <w:rsid w:val="00901EF6"/>
    <w:rsid w:val="00902559"/>
    <w:rsid w:val="0090256A"/>
    <w:rsid w:val="009032AA"/>
    <w:rsid w:val="00903FC0"/>
    <w:rsid w:val="009061DB"/>
    <w:rsid w:val="00906599"/>
    <w:rsid w:val="009065BF"/>
    <w:rsid w:val="00907FDF"/>
    <w:rsid w:val="00911C83"/>
    <w:rsid w:val="00911DF2"/>
    <w:rsid w:val="00914E57"/>
    <w:rsid w:val="00916F87"/>
    <w:rsid w:val="00920014"/>
    <w:rsid w:val="009217B5"/>
    <w:rsid w:val="00921932"/>
    <w:rsid w:val="0092203C"/>
    <w:rsid w:val="009223EE"/>
    <w:rsid w:val="009226BB"/>
    <w:rsid w:val="0092283B"/>
    <w:rsid w:val="009235E1"/>
    <w:rsid w:val="009241D5"/>
    <w:rsid w:val="00925452"/>
    <w:rsid w:val="00926E90"/>
    <w:rsid w:val="009270FA"/>
    <w:rsid w:val="00927226"/>
    <w:rsid w:val="00930139"/>
    <w:rsid w:val="009305B0"/>
    <w:rsid w:val="00930E4B"/>
    <w:rsid w:val="00933BDA"/>
    <w:rsid w:val="00933EBE"/>
    <w:rsid w:val="00935704"/>
    <w:rsid w:val="00935F1F"/>
    <w:rsid w:val="00936814"/>
    <w:rsid w:val="00937697"/>
    <w:rsid w:val="009405C3"/>
    <w:rsid w:val="00940C7E"/>
    <w:rsid w:val="009410BC"/>
    <w:rsid w:val="00941250"/>
    <w:rsid w:val="0094131D"/>
    <w:rsid w:val="009429DF"/>
    <w:rsid w:val="00942EAB"/>
    <w:rsid w:val="009431E9"/>
    <w:rsid w:val="0094370A"/>
    <w:rsid w:val="00943C66"/>
    <w:rsid w:val="00945208"/>
    <w:rsid w:val="0094599D"/>
    <w:rsid w:val="00946709"/>
    <w:rsid w:val="009475F6"/>
    <w:rsid w:val="0094766F"/>
    <w:rsid w:val="009516E9"/>
    <w:rsid w:val="00951D39"/>
    <w:rsid w:val="009521B0"/>
    <w:rsid w:val="00953426"/>
    <w:rsid w:val="00955E6C"/>
    <w:rsid w:val="00957C97"/>
    <w:rsid w:val="009614CF"/>
    <w:rsid w:val="0096180E"/>
    <w:rsid w:val="00961E57"/>
    <w:rsid w:val="00963325"/>
    <w:rsid w:val="00963776"/>
    <w:rsid w:val="00963877"/>
    <w:rsid w:val="009638E5"/>
    <w:rsid w:val="00963F3B"/>
    <w:rsid w:val="00964C33"/>
    <w:rsid w:val="00966CD7"/>
    <w:rsid w:val="00967219"/>
    <w:rsid w:val="0096783E"/>
    <w:rsid w:val="009727B8"/>
    <w:rsid w:val="00972A38"/>
    <w:rsid w:val="0097570D"/>
    <w:rsid w:val="00975AA7"/>
    <w:rsid w:val="0097675B"/>
    <w:rsid w:val="009805FC"/>
    <w:rsid w:val="0098084E"/>
    <w:rsid w:val="009819C4"/>
    <w:rsid w:val="0098307B"/>
    <w:rsid w:val="00983916"/>
    <w:rsid w:val="00983991"/>
    <w:rsid w:val="00983D73"/>
    <w:rsid w:val="00985314"/>
    <w:rsid w:val="00985631"/>
    <w:rsid w:val="009857B4"/>
    <w:rsid w:val="0099136D"/>
    <w:rsid w:val="009919C6"/>
    <w:rsid w:val="00991E5C"/>
    <w:rsid w:val="00992ED5"/>
    <w:rsid w:val="0099357D"/>
    <w:rsid w:val="00993911"/>
    <w:rsid w:val="00993F42"/>
    <w:rsid w:val="00994EE2"/>
    <w:rsid w:val="009950E9"/>
    <w:rsid w:val="00995FFD"/>
    <w:rsid w:val="009962D3"/>
    <w:rsid w:val="00996D3D"/>
    <w:rsid w:val="00997DE5"/>
    <w:rsid w:val="009A0426"/>
    <w:rsid w:val="009A12BF"/>
    <w:rsid w:val="009A1760"/>
    <w:rsid w:val="009A218C"/>
    <w:rsid w:val="009A3740"/>
    <w:rsid w:val="009A3FF4"/>
    <w:rsid w:val="009A609B"/>
    <w:rsid w:val="009B19E4"/>
    <w:rsid w:val="009B1BD4"/>
    <w:rsid w:val="009B31DC"/>
    <w:rsid w:val="009B329E"/>
    <w:rsid w:val="009B3F4D"/>
    <w:rsid w:val="009B4410"/>
    <w:rsid w:val="009B4ABD"/>
    <w:rsid w:val="009B5DEF"/>
    <w:rsid w:val="009B6006"/>
    <w:rsid w:val="009B723B"/>
    <w:rsid w:val="009B776B"/>
    <w:rsid w:val="009C248A"/>
    <w:rsid w:val="009C5D30"/>
    <w:rsid w:val="009C61CC"/>
    <w:rsid w:val="009C643E"/>
    <w:rsid w:val="009C673E"/>
    <w:rsid w:val="009C69E6"/>
    <w:rsid w:val="009C6FCE"/>
    <w:rsid w:val="009D045D"/>
    <w:rsid w:val="009D12DD"/>
    <w:rsid w:val="009D1737"/>
    <w:rsid w:val="009D17B0"/>
    <w:rsid w:val="009D3967"/>
    <w:rsid w:val="009D3CBF"/>
    <w:rsid w:val="009D4091"/>
    <w:rsid w:val="009D4106"/>
    <w:rsid w:val="009D4303"/>
    <w:rsid w:val="009D46DC"/>
    <w:rsid w:val="009D4806"/>
    <w:rsid w:val="009D5058"/>
    <w:rsid w:val="009D65A4"/>
    <w:rsid w:val="009D7499"/>
    <w:rsid w:val="009E008D"/>
    <w:rsid w:val="009E11CA"/>
    <w:rsid w:val="009E1910"/>
    <w:rsid w:val="009E3856"/>
    <w:rsid w:val="009E4903"/>
    <w:rsid w:val="009E6A14"/>
    <w:rsid w:val="009E6C1F"/>
    <w:rsid w:val="009E7BDB"/>
    <w:rsid w:val="009F07C4"/>
    <w:rsid w:val="009F3AF3"/>
    <w:rsid w:val="009F4926"/>
    <w:rsid w:val="009F749C"/>
    <w:rsid w:val="009F74B1"/>
    <w:rsid w:val="00A00192"/>
    <w:rsid w:val="00A00827"/>
    <w:rsid w:val="00A01F08"/>
    <w:rsid w:val="00A06A4B"/>
    <w:rsid w:val="00A1023A"/>
    <w:rsid w:val="00A10603"/>
    <w:rsid w:val="00A10DED"/>
    <w:rsid w:val="00A1173A"/>
    <w:rsid w:val="00A12390"/>
    <w:rsid w:val="00A12F71"/>
    <w:rsid w:val="00A1367A"/>
    <w:rsid w:val="00A13C41"/>
    <w:rsid w:val="00A14797"/>
    <w:rsid w:val="00A14D91"/>
    <w:rsid w:val="00A16170"/>
    <w:rsid w:val="00A17838"/>
    <w:rsid w:val="00A17862"/>
    <w:rsid w:val="00A206AB"/>
    <w:rsid w:val="00A207C6"/>
    <w:rsid w:val="00A2095A"/>
    <w:rsid w:val="00A21153"/>
    <w:rsid w:val="00A21DD4"/>
    <w:rsid w:val="00A22AA1"/>
    <w:rsid w:val="00A247FD"/>
    <w:rsid w:val="00A33DF1"/>
    <w:rsid w:val="00A35275"/>
    <w:rsid w:val="00A36210"/>
    <w:rsid w:val="00A37012"/>
    <w:rsid w:val="00A4020E"/>
    <w:rsid w:val="00A40D61"/>
    <w:rsid w:val="00A4107C"/>
    <w:rsid w:val="00A417A6"/>
    <w:rsid w:val="00A4241D"/>
    <w:rsid w:val="00A4277D"/>
    <w:rsid w:val="00A42BA9"/>
    <w:rsid w:val="00A448C4"/>
    <w:rsid w:val="00A4539E"/>
    <w:rsid w:val="00A475BF"/>
    <w:rsid w:val="00A50EEE"/>
    <w:rsid w:val="00A52A45"/>
    <w:rsid w:val="00A53DC3"/>
    <w:rsid w:val="00A55556"/>
    <w:rsid w:val="00A56751"/>
    <w:rsid w:val="00A57F81"/>
    <w:rsid w:val="00A60E22"/>
    <w:rsid w:val="00A61117"/>
    <w:rsid w:val="00A61CAB"/>
    <w:rsid w:val="00A62C7F"/>
    <w:rsid w:val="00A640A1"/>
    <w:rsid w:val="00A64B18"/>
    <w:rsid w:val="00A64B92"/>
    <w:rsid w:val="00A658DF"/>
    <w:rsid w:val="00A67C19"/>
    <w:rsid w:val="00A70454"/>
    <w:rsid w:val="00A72B89"/>
    <w:rsid w:val="00A73EEB"/>
    <w:rsid w:val="00A74285"/>
    <w:rsid w:val="00A7488B"/>
    <w:rsid w:val="00A7543C"/>
    <w:rsid w:val="00A75878"/>
    <w:rsid w:val="00A75AEE"/>
    <w:rsid w:val="00A77BE1"/>
    <w:rsid w:val="00A81220"/>
    <w:rsid w:val="00A81FA9"/>
    <w:rsid w:val="00A82695"/>
    <w:rsid w:val="00A83212"/>
    <w:rsid w:val="00A837B0"/>
    <w:rsid w:val="00A8403F"/>
    <w:rsid w:val="00A8462A"/>
    <w:rsid w:val="00A85EDB"/>
    <w:rsid w:val="00A87C50"/>
    <w:rsid w:val="00A9105B"/>
    <w:rsid w:val="00A91450"/>
    <w:rsid w:val="00A914CF"/>
    <w:rsid w:val="00A92E36"/>
    <w:rsid w:val="00A93FBD"/>
    <w:rsid w:val="00A94B4D"/>
    <w:rsid w:val="00A94E2F"/>
    <w:rsid w:val="00A96304"/>
    <w:rsid w:val="00A96601"/>
    <w:rsid w:val="00A968DF"/>
    <w:rsid w:val="00A9772C"/>
    <w:rsid w:val="00AA1F8F"/>
    <w:rsid w:val="00AA3D6C"/>
    <w:rsid w:val="00AA3E35"/>
    <w:rsid w:val="00AA47C6"/>
    <w:rsid w:val="00AA4EC0"/>
    <w:rsid w:val="00AA5E36"/>
    <w:rsid w:val="00AA6144"/>
    <w:rsid w:val="00AA7CD4"/>
    <w:rsid w:val="00AB1AEA"/>
    <w:rsid w:val="00AB42EE"/>
    <w:rsid w:val="00AB5C9E"/>
    <w:rsid w:val="00AB6E5E"/>
    <w:rsid w:val="00AB7519"/>
    <w:rsid w:val="00AB791E"/>
    <w:rsid w:val="00AB7ADE"/>
    <w:rsid w:val="00AC1B71"/>
    <w:rsid w:val="00AC1C5D"/>
    <w:rsid w:val="00AC38B5"/>
    <w:rsid w:val="00AC4123"/>
    <w:rsid w:val="00AC5CE1"/>
    <w:rsid w:val="00AC5D3D"/>
    <w:rsid w:val="00AC5F52"/>
    <w:rsid w:val="00AC69BD"/>
    <w:rsid w:val="00AC6A4D"/>
    <w:rsid w:val="00AC72EF"/>
    <w:rsid w:val="00AD0B85"/>
    <w:rsid w:val="00AD1A2D"/>
    <w:rsid w:val="00AD1FE7"/>
    <w:rsid w:val="00AD209E"/>
    <w:rsid w:val="00AD2AE8"/>
    <w:rsid w:val="00AD3341"/>
    <w:rsid w:val="00AD60D1"/>
    <w:rsid w:val="00AD68D9"/>
    <w:rsid w:val="00AD7C6B"/>
    <w:rsid w:val="00AE0616"/>
    <w:rsid w:val="00AE1082"/>
    <w:rsid w:val="00AE15F6"/>
    <w:rsid w:val="00AE20C4"/>
    <w:rsid w:val="00AE4201"/>
    <w:rsid w:val="00AE66B9"/>
    <w:rsid w:val="00AE7055"/>
    <w:rsid w:val="00AE718F"/>
    <w:rsid w:val="00AE7D2E"/>
    <w:rsid w:val="00AF2BA4"/>
    <w:rsid w:val="00AF3436"/>
    <w:rsid w:val="00AF37A8"/>
    <w:rsid w:val="00AF4715"/>
    <w:rsid w:val="00AF670C"/>
    <w:rsid w:val="00AF6FD3"/>
    <w:rsid w:val="00B01530"/>
    <w:rsid w:val="00B02880"/>
    <w:rsid w:val="00B06408"/>
    <w:rsid w:val="00B06449"/>
    <w:rsid w:val="00B0702C"/>
    <w:rsid w:val="00B10C8F"/>
    <w:rsid w:val="00B12934"/>
    <w:rsid w:val="00B13504"/>
    <w:rsid w:val="00B138EC"/>
    <w:rsid w:val="00B13904"/>
    <w:rsid w:val="00B13CA5"/>
    <w:rsid w:val="00B15A99"/>
    <w:rsid w:val="00B164A4"/>
    <w:rsid w:val="00B169AB"/>
    <w:rsid w:val="00B16CE9"/>
    <w:rsid w:val="00B20FD8"/>
    <w:rsid w:val="00B22974"/>
    <w:rsid w:val="00B229E8"/>
    <w:rsid w:val="00B23664"/>
    <w:rsid w:val="00B24459"/>
    <w:rsid w:val="00B265A3"/>
    <w:rsid w:val="00B271F3"/>
    <w:rsid w:val="00B30189"/>
    <w:rsid w:val="00B31E77"/>
    <w:rsid w:val="00B324E9"/>
    <w:rsid w:val="00B360A7"/>
    <w:rsid w:val="00B36D45"/>
    <w:rsid w:val="00B3753C"/>
    <w:rsid w:val="00B42581"/>
    <w:rsid w:val="00B46EA6"/>
    <w:rsid w:val="00B47AFB"/>
    <w:rsid w:val="00B50938"/>
    <w:rsid w:val="00B510E3"/>
    <w:rsid w:val="00B51650"/>
    <w:rsid w:val="00B51677"/>
    <w:rsid w:val="00B519B5"/>
    <w:rsid w:val="00B51A88"/>
    <w:rsid w:val="00B53DFD"/>
    <w:rsid w:val="00B54F9C"/>
    <w:rsid w:val="00B562AD"/>
    <w:rsid w:val="00B577C0"/>
    <w:rsid w:val="00B60D9C"/>
    <w:rsid w:val="00B620C7"/>
    <w:rsid w:val="00B62170"/>
    <w:rsid w:val="00B62B9F"/>
    <w:rsid w:val="00B632E9"/>
    <w:rsid w:val="00B63BFD"/>
    <w:rsid w:val="00B649C8"/>
    <w:rsid w:val="00B64B8B"/>
    <w:rsid w:val="00B64BA1"/>
    <w:rsid w:val="00B650E9"/>
    <w:rsid w:val="00B65C4C"/>
    <w:rsid w:val="00B66623"/>
    <w:rsid w:val="00B67C1F"/>
    <w:rsid w:val="00B704BB"/>
    <w:rsid w:val="00B707C9"/>
    <w:rsid w:val="00B71342"/>
    <w:rsid w:val="00B71FBD"/>
    <w:rsid w:val="00B7261D"/>
    <w:rsid w:val="00B7265A"/>
    <w:rsid w:val="00B72764"/>
    <w:rsid w:val="00B72CE0"/>
    <w:rsid w:val="00B7326F"/>
    <w:rsid w:val="00B74489"/>
    <w:rsid w:val="00B753FA"/>
    <w:rsid w:val="00B7551F"/>
    <w:rsid w:val="00B75AAA"/>
    <w:rsid w:val="00B76A13"/>
    <w:rsid w:val="00B76D43"/>
    <w:rsid w:val="00B80349"/>
    <w:rsid w:val="00B82BA8"/>
    <w:rsid w:val="00B82EC6"/>
    <w:rsid w:val="00B83189"/>
    <w:rsid w:val="00B842DF"/>
    <w:rsid w:val="00B84590"/>
    <w:rsid w:val="00B84CB2"/>
    <w:rsid w:val="00B85435"/>
    <w:rsid w:val="00B85860"/>
    <w:rsid w:val="00B85CA7"/>
    <w:rsid w:val="00B86175"/>
    <w:rsid w:val="00B86DC3"/>
    <w:rsid w:val="00B873BE"/>
    <w:rsid w:val="00B87F09"/>
    <w:rsid w:val="00B90053"/>
    <w:rsid w:val="00B911F4"/>
    <w:rsid w:val="00B92466"/>
    <w:rsid w:val="00B9306D"/>
    <w:rsid w:val="00B93675"/>
    <w:rsid w:val="00B93D6A"/>
    <w:rsid w:val="00B93F8C"/>
    <w:rsid w:val="00B94520"/>
    <w:rsid w:val="00B952BE"/>
    <w:rsid w:val="00B959A2"/>
    <w:rsid w:val="00B959F1"/>
    <w:rsid w:val="00B96748"/>
    <w:rsid w:val="00B97939"/>
    <w:rsid w:val="00B97DE7"/>
    <w:rsid w:val="00B97FEE"/>
    <w:rsid w:val="00BA071B"/>
    <w:rsid w:val="00BA3C48"/>
    <w:rsid w:val="00BA4925"/>
    <w:rsid w:val="00BA4F52"/>
    <w:rsid w:val="00BA6541"/>
    <w:rsid w:val="00BA6629"/>
    <w:rsid w:val="00BA7D75"/>
    <w:rsid w:val="00BB09B7"/>
    <w:rsid w:val="00BB1361"/>
    <w:rsid w:val="00BB175F"/>
    <w:rsid w:val="00BB185E"/>
    <w:rsid w:val="00BB27BE"/>
    <w:rsid w:val="00BB2DC2"/>
    <w:rsid w:val="00BB2DC6"/>
    <w:rsid w:val="00BB3D79"/>
    <w:rsid w:val="00BB3F3E"/>
    <w:rsid w:val="00BB45A3"/>
    <w:rsid w:val="00BB4698"/>
    <w:rsid w:val="00BB476B"/>
    <w:rsid w:val="00BB4854"/>
    <w:rsid w:val="00BB52CA"/>
    <w:rsid w:val="00BB78F0"/>
    <w:rsid w:val="00BC1A4A"/>
    <w:rsid w:val="00BC1F01"/>
    <w:rsid w:val="00BC345E"/>
    <w:rsid w:val="00BC3634"/>
    <w:rsid w:val="00BC427A"/>
    <w:rsid w:val="00BC5CAB"/>
    <w:rsid w:val="00BC7312"/>
    <w:rsid w:val="00BD20A8"/>
    <w:rsid w:val="00BD2569"/>
    <w:rsid w:val="00BD28D0"/>
    <w:rsid w:val="00BD372F"/>
    <w:rsid w:val="00BD3DEF"/>
    <w:rsid w:val="00BD3E6F"/>
    <w:rsid w:val="00BD405A"/>
    <w:rsid w:val="00BD4646"/>
    <w:rsid w:val="00BD503A"/>
    <w:rsid w:val="00BD5050"/>
    <w:rsid w:val="00BD5195"/>
    <w:rsid w:val="00BD51FC"/>
    <w:rsid w:val="00BD7B13"/>
    <w:rsid w:val="00BE0770"/>
    <w:rsid w:val="00BE1880"/>
    <w:rsid w:val="00BE34B9"/>
    <w:rsid w:val="00BE3CE5"/>
    <w:rsid w:val="00BE412C"/>
    <w:rsid w:val="00BE5081"/>
    <w:rsid w:val="00BE50CC"/>
    <w:rsid w:val="00BE591C"/>
    <w:rsid w:val="00BE5D19"/>
    <w:rsid w:val="00BE5F14"/>
    <w:rsid w:val="00BE6E9A"/>
    <w:rsid w:val="00BF0A44"/>
    <w:rsid w:val="00BF0B57"/>
    <w:rsid w:val="00BF155C"/>
    <w:rsid w:val="00BF2F7F"/>
    <w:rsid w:val="00BF3513"/>
    <w:rsid w:val="00BF35C8"/>
    <w:rsid w:val="00BF3705"/>
    <w:rsid w:val="00BF37C1"/>
    <w:rsid w:val="00BF4106"/>
    <w:rsid w:val="00BF4AFF"/>
    <w:rsid w:val="00BF535E"/>
    <w:rsid w:val="00C005E6"/>
    <w:rsid w:val="00C02C25"/>
    <w:rsid w:val="00C0315B"/>
    <w:rsid w:val="00C03915"/>
    <w:rsid w:val="00C041B2"/>
    <w:rsid w:val="00C041D5"/>
    <w:rsid w:val="00C04B90"/>
    <w:rsid w:val="00C0509A"/>
    <w:rsid w:val="00C0524B"/>
    <w:rsid w:val="00C05DB7"/>
    <w:rsid w:val="00C06516"/>
    <w:rsid w:val="00C06996"/>
    <w:rsid w:val="00C0789B"/>
    <w:rsid w:val="00C101EE"/>
    <w:rsid w:val="00C103B2"/>
    <w:rsid w:val="00C12BED"/>
    <w:rsid w:val="00C130B8"/>
    <w:rsid w:val="00C13B08"/>
    <w:rsid w:val="00C17DA2"/>
    <w:rsid w:val="00C20ECA"/>
    <w:rsid w:val="00C218EE"/>
    <w:rsid w:val="00C223C9"/>
    <w:rsid w:val="00C227CD"/>
    <w:rsid w:val="00C228F2"/>
    <w:rsid w:val="00C24068"/>
    <w:rsid w:val="00C244F8"/>
    <w:rsid w:val="00C24545"/>
    <w:rsid w:val="00C246FB"/>
    <w:rsid w:val="00C26546"/>
    <w:rsid w:val="00C26A00"/>
    <w:rsid w:val="00C26A30"/>
    <w:rsid w:val="00C30529"/>
    <w:rsid w:val="00C307F9"/>
    <w:rsid w:val="00C30D74"/>
    <w:rsid w:val="00C317F3"/>
    <w:rsid w:val="00C32A83"/>
    <w:rsid w:val="00C347E3"/>
    <w:rsid w:val="00C355B6"/>
    <w:rsid w:val="00C35783"/>
    <w:rsid w:val="00C360B3"/>
    <w:rsid w:val="00C36EA0"/>
    <w:rsid w:val="00C37078"/>
    <w:rsid w:val="00C37DC1"/>
    <w:rsid w:val="00C40FB7"/>
    <w:rsid w:val="00C43060"/>
    <w:rsid w:val="00C445F0"/>
    <w:rsid w:val="00C4568A"/>
    <w:rsid w:val="00C45C77"/>
    <w:rsid w:val="00C462AB"/>
    <w:rsid w:val="00C463C8"/>
    <w:rsid w:val="00C46ADC"/>
    <w:rsid w:val="00C47683"/>
    <w:rsid w:val="00C50DDB"/>
    <w:rsid w:val="00C515C3"/>
    <w:rsid w:val="00C51CD7"/>
    <w:rsid w:val="00C52802"/>
    <w:rsid w:val="00C52E2A"/>
    <w:rsid w:val="00C53B6A"/>
    <w:rsid w:val="00C5464F"/>
    <w:rsid w:val="00C56090"/>
    <w:rsid w:val="00C56833"/>
    <w:rsid w:val="00C60168"/>
    <w:rsid w:val="00C61C30"/>
    <w:rsid w:val="00C62010"/>
    <w:rsid w:val="00C620E2"/>
    <w:rsid w:val="00C62B26"/>
    <w:rsid w:val="00C631A4"/>
    <w:rsid w:val="00C636F6"/>
    <w:rsid w:val="00C6413A"/>
    <w:rsid w:val="00C6494E"/>
    <w:rsid w:val="00C64D71"/>
    <w:rsid w:val="00C64DFF"/>
    <w:rsid w:val="00C700B3"/>
    <w:rsid w:val="00C707E0"/>
    <w:rsid w:val="00C74CAE"/>
    <w:rsid w:val="00C7550E"/>
    <w:rsid w:val="00C77448"/>
    <w:rsid w:val="00C81B3A"/>
    <w:rsid w:val="00C81FC5"/>
    <w:rsid w:val="00C83471"/>
    <w:rsid w:val="00C83543"/>
    <w:rsid w:val="00C83698"/>
    <w:rsid w:val="00C839C6"/>
    <w:rsid w:val="00C8429A"/>
    <w:rsid w:val="00C84A08"/>
    <w:rsid w:val="00C857E4"/>
    <w:rsid w:val="00C903C0"/>
    <w:rsid w:val="00C94B3B"/>
    <w:rsid w:val="00C94E26"/>
    <w:rsid w:val="00C95703"/>
    <w:rsid w:val="00C96ED1"/>
    <w:rsid w:val="00C972A8"/>
    <w:rsid w:val="00CA228D"/>
    <w:rsid w:val="00CA2372"/>
    <w:rsid w:val="00CA2423"/>
    <w:rsid w:val="00CA262C"/>
    <w:rsid w:val="00CA35D7"/>
    <w:rsid w:val="00CA3892"/>
    <w:rsid w:val="00CA398F"/>
    <w:rsid w:val="00CA4C8B"/>
    <w:rsid w:val="00CA4DA0"/>
    <w:rsid w:val="00CA5217"/>
    <w:rsid w:val="00CA5274"/>
    <w:rsid w:val="00CA552C"/>
    <w:rsid w:val="00CA5DEA"/>
    <w:rsid w:val="00CA5E40"/>
    <w:rsid w:val="00CA6E6E"/>
    <w:rsid w:val="00CA7ABD"/>
    <w:rsid w:val="00CA7FB8"/>
    <w:rsid w:val="00CB143F"/>
    <w:rsid w:val="00CB1825"/>
    <w:rsid w:val="00CB2B07"/>
    <w:rsid w:val="00CB37C1"/>
    <w:rsid w:val="00CB3BE1"/>
    <w:rsid w:val="00CB43CC"/>
    <w:rsid w:val="00CB4EBA"/>
    <w:rsid w:val="00CB5FB8"/>
    <w:rsid w:val="00CB690F"/>
    <w:rsid w:val="00CC0260"/>
    <w:rsid w:val="00CC12CE"/>
    <w:rsid w:val="00CC2264"/>
    <w:rsid w:val="00CC5B49"/>
    <w:rsid w:val="00CC5C8D"/>
    <w:rsid w:val="00CC5EFC"/>
    <w:rsid w:val="00CC627F"/>
    <w:rsid w:val="00CC7217"/>
    <w:rsid w:val="00CC7BEE"/>
    <w:rsid w:val="00CD0203"/>
    <w:rsid w:val="00CD025C"/>
    <w:rsid w:val="00CD04D0"/>
    <w:rsid w:val="00CD0B96"/>
    <w:rsid w:val="00CD0E06"/>
    <w:rsid w:val="00CD1A4E"/>
    <w:rsid w:val="00CD21F8"/>
    <w:rsid w:val="00CD246D"/>
    <w:rsid w:val="00CD3945"/>
    <w:rsid w:val="00CD41D4"/>
    <w:rsid w:val="00CD5E9D"/>
    <w:rsid w:val="00CD7847"/>
    <w:rsid w:val="00CE0113"/>
    <w:rsid w:val="00CE1108"/>
    <w:rsid w:val="00CE12C6"/>
    <w:rsid w:val="00CE167B"/>
    <w:rsid w:val="00CE1759"/>
    <w:rsid w:val="00CE1F1B"/>
    <w:rsid w:val="00CE2115"/>
    <w:rsid w:val="00CE2EC0"/>
    <w:rsid w:val="00CE2FE7"/>
    <w:rsid w:val="00CE4226"/>
    <w:rsid w:val="00CE4FDB"/>
    <w:rsid w:val="00CE5F69"/>
    <w:rsid w:val="00CE60BD"/>
    <w:rsid w:val="00CE70D8"/>
    <w:rsid w:val="00CE779D"/>
    <w:rsid w:val="00CF019C"/>
    <w:rsid w:val="00CF065A"/>
    <w:rsid w:val="00CF105E"/>
    <w:rsid w:val="00CF19D4"/>
    <w:rsid w:val="00CF2066"/>
    <w:rsid w:val="00CF2290"/>
    <w:rsid w:val="00CF299E"/>
    <w:rsid w:val="00CF2A13"/>
    <w:rsid w:val="00CF3AFB"/>
    <w:rsid w:val="00CF49B6"/>
    <w:rsid w:val="00CF55E9"/>
    <w:rsid w:val="00CF6BE4"/>
    <w:rsid w:val="00CF7503"/>
    <w:rsid w:val="00CF75BD"/>
    <w:rsid w:val="00CF7F2A"/>
    <w:rsid w:val="00D010A4"/>
    <w:rsid w:val="00D021E6"/>
    <w:rsid w:val="00D02539"/>
    <w:rsid w:val="00D03247"/>
    <w:rsid w:val="00D03260"/>
    <w:rsid w:val="00D0425F"/>
    <w:rsid w:val="00D047F4"/>
    <w:rsid w:val="00D04F19"/>
    <w:rsid w:val="00D05799"/>
    <w:rsid w:val="00D069FB"/>
    <w:rsid w:val="00D07015"/>
    <w:rsid w:val="00D121BB"/>
    <w:rsid w:val="00D1228B"/>
    <w:rsid w:val="00D147D7"/>
    <w:rsid w:val="00D1534B"/>
    <w:rsid w:val="00D15389"/>
    <w:rsid w:val="00D15B43"/>
    <w:rsid w:val="00D15D30"/>
    <w:rsid w:val="00D16516"/>
    <w:rsid w:val="00D16B8C"/>
    <w:rsid w:val="00D170FA"/>
    <w:rsid w:val="00D17D16"/>
    <w:rsid w:val="00D17D73"/>
    <w:rsid w:val="00D17EAA"/>
    <w:rsid w:val="00D20FAB"/>
    <w:rsid w:val="00D217CF"/>
    <w:rsid w:val="00D21D54"/>
    <w:rsid w:val="00D22C27"/>
    <w:rsid w:val="00D2314F"/>
    <w:rsid w:val="00D233C7"/>
    <w:rsid w:val="00D24127"/>
    <w:rsid w:val="00D24B27"/>
    <w:rsid w:val="00D24FC5"/>
    <w:rsid w:val="00D2534F"/>
    <w:rsid w:val="00D265CF"/>
    <w:rsid w:val="00D30AF6"/>
    <w:rsid w:val="00D3193D"/>
    <w:rsid w:val="00D31B53"/>
    <w:rsid w:val="00D3201F"/>
    <w:rsid w:val="00D3256E"/>
    <w:rsid w:val="00D33B48"/>
    <w:rsid w:val="00D355A0"/>
    <w:rsid w:val="00D35C95"/>
    <w:rsid w:val="00D36CE6"/>
    <w:rsid w:val="00D37A32"/>
    <w:rsid w:val="00D37AC0"/>
    <w:rsid w:val="00D40C61"/>
    <w:rsid w:val="00D41481"/>
    <w:rsid w:val="00D41D74"/>
    <w:rsid w:val="00D420DA"/>
    <w:rsid w:val="00D4234D"/>
    <w:rsid w:val="00D42BA9"/>
    <w:rsid w:val="00D44301"/>
    <w:rsid w:val="00D4677F"/>
    <w:rsid w:val="00D46928"/>
    <w:rsid w:val="00D5131C"/>
    <w:rsid w:val="00D5173E"/>
    <w:rsid w:val="00D51E8F"/>
    <w:rsid w:val="00D539ED"/>
    <w:rsid w:val="00D540AF"/>
    <w:rsid w:val="00D54E33"/>
    <w:rsid w:val="00D56641"/>
    <w:rsid w:val="00D56659"/>
    <w:rsid w:val="00D5718A"/>
    <w:rsid w:val="00D574D6"/>
    <w:rsid w:val="00D6087B"/>
    <w:rsid w:val="00D60B88"/>
    <w:rsid w:val="00D6239C"/>
    <w:rsid w:val="00D660BF"/>
    <w:rsid w:val="00D6699D"/>
    <w:rsid w:val="00D66DE6"/>
    <w:rsid w:val="00D66E0F"/>
    <w:rsid w:val="00D7070D"/>
    <w:rsid w:val="00D71EEB"/>
    <w:rsid w:val="00D71FFF"/>
    <w:rsid w:val="00D726D4"/>
    <w:rsid w:val="00D72D76"/>
    <w:rsid w:val="00D730F7"/>
    <w:rsid w:val="00D730F9"/>
    <w:rsid w:val="00D738DD"/>
    <w:rsid w:val="00D739B8"/>
    <w:rsid w:val="00D740BF"/>
    <w:rsid w:val="00D74213"/>
    <w:rsid w:val="00D74E5D"/>
    <w:rsid w:val="00D75A1B"/>
    <w:rsid w:val="00D76555"/>
    <w:rsid w:val="00D77F7F"/>
    <w:rsid w:val="00D80339"/>
    <w:rsid w:val="00D806BB"/>
    <w:rsid w:val="00D80B88"/>
    <w:rsid w:val="00D8107D"/>
    <w:rsid w:val="00D813F7"/>
    <w:rsid w:val="00D814FD"/>
    <w:rsid w:val="00D82531"/>
    <w:rsid w:val="00D82E20"/>
    <w:rsid w:val="00D83BA5"/>
    <w:rsid w:val="00D84357"/>
    <w:rsid w:val="00D844B4"/>
    <w:rsid w:val="00D845B2"/>
    <w:rsid w:val="00D853E7"/>
    <w:rsid w:val="00D85502"/>
    <w:rsid w:val="00D858EB"/>
    <w:rsid w:val="00D86C5A"/>
    <w:rsid w:val="00D87A30"/>
    <w:rsid w:val="00D91B75"/>
    <w:rsid w:val="00D922A3"/>
    <w:rsid w:val="00D92793"/>
    <w:rsid w:val="00D92BF8"/>
    <w:rsid w:val="00D94FCF"/>
    <w:rsid w:val="00D9509A"/>
    <w:rsid w:val="00D95476"/>
    <w:rsid w:val="00D956FA"/>
    <w:rsid w:val="00D95883"/>
    <w:rsid w:val="00D97538"/>
    <w:rsid w:val="00DA09EC"/>
    <w:rsid w:val="00DA2436"/>
    <w:rsid w:val="00DA2B1D"/>
    <w:rsid w:val="00DA2D77"/>
    <w:rsid w:val="00DA4850"/>
    <w:rsid w:val="00DA5C55"/>
    <w:rsid w:val="00DA66C4"/>
    <w:rsid w:val="00DA67F8"/>
    <w:rsid w:val="00DB1E77"/>
    <w:rsid w:val="00DB33F5"/>
    <w:rsid w:val="00DB39DB"/>
    <w:rsid w:val="00DB4A5A"/>
    <w:rsid w:val="00DB5B33"/>
    <w:rsid w:val="00DB6769"/>
    <w:rsid w:val="00DB6B8B"/>
    <w:rsid w:val="00DB6CFB"/>
    <w:rsid w:val="00DB7516"/>
    <w:rsid w:val="00DC0401"/>
    <w:rsid w:val="00DC1A98"/>
    <w:rsid w:val="00DC1C99"/>
    <w:rsid w:val="00DC3067"/>
    <w:rsid w:val="00DC323E"/>
    <w:rsid w:val="00DC4746"/>
    <w:rsid w:val="00DC4E28"/>
    <w:rsid w:val="00DC5494"/>
    <w:rsid w:val="00DC624D"/>
    <w:rsid w:val="00DC731D"/>
    <w:rsid w:val="00DC7BCF"/>
    <w:rsid w:val="00DC7D05"/>
    <w:rsid w:val="00DD1A0D"/>
    <w:rsid w:val="00DD3783"/>
    <w:rsid w:val="00DD38FF"/>
    <w:rsid w:val="00DD3A64"/>
    <w:rsid w:val="00DD470B"/>
    <w:rsid w:val="00DD65EA"/>
    <w:rsid w:val="00DE0BB2"/>
    <w:rsid w:val="00DE0C93"/>
    <w:rsid w:val="00DE2479"/>
    <w:rsid w:val="00DE35F5"/>
    <w:rsid w:val="00DE575A"/>
    <w:rsid w:val="00DE6640"/>
    <w:rsid w:val="00DE7007"/>
    <w:rsid w:val="00DF02F0"/>
    <w:rsid w:val="00DF052E"/>
    <w:rsid w:val="00DF3E10"/>
    <w:rsid w:val="00DF63FF"/>
    <w:rsid w:val="00E005C8"/>
    <w:rsid w:val="00E00F9C"/>
    <w:rsid w:val="00E026AA"/>
    <w:rsid w:val="00E02D32"/>
    <w:rsid w:val="00E02E5C"/>
    <w:rsid w:val="00E03C55"/>
    <w:rsid w:val="00E03F1D"/>
    <w:rsid w:val="00E04E20"/>
    <w:rsid w:val="00E05ADC"/>
    <w:rsid w:val="00E0675A"/>
    <w:rsid w:val="00E07214"/>
    <w:rsid w:val="00E073D6"/>
    <w:rsid w:val="00E11184"/>
    <w:rsid w:val="00E119EF"/>
    <w:rsid w:val="00E16FA8"/>
    <w:rsid w:val="00E17184"/>
    <w:rsid w:val="00E173D2"/>
    <w:rsid w:val="00E17E56"/>
    <w:rsid w:val="00E207C4"/>
    <w:rsid w:val="00E20C08"/>
    <w:rsid w:val="00E20CAC"/>
    <w:rsid w:val="00E21BE6"/>
    <w:rsid w:val="00E22C9B"/>
    <w:rsid w:val="00E22D89"/>
    <w:rsid w:val="00E23508"/>
    <w:rsid w:val="00E23553"/>
    <w:rsid w:val="00E23AFF"/>
    <w:rsid w:val="00E23C3B"/>
    <w:rsid w:val="00E249BD"/>
    <w:rsid w:val="00E2514C"/>
    <w:rsid w:val="00E2587A"/>
    <w:rsid w:val="00E267C7"/>
    <w:rsid w:val="00E312F9"/>
    <w:rsid w:val="00E313CB"/>
    <w:rsid w:val="00E3209A"/>
    <w:rsid w:val="00E32814"/>
    <w:rsid w:val="00E335A6"/>
    <w:rsid w:val="00E341B3"/>
    <w:rsid w:val="00E34844"/>
    <w:rsid w:val="00E34C78"/>
    <w:rsid w:val="00E357BB"/>
    <w:rsid w:val="00E35A79"/>
    <w:rsid w:val="00E36603"/>
    <w:rsid w:val="00E36BDA"/>
    <w:rsid w:val="00E36E4B"/>
    <w:rsid w:val="00E375D5"/>
    <w:rsid w:val="00E37A23"/>
    <w:rsid w:val="00E404D6"/>
    <w:rsid w:val="00E40617"/>
    <w:rsid w:val="00E409E6"/>
    <w:rsid w:val="00E41B5C"/>
    <w:rsid w:val="00E46339"/>
    <w:rsid w:val="00E46881"/>
    <w:rsid w:val="00E4741C"/>
    <w:rsid w:val="00E47860"/>
    <w:rsid w:val="00E50226"/>
    <w:rsid w:val="00E507E5"/>
    <w:rsid w:val="00E5136B"/>
    <w:rsid w:val="00E521BC"/>
    <w:rsid w:val="00E52DA1"/>
    <w:rsid w:val="00E542E1"/>
    <w:rsid w:val="00E54F3E"/>
    <w:rsid w:val="00E5573E"/>
    <w:rsid w:val="00E56260"/>
    <w:rsid w:val="00E56CBA"/>
    <w:rsid w:val="00E571FC"/>
    <w:rsid w:val="00E57B31"/>
    <w:rsid w:val="00E60F7A"/>
    <w:rsid w:val="00E61506"/>
    <w:rsid w:val="00E61692"/>
    <w:rsid w:val="00E670E7"/>
    <w:rsid w:val="00E67DB0"/>
    <w:rsid w:val="00E70FAF"/>
    <w:rsid w:val="00E7147D"/>
    <w:rsid w:val="00E715F0"/>
    <w:rsid w:val="00E724C9"/>
    <w:rsid w:val="00E725C1"/>
    <w:rsid w:val="00E7366A"/>
    <w:rsid w:val="00E741CC"/>
    <w:rsid w:val="00E74415"/>
    <w:rsid w:val="00E752C0"/>
    <w:rsid w:val="00E7638D"/>
    <w:rsid w:val="00E77372"/>
    <w:rsid w:val="00E77FD7"/>
    <w:rsid w:val="00E8082F"/>
    <w:rsid w:val="00E80EFE"/>
    <w:rsid w:val="00E8189C"/>
    <w:rsid w:val="00E81CDF"/>
    <w:rsid w:val="00E83CF0"/>
    <w:rsid w:val="00E85B73"/>
    <w:rsid w:val="00E862FA"/>
    <w:rsid w:val="00E86CB0"/>
    <w:rsid w:val="00E872E6"/>
    <w:rsid w:val="00E90399"/>
    <w:rsid w:val="00E9052D"/>
    <w:rsid w:val="00E906A2"/>
    <w:rsid w:val="00E9125F"/>
    <w:rsid w:val="00E92DC2"/>
    <w:rsid w:val="00E93B71"/>
    <w:rsid w:val="00E93FAB"/>
    <w:rsid w:val="00E94662"/>
    <w:rsid w:val="00E96B2B"/>
    <w:rsid w:val="00E96CF6"/>
    <w:rsid w:val="00EA0C3C"/>
    <w:rsid w:val="00EA0F76"/>
    <w:rsid w:val="00EA2912"/>
    <w:rsid w:val="00EA4049"/>
    <w:rsid w:val="00EA7026"/>
    <w:rsid w:val="00EA77A3"/>
    <w:rsid w:val="00EA782E"/>
    <w:rsid w:val="00EB109E"/>
    <w:rsid w:val="00EB1F45"/>
    <w:rsid w:val="00EB2F46"/>
    <w:rsid w:val="00EB4009"/>
    <w:rsid w:val="00EB45C9"/>
    <w:rsid w:val="00EB55E8"/>
    <w:rsid w:val="00EB633D"/>
    <w:rsid w:val="00EB6F29"/>
    <w:rsid w:val="00EC0553"/>
    <w:rsid w:val="00EC3374"/>
    <w:rsid w:val="00EC3A1F"/>
    <w:rsid w:val="00EC3A96"/>
    <w:rsid w:val="00EC7025"/>
    <w:rsid w:val="00EC7598"/>
    <w:rsid w:val="00ED0585"/>
    <w:rsid w:val="00ED1A35"/>
    <w:rsid w:val="00ED214D"/>
    <w:rsid w:val="00ED248A"/>
    <w:rsid w:val="00ED2614"/>
    <w:rsid w:val="00ED277B"/>
    <w:rsid w:val="00ED38D0"/>
    <w:rsid w:val="00ED3DA4"/>
    <w:rsid w:val="00ED4096"/>
    <w:rsid w:val="00ED4D1E"/>
    <w:rsid w:val="00ED50DD"/>
    <w:rsid w:val="00ED6F67"/>
    <w:rsid w:val="00ED7784"/>
    <w:rsid w:val="00EE0D1E"/>
    <w:rsid w:val="00EE1F4E"/>
    <w:rsid w:val="00EE2639"/>
    <w:rsid w:val="00EE2BBC"/>
    <w:rsid w:val="00EE3417"/>
    <w:rsid w:val="00EE3D44"/>
    <w:rsid w:val="00EE3F75"/>
    <w:rsid w:val="00EE4D07"/>
    <w:rsid w:val="00EE5695"/>
    <w:rsid w:val="00EE6CE9"/>
    <w:rsid w:val="00EE72B1"/>
    <w:rsid w:val="00EF078D"/>
    <w:rsid w:val="00EF0C83"/>
    <w:rsid w:val="00EF0F11"/>
    <w:rsid w:val="00EF14AF"/>
    <w:rsid w:val="00EF295E"/>
    <w:rsid w:val="00EF36BD"/>
    <w:rsid w:val="00EF38D0"/>
    <w:rsid w:val="00EF5223"/>
    <w:rsid w:val="00EF59A8"/>
    <w:rsid w:val="00EF690D"/>
    <w:rsid w:val="00EF6F28"/>
    <w:rsid w:val="00F00BC5"/>
    <w:rsid w:val="00F02557"/>
    <w:rsid w:val="00F02E58"/>
    <w:rsid w:val="00F04162"/>
    <w:rsid w:val="00F04DDF"/>
    <w:rsid w:val="00F05519"/>
    <w:rsid w:val="00F063F7"/>
    <w:rsid w:val="00F07C92"/>
    <w:rsid w:val="00F10102"/>
    <w:rsid w:val="00F1071B"/>
    <w:rsid w:val="00F10CDF"/>
    <w:rsid w:val="00F12FB7"/>
    <w:rsid w:val="00F158B4"/>
    <w:rsid w:val="00F15E63"/>
    <w:rsid w:val="00F168C0"/>
    <w:rsid w:val="00F22553"/>
    <w:rsid w:val="00F22A94"/>
    <w:rsid w:val="00F22CC7"/>
    <w:rsid w:val="00F22F6C"/>
    <w:rsid w:val="00F230AB"/>
    <w:rsid w:val="00F234B0"/>
    <w:rsid w:val="00F23D7C"/>
    <w:rsid w:val="00F23FEC"/>
    <w:rsid w:val="00F24B8D"/>
    <w:rsid w:val="00F2521B"/>
    <w:rsid w:val="00F26B27"/>
    <w:rsid w:val="00F306A2"/>
    <w:rsid w:val="00F31C9E"/>
    <w:rsid w:val="00F32F65"/>
    <w:rsid w:val="00F34308"/>
    <w:rsid w:val="00F34B08"/>
    <w:rsid w:val="00F3584E"/>
    <w:rsid w:val="00F35C66"/>
    <w:rsid w:val="00F364CF"/>
    <w:rsid w:val="00F36536"/>
    <w:rsid w:val="00F3660C"/>
    <w:rsid w:val="00F36B60"/>
    <w:rsid w:val="00F377FE"/>
    <w:rsid w:val="00F4043D"/>
    <w:rsid w:val="00F411C5"/>
    <w:rsid w:val="00F41CDF"/>
    <w:rsid w:val="00F42C97"/>
    <w:rsid w:val="00F440D2"/>
    <w:rsid w:val="00F45587"/>
    <w:rsid w:val="00F456BD"/>
    <w:rsid w:val="00F46A36"/>
    <w:rsid w:val="00F4711B"/>
    <w:rsid w:val="00F479C5"/>
    <w:rsid w:val="00F531E3"/>
    <w:rsid w:val="00F53588"/>
    <w:rsid w:val="00F53F07"/>
    <w:rsid w:val="00F540F3"/>
    <w:rsid w:val="00F54AD3"/>
    <w:rsid w:val="00F54EA2"/>
    <w:rsid w:val="00F56257"/>
    <w:rsid w:val="00F56381"/>
    <w:rsid w:val="00F56881"/>
    <w:rsid w:val="00F56FC6"/>
    <w:rsid w:val="00F57253"/>
    <w:rsid w:val="00F57928"/>
    <w:rsid w:val="00F608DA"/>
    <w:rsid w:val="00F61982"/>
    <w:rsid w:val="00F63822"/>
    <w:rsid w:val="00F640F8"/>
    <w:rsid w:val="00F650A9"/>
    <w:rsid w:val="00F66240"/>
    <w:rsid w:val="00F66929"/>
    <w:rsid w:val="00F701D6"/>
    <w:rsid w:val="00F70C9E"/>
    <w:rsid w:val="00F7285F"/>
    <w:rsid w:val="00F72D4F"/>
    <w:rsid w:val="00F7394D"/>
    <w:rsid w:val="00F73AC7"/>
    <w:rsid w:val="00F744FA"/>
    <w:rsid w:val="00F75CF8"/>
    <w:rsid w:val="00F7640B"/>
    <w:rsid w:val="00F771AE"/>
    <w:rsid w:val="00F77ADB"/>
    <w:rsid w:val="00F80511"/>
    <w:rsid w:val="00F82FCA"/>
    <w:rsid w:val="00F85573"/>
    <w:rsid w:val="00F910EA"/>
    <w:rsid w:val="00F91345"/>
    <w:rsid w:val="00F9270F"/>
    <w:rsid w:val="00F92832"/>
    <w:rsid w:val="00F93149"/>
    <w:rsid w:val="00F9357B"/>
    <w:rsid w:val="00F95B7E"/>
    <w:rsid w:val="00F95FC2"/>
    <w:rsid w:val="00FA115F"/>
    <w:rsid w:val="00FA27C6"/>
    <w:rsid w:val="00FA2A69"/>
    <w:rsid w:val="00FA4C30"/>
    <w:rsid w:val="00FA4DA6"/>
    <w:rsid w:val="00FA5563"/>
    <w:rsid w:val="00FA5823"/>
    <w:rsid w:val="00FA7EE8"/>
    <w:rsid w:val="00FB049E"/>
    <w:rsid w:val="00FB127A"/>
    <w:rsid w:val="00FB7C92"/>
    <w:rsid w:val="00FC47B3"/>
    <w:rsid w:val="00FC5D9B"/>
    <w:rsid w:val="00FC6E5B"/>
    <w:rsid w:val="00FC72B6"/>
    <w:rsid w:val="00FC740C"/>
    <w:rsid w:val="00FC7479"/>
    <w:rsid w:val="00FD1024"/>
    <w:rsid w:val="00FD1032"/>
    <w:rsid w:val="00FD1F47"/>
    <w:rsid w:val="00FD3FF4"/>
    <w:rsid w:val="00FD438D"/>
    <w:rsid w:val="00FD56C1"/>
    <w:rsid w:val="00FD7D15"/>
    <w:rsid w:val="00FE11E9"/>
    <w:rsid w:val="00FE1F82"/>
    <w:rsid w:val="00FE4EE9"/>
    <w:rsid w:val="00FE6950"/>
    <w:rsid w:val="00FE7A40"/>
    <w:rsid w:val="00FF0418"/>
    <w:rsid w:val="00FF0667"/>
    <w:rsid w:val="00FF0A7B"/>
    <w:rsid w:val="00FF1A98"/>
    <w:rsid w:val="00FF1E9D"/>
    <w:rsid w:val="00FF2B2D"/>
    <w:rsid w:val="00FF2BAB"/>
    <w:rsid w:val="00FF2FF7"/>
    <w:rsid w:val="00FF301A"/>
    <w:rsid w:val="00FF3672"/>
    <w:rsid w:val="00FF3F2B"/>
    <w:rsid w:val="00FF3FF6"/>
    <w:rsid w:val="00FF425F"/>
    <w:rsid w:val="00FF4FEC"/>
    <w:rsid w:val="00FF5664"/>
    <w:rsid w:val="00FF5B4F"/>
    <w:rsid w:val="00FF7461"/>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AF484"/>
  <w15:chartTrackingRefBased/>
  <w15:docId w15:val="{4916AF1D-579C-774D-955C-8F95A0958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CA"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001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5500"/>
    <w:pPr>
      <w:ind w:left="720"/>
      <w:contextualSpacing/>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AC6A4D"/>
    <w:rPr>
      <w:sz w:val="16"/>
      <w:szCs w:val="16"/>
    </w:rPr>
  </w:style>
  <w:style w:type="paragraph" w:styleId="CommentText">
    <w:name w:val="annotation text"/>
    <w:basedOn w:val="Normal"/>
    <w:link w:val="CommentTextChar"/>
    <w:uiPriority w:val="99"/>
    <w:semiHidden/>
    <w:unhideWhenUsed/>
    <w:rsid w:val="00AC6A4D"/>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AC6A4D"/>
    <w:rPr>
      <w:sz w:val="20"/>
      <w:szCs w:val="20"/>
    </w:rPr>
  </w:style>
  <w:style w:type="paragraph" w:styleId="CommentSubject">
    <w:name w:val="annotation subject"/>
    <w:basedOn w:val="CommentText"/>
    <w:next w:val="CommentText"/>
    <w:link w:val="CommentSubjectChar"/>
    <w:uiPriority w:val="99"/>
    <w:semiHidden/>
    <w:unhideWhenUsed/>
    <w:rsid w:val="00AC6A4D"/>
    <w:rPr>
      <w:b/>
      <w:bCs/>
    </w:rPr>
  </w:style>
  <w:style w:type="character" w:customStyle="1" w:styleId="CommentSubjectChar">
    <w:name w:val="Comment Subject Char"/>
    <w:basedOn w:val="CommentTextChar"/>
    <w:link w:val="CommentSubject"/>
    <w:uiPriority w:val="99"/>
    <w:semiHidden/>
    <w:rsid w:val="00AC6A4D"/>
    <w:rPr>
      <w:b/>
      <w:bCs/>
      <w:sz w:val="20"/>
      <w:szCs w:val="20"/>
    </w:rPr>
  </w:style>
  <w:style w:type="paragraph" w:styleId="BalloonText">
    <w:name w:val="Balloon Text"/>
    <w:basedOn w:val="Normal"/>
    <w:link w:val="BalloonTextChar"/>
    <w:uiPriority w:val="99"/>
    <w:semiHidden/>
    <w:unhideWhenUsed/>
    <w:rsid w:val="00AC6A4D"/>
    <w:rPr>
      <w:rFonts w:eastAsiaTheme="minorEastAsia"/>
      <w:sz w:val="18"/>
      <w:szCs w:val="18"/>
    </w:rPr>
  </w:style>
  <w:style w:type="character" w:customStyle="1" w:styleId="BalloonTextChar">
    <w:name w:val="Balloon Text Char"/>
    <w:basedOn w:val="DefaultParagraphFont"/>
    <w:link w:val="BalloonText"/>
    <w:uiPriority w:val="99"/>
    <w:semiHidden/>
    <w:rsid w:val="00AC6A4D"/>
    <w:rPr>
      <w:rFonts w:ascii="Times New Roman" w:hAnsi="Times New Roman" w:cs="Times New Roman"/>
      <w:sz w:val="18"/>
      <w:szCs w:val="18"/>
    </w:rPr>
  </w:style>
  <w:style w:type="character" w:styleId="PlaceholderText">
    <w:name w:val="Placeholder Text"/>
    <w:basedOn w:val="DefaultParagraphFont"/>
    <w:uiPriority w:val="99"/>
    <w:semiHidden/>
    <w:rsid w:val="00626D2F"/>
    <w:rPr>
      <w:color w:val="808080"/>
    </w:rPr>
  </w:style>
  <w:style w:type="character" w:styleId="LineNumber">
    <w:name w:val="line number"/>
    <w:basedOn w:val="DefaultParagraphFont"/>
    <w:uiPriority w:val="99"/>
    <w:semiHidden/>
    <w:unhideWhenUsed/>
    <w:rsid w:val="000C77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9193747">
      <w:bodyDiv w:val="1"/>
      <w:marLeft w:val="0"/>
      <w:marRight w:val="0"/>
      <w:marTop w:val="0"/>
      <w:marBottom w:val="0"/>
      <w:divBdr>
        <w:top w:val="none" w:sz="0" w:space="0" w:color="auto"/>
        <w:left w:val="none" w:sz="0" w:space="0" w:color="auto"/>
        <w:bottom w:val="none" w:sz="0" w:space="0" w:color="auto"/>
        <w:right w:val="none" w:sz="0" w:space="0" w:color="auto"/>
      </w:divBdr>
    </w:div>
    <w:div w:id="404107775">
      <w:bodyDiv w:val="1"/>
      <w:marLeft w:val="0"/>
      <w:marRight w:val="0"/>
      <w:marTop w:val="0"/>
      <w:marBottom w:val="0"/>
      <w:divBdr>
        <w:top w:val="none" w:sz="0" w:space="0" w:color="auto"/>
        <w:left w:val="none" w:sz="0" w:space="0" w:color="auto"/>
        <w:bottom w:val="none" w:sz="0" w:space="0" w:color="auto"/>
        <w:right w:val="none" w:sz="0" w:space="0" w:color="auto"/>
      </w:divBdr>
    </w:div>
    <w:div w:id="815149119">
      <w:bodyDiv w:val="1"/>
      <w:marLeft w:val="0"/>
      <w:marRight w:val="0"/>
      <w:marTop w:val="0"/>
      <w:marBottom w:val="0"/>
      <w:divBdr>
        <w:top w:val="none" w:sz="0" w:space="0" w:color="auto"/>
        <w:left w:val="none" w:sz="0" w:space="0" w:color="auto"/>
        <w:bottom w:val="none" w:sz="0" w:space="0" w:color="auto"/>
        <w:right w:val="none" w:sz="0" w:space="0" w:color="auto"/>
      </w:divBdr>
    </w:div>
    <w:div w:id="995648421">
      <w:bodyDiv w:val="1"/>
      <w:marLeft w:val="0"/>
      <w:marRight w:val="0"/>
      <w:marTop w:val="0"/>
      <w:marBottom w:val="0"/>
      <w:divBdr>
        <w:top w:val="none" w:sz="0" w:space="0" w:color="auto"/>
        <w:left w:val="none" w:sz="0" w:space="0" w:color="auto"/>
        <w:bottom w:val="none" w:sz="0" w:space="0" w:color="auto"/>
        <w:right w:val="none" w:sz="0" w:space="0" w:color="auto"/>
      </w:divBdr>
    </w:div>
    <w:div w:id="1647052076">
      <w:bodyDiv w:val="1"/>
      <w:marLeft w:val="0"/>
      <w:marRight w:val="0"/>
      <w:marTop w:val="0"/>
      <w:marBottom w:val="0"/>
      <w:divBdr>
        <w:top w:val="none" w:sz="0" w:space="0" w:color="auto"/>
        <w:left w:val="none" w:sz="0" w:space="0" w:color="auto"/>
        <w:bottom w:val="none" w:sz="0" w:space="0" w:color="auto"/>
        <w:right w:val="none" w:sz="0" w:space="0" w:color="auto"/>
      </w:divBdr>
    </w:div>
    <w:div w:id="1891070576">
      <w:bodyDiv w:val="1"/>
      <w:marLeft w:val="0"/>
      <w:marRight w:val="0"/>
      <w:marTop w:val="0"/>
      <w:marBottom w:val="0"/>
      <w:divBdr>
        <w:top w:val="none" w:sz="0" w:space="0" w:color="auto"/>
        <w:left w:val="none" w:sz="0" w:space="0" w:color="auto"/>
        <w:bottom w:val="none" w:sz="0" w:space="0" w:color="auto"/>
        <w:right w:val="none" w:sz="0" w:space="0" w:color="auto"/>
      </w:divBdr>
    </w:div>
    <w:div w:id="1976598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57B55-6883-A945-92C0-1A145419A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9</TotalTime>
  <Pages>13</Pages>
  <Words>16760</Words>
  <Characters>95538</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u Wang</dc:creator>
  <cp:keywords/>
  <dc:description/>
  <cp:lastModifiedBy>Silu Wang</cp:lastModifiedBy>
  <cp:revision>2174</cp:revision>
  <dcterms:created xsi:type="dcterms:W3CDTF">2020-09-22T03:50:00Z</dcterms:created>
  <dcterms:modified xsi:type="dcterms:W3CDTF">2020-10-05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84ebea-dd44-35de-a2f4-e791b4f5f7d2</vt:lpwstr>
  </property>
  <property fmtid="{D5CDD505-2E9C-101B-9397-08002B2CF9AE}" pid="4" name="Mendeley Citation Style_1">
    <vt:lpwstr>http://www.zotero.org/styles/pn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